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D11C0" w:rsidRPr="00BA7708" w:rsidRDefault="007D11C0" w:rsidP="00BA770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 xml:space="preserve">Name of Journal: </w:t>
      </w:r>
      <w:r w:rsidRPr="00BA7708">
        <w:rPr>
          <w:rFonts w:ascii="Book Antiqua" w:hAnsi="Book Antiqua"/>
          <w:b/>
          <w:i/>
          <w:iCs/>
          <w:sz w:val="24"/>
          <w:szCs w:val="24"/>
        </w:rPr>
        <w:t>World Journal of Nephrology</w:t>
      </w:r>
    </w:p>
    <w:p w:rsidR="007D11C0" w:rsidRPr="00BA7708" w:rsidRDefault="007D11C0" w:rsidP="00BA7708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 xml:space="preserve">ESPS Manuscript NO: </w:t>
      </w:r>
      <w:r w:rsidRPr="00BA7708">
        <w:rPr>
          <w:rFonts w:ascii="Book Antiqua" w:eastAsia="宋体" w:hAnsi="Book Antiqua"/>
          <w:b/>
          <w:sz w:val="24"/>
          <w:szCs w:val="24"/>
        </w:rPr>
        <w:t>29408</w:t>
      </w:r>
    </w:p>
    <w:p w:rsidR="007D11C0" w:rsidRPr="00BA7708" w:rsidRDefault="007D11C0" w:rsidP="00BA7708">
      <w:pPr>
        <w:spacing w:line="360" w:lineRule="auto"/>
        <w:contextualSpacing/>
        <w:rPr>
          <w:rFonts w:ascii="Book Antiqua" w:eastAsia="宋体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 xml:space="preserve">Manuscript Type: </w:t>
      </w:r>
      <w:proofErr w:type="spellStart"/>
      <w:r w:rsidRPr="00BA7708">
        <w:rPr>
          <w:rFonts w:ascii="Book Antiqua" w:hAnsi="Book Antiqua"/>
          <w:b/>
          <w:sz w:val="24"/>
          <w:szCs w:val="24"/>
        </w:rPr>
        <w:t>Minireviews</w:t>
      </w:r>
      <w:proofErr w:type="spellEnd"/>
    </w:p>
    <w:p w:rsidR="005A268F" w:rsidRPr="00BA7708" w:rsidRDefault="005A268F" w:rsidP="00BA7708">
      <w:pPr>
        <w:spacing w:line="360" w:lineRule="auto"/>
        <w:contextualSpacing/>
        <w:rPr>
          <w:rFonts w:ascii="Book Antiqua" w:eastAsia="宋体" w:hAnsi="Book Antiqua"/>
          <w:b/>
          <w:sz w:val="24"/>
          <w:szCs w:val="24"/>
        </w:rPr>
      </w:pPr>
    </w:p>
    <w:p w:rsidR="00AB3FAC" w:rsidRPr="00BA7708" w:rsidRDefault="00786350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 xml:space="preserve">Functional coupling of </w:t>
      </w:r>
      <w:r w:rsidR="003137C7" w:rsidRPr="00BA7708">
        <w:rPr>
          <w:rFonts w:ascii="Book Antiqua" w:hAnsi="Book Antiqua"/>
          <w:b/>
          <w:sz w:val="24"/>
          <w:szCs w:val="24"/>
        </w:rPr>
        <w:t>V-ATPase and CLC-5</w:t>
      </w:r>
      <w:r w:rsidRPr="00BA7708">
        <w:rPr>
          <w:rFonts w:ascii="Book Antiqua" w:hAnsi="Book Antiqua"/>
          <w:b/>
          <w:sz w:val="24"/>
          <w:szCs w:val="24"/>
        </w:rPr>
        <w:t xml:space="preserve">　</w:t>
      </w:r>
    </w:p>
    <w:p w:rsidR="005B509C" w:rsidRPr="00BA7708" w:rsidRDefault="005B509C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</w:p>
    <w:p w:rsidR="00AB3FAC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  <w:r w:rsidRPr="00BA7708">
        <w:rPr>
          <w:rFonts w:ascii="Book Antiqua" w:hAnsi="Book Antiqua"/>
          <w:sz w:val="24"/>
          <w:szCs w:val="24"/>
        </w:rPr>
        <w:t>Satoh</w:t>
      </w:r>
      <w:r w:rsidRPr="00BA7708">
        <w:rPr>
          <w:rFonts w:ascii="Book Antiqua" w:eastAsia="宋体" w:hAnsi="Book Antiqua"/>
          <w:sz w:val="24"/>
          <w:szCs w:val="24"/>
        </w:rPr>
        <w:t xml:space="preserve"> N </w:t>
      </w:r>
      <w:r w:rsidRPr="00BA7708">
        <w:rPr>
          <w:rFonts w:ascii="Book Antiqua" w:eastAsia="宋体" w:hAnsi="Book Antiqua"/>
          <w:i/>
          <w:sz w:val="24"/>
          <w:szCs w:val="24"/>
        </w:rPr>
        <w:t>et al.</w:t>
      </w:r>
      <w:r w:rsidR="008F1371" w:rsidRPr="00BA7708">
        <w:rPr>
          <w:rFonts w:ascii="Book Antiqua" w:hAnsi="Book Antiqua"/>
          <w:sz w:val="24"/>
          <w:szCs w:val="24"/>
        </w:rPr>
        <w:t xml:space="preserve"> </w:t>
      </w:r>
      <w:r w:rsidR="007C5A58" w:rsidRPr="00BA7708">
        <w:rPr>
          <w:rFonts w:ascii="Book Antiqua" w:hAnsi="Book Antiqua"/>
          <w:sz w:val="24"/>
          <w:szCs w:val="24"/>
        </w:rPr>
        <w:t>V-ATPase and CLC-5</w:t>
      </w:r>
    </w:p>
    <w:p w:rsidR="007D11C0" w:rsidRPr="00BA7708" w:rsidRDefault="007D11C0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5B509C" w:rsidRPr="00BA7708" w:rsidRDefault="007D11C0" w:rsidP="00BA7708">
      <w:pPr>
        <w:spacing w:line="360" w:lineRule="auto"/>
        <w:contextualSpacing/>
        <w:rPr>
          <w:rFonts w:ascii="Book Antiqua" w:eastAsia="宋体" w:hAnsi="Book Antiqua"/>
          <w:b/>
          <w:sz w:val="24"/>
          <w:szCs w:val="24"/>
          <w:vertAlign w:val="superscript"/>
        </w:rPr>
      </w:pPr>
      <w:r w:rsidRPr="00BA7708">
        <w:rPr>
          <w:rFonts w:ascii="Book Antiqua" w:hAnsi="Book Antiqua"/>
          <w:b/>
          <w:sz w:val="24"/>
          <w:szCs w:val="24"/>
        </w:rPr>
        <w:t xml:space="preserve">Nobuhiko Satoh, Masashi Suzuki, </w:t>
      </w:r>
      <w:proofErr w:type="spellStart"/>
      <w:r w:rsidRPr="00BA7708">
        <w:rPr>
          <w:rFonts w:ascii="Book Antiqua" w:hAnsi="Book Antiqua"/>
          <w:b/>
          <w:sz w:val="24"/>
          <w:szCs w:val="24"/>
        </w:rPr>
        <w:t>Motonobu</w:t>
      </w:r>
      <w:proofErr w:type="spellEnd"/>
      <w:r w:rsidRPr="00BA7708">
        <w:rPr>
          <w:rFonts w:ascii="Book Antiqua" w:hAnsi="Book Antiqua"/>
          <w:b/>
          <w:sz w:val="24"/>
          <w:szCs w:val="24"/>
        </w:rPr>
        <w:t xml:space="preserve"> Nakamura, Atsushi Suzuki, Shoko </w:t>
      </w:r>
      <w:proofErr w:type="spellStart"/>
      <w:r w:rsidRPr="00BA7708">
        <w:rPr>
          <w:rFonts w:ascii="Book Antiqua" w:hAnsi="Book Antiqua"/>
          <w:b/>
          <w:sz w:val="24"/>
          <w:szCs w:val="24"/>
        </w:rPr>
        <w:t>Horita</w:t>
      </w:r>
      <w:proofErr w:type="spellEnd"/>
      <w:r w:rsidRPr="00BA7708">
        <w:rPr>
          <w:rFonts w:ascii="Book Antiqua" w:eastAsia="宋体" w:hAnsi="Book Antiqua"/>
          <w:b/>
          <w:sz w:val="24"/>
          <w:szCs w:val="24"/>
        </w:rPr>
        <w:t>,</w:t>
      </w:r>
      <w:r w:rsidRPr="00BA7708">
        <w:rPr>
          <w:rFonts w:ascii="Book Antiqua" w:hAnsi="Book Antiqua"/>
          <w:b/>
          <w:sz w:val="24"/>
          <w:szCs w:val="24"/>
        </w:rPr>
        <w:t xml:space="preserve"> George Seki</w:t>
      </w:r>
      <w:r w:rsidR="008D3351" w:rsidRPr="00BA7708">
        <w:rPr>
          <w:rFonts w:ascii="Book Antiqua" w:hAnsi="Book Antiqua"/>
          <w:b/>
          <w:sz w:val="24"/>
          <w:szCs w:val="24"/>
        </w:rPr>
        <w:t xml:space="preserve">, </w:t>
      </w:r>
      <w:proofErr w:type="spellStart"/>
      <w:r w:rsidR="008D3351" w:rsidRPr="00BA7708">
        <w:rPr>
          <w:rFonts w:ascii="Book Antiqua" w:hAnsi="Book Antiqua"/>
          <w:b/>
          <w:sz w:val="24"/>
          <w:szCs w:val="24"/>
        </w:rPr>
        <w:t>Kyoji</w:t>
      </w:r>
      <w:proofErr w:type="spellEnd"/>
      <w:r w:rsidR="008D3351" w:rsidRPr="00BA7708">
        <w:rPr>
          <w:rFonts w:ascii="Book Antiqua" w:hAnsi="Book Antiqua"/>
          <w:b/>
          <w:sz w:val="24"/>
          <w:szCs w:val="24"/>
        </w:rPr>
        <w:t xml:space="preserve"> Moriya</w:t>
      </w: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 xml:space="preserve">Nobuhiko Satoh, Masashi Suzuki, </w:t>
      </w:r>
      <w:proofErr w:type="spellStart"/>
      <w:r w:rsidRPr="00BA7708">
        <w:rPr>
          <w:rFonts w:ascii="Book Antiqua" w:hAnsi="Book Antiqua"/>
          <w:b/>
          <w:sz w:val="24"/>
          <w:szCs w:val="24"/>
        </w:rPr>
        <w:t>Motonobu</w:t>
      </w:r>
      <w:proofErr w:type="spellEnd"/>
      <w:r w:rsidRPr="00BA7708">
        <w:rPr>
          <w:rFonts w:ascii="Book Antiqua" w:hAnsi="Book Antiqua"/>
          <w:b/>
          <w:sz w:val="24"/>
          <w:szCs w:val="24"/>
        </w:rPr>
        <w:t xml:space="preserve"> Nakamura, Atsushi Suzuki, Shoko </w:t>
      </w:r>
      <w:proofErr w:type="spellStart"/>
      <w:r w:rsidRPr="00BA7708">
        <w:rPr>
          <w:rFonts w:ascii="Book Antiqua" w:hAnsi="Book Antiqua"/>
          <w:b/>
          <w:sz w:val="24"/>
          <w:szCs w:val="24"/>
        </w:rPr>
        <w:t>Horita</w:t>
      </w:r>
      <w:proofErr w:type="spellEnd"/>
      <w:r w:rsidRPr="00BA7708">
        <w:rPr>
          <w:rFonts w:ascii="Book Antiqua" w:eastAsia="宋体" w:hAnsi="Book Antiqua"/>
          <w:b/>
          <w:sz w:val="24"/>
          <w:szCs w:val="24"/>
        </w:rPr>
        <w:t xml:space="preserve">, </w:t>
      </w:r>
      <w:r w:rsidR="000B5216" w:rsidRPr="00BA7708">
        <w:rPr>
          <w:rFonts w:ascii="Book Antiqua" w:hAnsi="Book Antiqua"/>
          <w:sz w:val="24"/>
          <w:szCs w:val="24"/>
        </w:rPr>
        <w:t xml:space="preserve">Department of Internal Medicine, Faculty of Medicine, </w:t>
      </w:r>
      <w:r w:rsidRPr="00BA7708">
        <w:rPr>
          <w:rFonts w:ascii="Book Antiqua" w:hAnsi="Book Antiqua"/>
          <w:sz w:val="24"/>
          <w:szCs w:val="24"/>
        </w:rPr>
        <w:t>t</w:t>
      </w:r>
      <w:r w:rsidR="000B5216" w:rsidRPr="00BA7708">
        <w:rPr>
          <w:rFonts w:ascii="Book Antiqua" w:hAnsi="Book Antiqua"/>
          <w:sz w:val="24"/>
          <w:szCs w:val="24"/>
        </w:rPr>
        <w:t>he University of Tokyo Hospital, Tokyo</w:t>
      </w:r>
      <w:r w:rsidR="00BF674D" w:rsidRPr="00BA7708">
        <w:rPr>
          <w:rFonts w:ascii="Book Antiqua" w:hAnsi="Book Antiqua"/>
          <w:sz w:val="24"/>
          <w:szCs w:val="24"/>
        </w:rPr>
        <w:t xml:space="preserve"> </w:t>
      </w:r>
      <w:r w:rsidRPr="00BA7708">
        <w:rPr>
          <w:rFonts w:ascii="Book Antiqua" w:hAnsi="Book Antiqua"/>
          <w:sz w:val="24"/>
          <w:szCs w:val="24"/>
        </w:rPr>
        <w:t>113-8655, Japan</w:t>
      </w: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>George Seki,</w:t>
      </w:r>
      <w:r w:rsidRPr="00BA7708">
        <w:rPr>
          <w:rFonts w:ascii="Book Antiqua" w:eastAsia="宋体" w:hAnsi="Book Antiqua"/>
          <w:b/>
          <w:sz w:val="24"/>
          <w:szCs w:val="24"/>
        </w:rPr>
        <w:t xml:space="preserve"> </w:t>
      </w:r>
      <w:r w:rsidR="000B5216" w:rsidRPr="00BA7708">
        <w:rPr>
          <w:rFonts w:ascii="Book Antiqua" w:hAnsi="Book Antiqua"/>
          <w:sz w:val="24"/>
          <w:szCs w:val="24"/>
        </w:rPr>
        <w:t xml:space="preserve">Department of Endocrinology and Nephrology, </w:t>
      </w:r>
      <w:proofErr w:type="spellStart"/>
      <w:r w:rsidR="008F1371" w:rsidRPr="00BA7708">
        <w:rPr>
          <w:rFonts w:ascii="Book Antiqua" w:hAnsi="Book Antiqua"/>
          <w:sz w:val="24"/>
          <w:szCs w:val="24"/>
        </w:rPr>
        <w:t>Yaizu</w:t>
      </w:r>
      <w:proofErr w:type="spellEnd"/>
      <w:r w:rsidR="008F1371" w:rsidRPr="00BA7708">
        <w:rPr>
          <w:rFonts w:ascii="Book Antiqua" w:hAnsi="Book Antiqua"/>
          <w:sz w:val="24"/>
          <w:szCs w:val="24"/>
        </w:rPr>
        <w:t xml:space="preserve"> City Hospital, Shizuoka 425-8505</w:t>
      </w:r>
      <w:r w:rsidR="006F0404" w:rsidRPr="00BA7708">
        <w:rPr>
          <w:rFonts w:ascii="Book Antiqua" w:hAnsi="Book Antiqua"/>
          <w:sz w:val="24"/>
          <w:szCs w:val="24"/>
        </w:rPr>
        <w:t>,</w:t>
      </w:r>
      <w:r w:rsidR="008F1371" w:rsidRPr="00BA7708">
        <w:rPr>
          <w:rFonts w:ascii="Book Antiqua" w:hAnsi="Book Antiqua"/>
          <w:sz w:val="24"/>
          <w:szCs w:val="24"/>
        </w:rPr>
        <w:t xml:space="preserve"> Japan</w:t>
      </w: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8F1371" w:rsidRPr="00BA7708" w:rsidRDefault="005F1DA5" w:rsidP="00BA7708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proofErr w:type="spellStart"/>
      <w:r w:rsidRPr="00BA7708">
        <w:rPr>
          <w:rFonts w:ascii="Book Antiqua" w:hAnsi="Book Antiqua"/>
          <w:b/>
          <w:sz w:val="24"/>
          <w:szCs w:val="24"/>
        </w:rPr>
        <w:t>Kyoji</w:t>
      </w:r>
      <w:proofErr w:type="spellEnd"/>
      <w:r w:rsidRPr="00BA7708">
        <w:rPr>
          <w:rFonts w:ascii="Book Antiqua" w:hAnsi="Book Antiqua"/>
          <w:b/>
          <w:sz w:val="24"/>
          <w:szCs w:val="24"/>
        </w:rPr>
        <w:t xml:space="preserve"> Moriya</w:t>
      </w:r>
      <w:r w:rsidRPr="00BA7708">
        <w:rPr>
          <w:rFonts w:ascii="Book Antiqua" w:eastAsia="宋体" w:hAnsi="Book Antiqua"/>
          <w:b/>
          <w:sz w:val="24"/>
          <w:szCs w:val="24"/>
        </w:rPr>
        <w:t>,</w:t>
      </w:r>
      <w:r w:rsidRPr="00BA7708">
        <w:rPr>
          <w:rFonts w:ascii="Book Antiqua" w:hAnsi="Book Antiqua"/>
          <w:sz w:val="24"/>
          <w:szCs w:val="24"/>
        </w:rPr>
        <w:t xml:space="preserve"> </w:t>
      </w:r>
      <w:r w:rsidR="007B6CBA" w:rsidRPr="00BA7708">
        <w:rPr>
          <w:rFonts w:ascii="Book Antiqua" w:hAnsi="Book Antiqua"/>
          <w:sz w:val="24"/>
          <w:szCs w:val="24"/>
        </w:rPr>
        <w:t xml:space="preserve">Department of Infection Control and Prevention, </w:t>
      </w:r>
      <w:r w:rsidRPr="00BA7708">
        <w:rPr>
          <w:rFonts w:ascii="Book Antiqua" w:hAnsi="Book Antiqua"/>
          <w:sz w:val="24"/>
          <w:szCs w:val="24"/>
        </w:rPr>
        <w:t>the University</w:t>
      </w:r>
      <w:r w:rsidRPr="00BA7708">
        <w:rPr>
          <w:rFonts w:ascii="Book Antiqua" w:eastAsia="宋体" w:hAnsi="Book Antiqua"/>
          <w:sz w:val="24"/>
          <w:szCs w:val="24"/>
        </w:rPr>
        <w:t xml:space="preserve"> </w:t>
      </w:r>
      <w:r w:rsidR="007B6CBA" w:rsidRPr="00BA7708">
        <w:rPr>
          <w:rFonts w:ascii="Book Antiqua" w:hAnsi="Book Antiqua"/>
          <w:sz w:val="24"/>
          <w:szCs w:val="24"/>
        </w:rPr>
        <w:t>of Tokyo Hospital,</w:t>
      </w:r>
      <w:r w:rsidRPr="00BA7708">
        <w:rPr>
          <w:rFonts w:ascii="Book Antiqua" w:hAnsi="Book Antiqua"/>
          <w:sz w:val="24"/>
          <w:szCs w:val="24"/>
        </w:rPr>
        <w:t xml:space="preserve"> Tokyo</w:t>
      </w:r>
      <w:r w:rsidR="007B6CBA" w:rsidRPr="00BA7708">
        <w:rPr>
          <w:rFonts w:ascii="Book Antiqua" w:hAnsi="Book Antiqua"/>
          <w:sz w:val="24"/>
          <w:szCs w:val="24"/>
        </w:rPr>
        <w:t xml:space="preserve"> 113-8655, Japan</w:t>
      </w:r>
    </w:p>
    <w:p w:rsidR="005B509C" w:rsidRPr="00BA7708" w:rsidRDefault="005B509C" w:rsidP="00BA7708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</w:p>
    <w:p w:rsidR="00AB3FAC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  <w:r w:rsidRPr="00BA7708">
        <w:rPr>
          <w:rFonts w:ascii="Book Antiqua" w:hAnsi="Book Antiqua"/>
          <w:b/>
          <w:kern w:val="0"/>
          <w:sz w:val="24"/>
          <w:szCs w:val="24"/>
        </w:rPr>
        <w:t>Author contributions:</w:t>
      </w:r>
      <w:r w:rsidRPr="00BA7708">
        <w:rPr>
          <w:rFonts w:ascii="Book Antiqua" w:hAnsi="Book Antiqua"/>
          <w:sz w:val="24"/>
          <w:szCs w:val="24"/>
        </w:rPr>
        <w:t xml:space="preserve"> </w:t>
      </w:r>
      <w:r w:rsidR="00774E7F" w:rsidRPr="00BA7708">
        <w:rPr>
          <w:rFonts w:ascii="Book Antiqua" w:hAnsi="Book Antiqua"/>
          <w:sz w:val="24"/>
          <w:szCs w:val="24"/>
        </w:rPr>
        <w:t>All authors</w:t>
      </w:r>
      <w:r w:rsidR="007C5A58" w:rsidRPr="00BA7708">
        <w:rPr>
          <w:rFonts w:ascii="Book Antiqua" w:hAnsi="Book Antiqua"/>
          <w:sz w:val="24"/>
          <w:szCs w:val="24"/>
        </w:rPr>
        <w:t xml:space="preserve"> contributed</w:t>
      </w:r>
      <w:r w:rsidR="005A268F" w:rsidRPr="00BA7708">
        <w:rPr>
          <w:rFonts w:ascii="Book Antiqua" w:hAnsi="Book Antiqua"/>
          <w:sz w:val="24"/>
          <w:szCs w:val="24"/>
        </w:rPr>
        <w:t xml:space="preserve"> to this paper.</w:t>
      </w: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5F1DA5" w:rsidRPr="00BA7708" w:rsidRDefault="005F1DA5" w:rsidP="00BA7708">
      <w:pPr>
        <w:spacing w:line="360" w:lineRule="auto"/>
        <w:rPr>
          <w:rFonts w:ascii="Book Antiqua" w:hAnsi="Book Antiqua" w:cs="Garamond"/>
          <w:sz w:val="24"/>
          <w:szCs w:val="24"/>
        </w:rPr>
      </w:pPr>
      <w:r w:rsidRPr="00BA7708">
        <w:rPr>
          <w:rFonts w:ascii="Book Antiqua" w:hAnsi="Book Antiqua" w:cs="TimesNewRomanPS-BoldItalicMT"/>
          <w:b/>
          <w:bCs/>
          <w:iCs/>
          <w:sz w:val="24"/>
          <w:szCs w:val="24"/>
        </w:rPr>
        <w:t>Conflict-of-interest</w:t>
      </w:r>
      <w:r w:rsidRPr="00BA7708">
        <w:rPr>
          <w:rFonts w:ascii="Book Antiqua" w:hAnsi="Book Antiqua"/>
          <w:sz w:val="24"/>
          <w:szCs w:val="24"/>
        </w:rPr>
        <w:t xml:space="preserve"> </w:t>
      </w:r>
      <w:r w:rsidRPr="00BA7708">
        <w:rPr>
          <w:rFonts w:ascii="Book Antiqua" w:hAnsi="Book Antiqua" w:cs="TimesNewRomanPS-BoldItalicMT"/>
          <w:b/>
          <w:bCs/>
          <w:iCs/>
          <w:sz w:val="24"/>
          <w:szCs w:val="24"/>
        </w:rPr>
        <w:t xml:space="preserve">statement: </w:t>
      </w:r>
      <w:r w:rsidRPr="00BA7708">
        <w:rPr>
          <w:rFonts w:ascii="Book Antiqua" w:hAnsi="Book Antiqua"/>
          <w:sz w:val="24"/>
          <w:szCs w:val="24"/>
        </w:rPr>
        <w:t xml:space="preserve">The authors declare no conflict of interest </w:t>
      </w:r>
      <w:r w:rsidRPr="00BA7708">
        <w:rPr>
          <w:rFonts w:ascii="Book Antiqua" w:hAnsi="Book Antiqua"/>
          <w:sz w:val="24"/>
          <w:szCs w:val="24"/>
        </w:rPr>
        <w:lastRenderedPageBreak/>
        <w:t>related to this publication.</w:t>
      </w:r>
    </w:p>
    <w:p w:rsidR="005F1DA5" w:rsidRPr="00BA7708" w:rsidRDefault="005F1DA5" w:rsidP="00BA7708">
      <w:pPr>
        <w:spacing w:line="360" w:lineRule="auto"/>
        <w:rPr>
          <w:rFonts w:ascii="Book Antiqua" w:hAnsi="Book Antiqua" w:cs="Garamond"/>
          <w:sz w:val="24"/>
          <w:szCs w:val="24"/>
        </w:rPr>
      </w:pPr>
    </w:p>
    <w:p w:rsidR="005F1DA5" w:rsidRPr="00BA7708" w:rsidRDefault="005F1DA5" w:rsidP="00BA7708">
      <w:pPr>
        <w:spacing w:line="360" w:lineRule="auto"/>
        <w:rPr>
          <w:rFonts w:ascii="Book Antiqua" w:hAnsi="Book Antiqua"/>
          <w:sz w:val="24"/>
          <w:szCs w:val="24"/>
        </w:rPr>
      </w:pPr>
      <w:bookmarkStart w:id="0" w:name="OLE_LINK479"/>
      <w:bookmarkStart w:id="1" w:name="OLE_LINK496"/>
      <w:bookmarkStart w:id="2" w:name="OLE_LINK506"/>
      <w:bookmarkStart w:id="3" w:name="OLE_LINK507"/>
      <w:r w:rsidRPr="00BA7708">
        <w:rPr>
          <w:rFonts w:ascii="Book Antiqua" w:hAnsi="Book Antiqua"/>
          <w:b/>
          <w:sz w:val="24"/>
          <w:szCs w:val="24"/>
        </w:rPr>
        <w:t xml:space="preserve">Open-Access: </w:t>
      </w:r>
      <w:r w:rsidRPr="00BA7708">
        <w:rPr>
          <w:rFonts w:ascii="Book Antiqua" w:hAnsi="Book Antiqua"/>
          <w:sz w:val="24"/>
          <w:szCs w:val="24"/>
        </w:rPr>
        <w:t xml:space="preserve">This article is an open-access article which was selected by an in-house editor and fully peer-reviewed by external reviewers. It is distributed in accordance 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 </w:t>
      </w:r>
      <w:hyperlink r:id="rId8" w:history="1">
        <w:r w:rsidRPr="00BA7708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http://creativecommons.org/licenses/by-nc/4.0/</w:t>
        </w:r>
      </w:hyperlink>
      <w:bookmarkEnd w:id="0"/>
      <w:bookmarkEnd w:id="1"/>
      <w:bookmarkEnd w:id="2"/>
      <w:bookmarkEnd w:id="3"/>
    </w:p>
    <w:p w:rsidR="005B509C" w:rsidRPr="00BA7708" w:rsidRDefault="005B509C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 w:cs="宋体"/>
          <w:kern w:val="0"/>
          <w:sz w:val="24"/>
          <w:szCs w:val="24"/>
        </w:rPr>
      </w:pPr>
      <w:r w:rsidRPr="00BA7708">
        <w:rPr>
          <w:rFonts w:ascii="Book Antiqua" w:eastAsia="宋体" w:hAnsi="Book Antiqua" w:cs="宋体"/>
          <w:b/>
          <w:kern w:val="0"/>
          <w:sz w:val="24"/>
          <w:szCs w:val="24"/>
        </w:rPr>
        <w:t>Manuscript source:</w:t>
      </w:r>
      <w:r w:rsidRPr="00BA7708">
        <w:rPr>
          <w:rFonts w:ascii="Book Antiqua" w:eastAsia="宋体" w:hAnsi="Book Antiqua" w:cs="宋体"/>
          <w:kern w:val="0"/>
          <w:sz w:val="24"/>
          <w:szCs w:val="24"/>
        </w:rPr>
        <w:t> Invited manuscript</w:t>
      </w: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0B5216" w:rsidRPr="00BA7708" w:rsidRDefault="005F1DA5" w:rsidP="00BA7708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A7708">
        <w:rPr>
          <w:rFonts w:ascii="Book Antiqua" w:hAnsi="Book Antiqua"/>
          <w:b/>
          <w:kern w:val="0"/>
          <w:sz w:val="24"/>
          <w:szCs w:val="24"/>
        </w:rPr>
        <w:t>Correspondence to:</w:t>
      </w:r>
      <w:r w:rsidRPr="00BA7708">
        <w:rPr>
          <w:rFonts w:ascii="Book Antiqua" w:hAnsi="Book Antiqua"/>
          <w:sz w:val="24"/>
          <w:szCs w:val="24"/>
        </w:rPr>
        <w:t xml:space="preserve"> </w:t>
      </w:r>
      <w:r w:rsidR="00747B10" w:rsidRPr="00BA7708">
        <w:rPr>
          <w:rFonts w:ascii="Book Antiqua" w:hAnsi="Book Antiqua"/>
          <w:b/>
          <w:sz w:val="24"/>
          <w:szCs w:val="24"/>
        </w:rPr>
        <w:t>Nobuhiko Satoh</w:t>
      </w:r>
      <w:r w:rsidR="00DD5B4D" w:rsidRPr="00BA7708">
        <w:rPr>
          <w:rFonts w:ascii="Book Antiqua" w:hAnsi="Book Antiqua"/>
          <w:b/>
          <w:sz w:val="24"/>
          <w:szCs w:val="24"/>
        </w:rPr>
        <w:t>, MD</w:t>
      </w:r>
      <w:r w:rsidR="00D15A2C" w:rsidRPr="00BA7708">
        <w:rPr>
          <w:rFonts w:ascii="Book Antiqua" w:hAnsi="Book Antiqua"/>
          <w:b/>
          <w:sz w:val="24"/>
          <w:szCs w:val="24"/>
        </w:rPr>
        <w:t>,</w:t>
      </w:r>
      <w:r w:rsidR="00D15A2C" w:rsidRPr="00BA7708">
        <w:rPr>
          <w:rFonts w:ascii="Book Antiqua" w:hAnsi="Book Antiqua"/>
          <w:sz w:val="24"/>
          <w:szCs w:val="24"/>
        </w:rPr>
        <w:t xml:space="preserve"> </w:t>
      </w:r>
      <w:r w:rsidR="00DD5B4D" w:rsidRPr="00BA7708">
        <w:rPr>
          <w:rFonts w:ascii="Book Antiqua" w:hAnsi="Book Antiqua"/>
          <w:sz w:val="24"/>
          <w:szCs w:val="24"/>
        </w:rPr>
        <w:t xml:space="preserve">Department of Internal Medicine, Faculty of Medicine, </w:t>
      </w:r>
      <w:r w:rsidRPr="00BA7708">
        <w:rPr>
          <w:rFonts w:ascii="Book Antiqua" w:hAnsi="Book Antiqua"/>
          <w:sz w:val="24"/>
          <w:szCs w:val="24"/>
        </w:rPr>
        <w:t>t</w:t>
      </w:r>
      <w:r w:rsidR="00DD5B4D" w:rsidRPr="00BA7708">
        <w:rPr>
          <w:rFonts w:ascii="Book Antiqua" w:hAnsi="Book Antiqua"/>
          <w:sz w:val="24"/>
          <w:szCs w:val="24"/>
        </w:rPr>
        <w:t xml:space="preserve">he University of Tokyo Hospital, </w:t>
      </w:r>
      <w:r w:rsidR="008D3351" w:rsidRPr="00BA7708">
        <w:rPr>
          <w:rFonts w:ascii="Book Antiqua" w:hAnsi="Book Antiqua"/>
          <w:sz w:val="24"/>
          <w:szCs w:val="24"/>
        </w:rPr>
        <w:t xml:space="preserve">7-3-1, </w:t>
      </w:r>
      <w:proofErr w:type="spellStart"/>
      <w:r w:rsidR="008D3351" w:rsidRPr="00BA7708">
        <w:rPr>
          <w:rFonts w:ascii="Book Antiqua" w:hAnsi="Book Antiqua"/>
          <w:sz w:val="24"/>
          <w:szCs w:val="24"/>
        </w:rPr>
        <w:t>Hongo</w:t>
      </w:r>
      <w:proofErr w:type="spellEnd"/>
      <w:r w:rsidR="008D3351" w:rsidRPr="00BA7708">
        <w:rPr>
          <w:rFonts w:ascii="Book Antiqua" w:hAnsi="Book Antiqua"/>
          <w:sz w:val="24"/>
          <w:szCs w:val="24"/>
        </w:rPr>
        <w:t xml:space="preserve">, </w:t>
      </w:r>
      <w:r w:rsidR="00DD5B4D" w:rsidRPr="00BA7708">
        <w:rPr>
          <w:rFonts w:ascii="Book Antiqua" w:hAnsi="Book Antiqua"/>
          <w:sz w:val="24"/>
          <w:szCs w:val="24"/>
        </w:rPr>
        <w:t>Bunkyo</w:t>
      </w:r>
      <w:r w:rsidR="00DA3791" w:rsidRPr="00BA7708">
        <w:rPr>
          <w:rFonts w:ascii="Book Antiqua" w:hAnsi="Book Antiqua"/>
          <w:sz w:val="24"/>
          <w:szCs w:val="24"/>
        </w:rPr>
        <w:t>-</w:t>
      </w:r>
      <w:proofErr w:type="spellStart"/>
      <w:r w:rsidR="00DA3791" w:rsidRPr="00BA7708">
        <w:rPr>
          <w:rFonts w:ascii="Book Antiqua" w:hAnsi="Book Antiqua"/>
          <w:sz w:val="24"/>
          <w:szCs w:val="24"/>
        </w:rPr>
        <w:t>ku</w:t>
      </w:r>
      <w:proofErr w:type="spellEnd"/>
      <w:r w:rsidRPr="00BA7708">
        <w:rPr>
          <w:rFonts w:ascii="Book Antiqua" w:hAnsi="Book Antiqua"/>
          <w:sz w:val="24"/>
          <w:szCs w:val="24"/>
        </w:rPr>
        <w:t>, Tokyo</w:t>
      </w:r>
      <w:r w:rsidR="00DD5B4D" w:rsidRPr="00BA7708">
        <w:rPr>
          <w:rFonts w:ascii="Book Antiqua" w:hAnsi="Book Antiqua"/>
          <w:sz w:val="24"/>
          <w:szCs w:val="24"/>
        </w:rPr>
        <w:t xml:space="preserve"> 113-8655, Japan</w:t>
      </w:r>
      <w:r w:rsidR="00BF674D" w:rsidRPr="00BA7708">
        <w:rPr>
          <w:rFonts w:ascii="Book Antiqua" w:hAnsi="Book Antiqua"/>
          <w:sz w:val="24"/>
          <w:szCs w:val="24"/>
        </w:rPr>
        <w:t xml:space="preserve">. </w:t>
      </w:r>
      <w:hyperlink r:id="rId9" w:history="1">
        <w:r w:rsidR="00595FA8" w:rsidRPr="00BA7708">
          <w:rPr>
            <w:rStyle w:val="Hyperlink"/>
            <w:rFonts w:ascii="Book Antiqua" w:hAnsi="Book Antiqua"/>
            <w:color w:val="auto"/>
            <w:sz w:val="24"/>
            <w:szCs w:val="24"/>
            <w:u w:val="none"/>
          </w:rPr>
          <w:t>nosatou-tky@umin.ac.jp</w:t>
        </w:r>
      </w:hyperlink>
    </w:p>
    <w:p w:rsidR="009843D3" w:rsidRPr="00BA7708" w:rsidRDefault="009843D3" w:rsidP="00BA7708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>Telephone:</w:t>
      </w:r>
      <w:r w:rsidR="005F1DA5" w:rsidRPr="00BA7708">
        <w:rPr>
          <w:rFonts w:ascii="Book Antiqua" w:hAnsi="Book Antiqua"/>
          <w:sz w:val="24"/>
          <w:szCs w:val="24"/>
        </w:rPr>
        <w:t xml:space="preserve"> +81-3-3815</w:t>
      </w:r>
      <w:r w:rsidRPr="00BA7708">
        <w:rPr>
          <w:rFonts w:ascii="Book Antiqua" w:hAnsi="Book Antiqua"/>
          <w:sz w:val="24"/>
          <w:szCs w:val="24"/>
        </w:rPr>
        <w:t>5411</w:t>
      </w:r>
    </w:p>
    <w:p w:rsidR="009843D3" w:rsidRPr="00BA7708" w:rsidRDefault="009843D3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>F</w:t>
      </w:r>
      <w:r w:rsidR="005F1DA5" w:rsidRPr="00BA7708">
        <w:rPr>
          <w:rFonts w:ascii="Book Antiqua" w:hAnsi="Book Antiqua"/>
          <w:b/>
          <w:sz w:val="24"/>
          <w:szCs w:val="24"/>
        </w:rPr>
        <w:t xml:space="preserve">ax: </w:t>
      </w:r>
      <w:r w:rsidR="005F1DA5" w:rsidRPr="00BA7708">
        <w:rPr>
          <w:rFonts w:ascii="Book Antiqua" w:hAnsi="Book Antiqua"/>
          <w:sz w:val="24"/>
          <w:szCs w:val="24"/>
        </w:rPr>
        <w:t>+81-3-5800</w:t>
      </w:r>
      <w:r w:rsidRPr="00BA7708">
        <w:rPr>
          <w:rFonts w:ascii="Book Antiqua" w:hAnsi="Book Antiqua"/>
          <w:sz w:val="24"/>
          <w:szCs w:val="24"/>
        </w:rPr>
        <w:t>8806</w:t>
      </w: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5F1DA5" w:rsidRPr="00BA7708" w:rsidRDefault="005F1DA5" w:rsidP="00BA770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>Received:</w:t>
      </w:r>
      <w:r w:rsidRPr="00BA7708">
        <w:rPr>
          <w:rFonts w:ascii="Book Antiqua" w:eastAsia="宋体" w:hAnsi="Book Antiqua"/>
          <w:b/>
          <w:sz w:val="24"/>
          <w:szCs w:val="24"/>
        </w:rPr>
        <w:t xml:space="preserve"> </w:t>
      </w:r>
      <w:r w:rsidRPr="00BA7708">
        <w:rPr>
          <w:rFonts w:ascii="Book Antiqua" w:eastAsia="宋体" w:hAnsi="Book Antiqua"/>
          <w:sz w:val="24"/>
          <w:szCs w:val="24"/>
        </w:rPr>
        <w:t>August 12, 2016</w:t>
      </w:r>
      <w:r w:rsidRPr="00BA7708">
        <w:rPr>
          <w:rFonts w:ascii="Book Antiqua" w:hAnsi="Book Antiqua"/>
          <w:sz w:val="24"/>
          <w:szCs w:val="24"/>
        </w:rPr>
        <w:t xml:space="preserve"> </w:t>
      </w:r>
      <w:r w:rsidRPr="00BA7708">
        <w:rPr>
          <w:rFonts w:ascii="Book Antiqua" w:hAnsi="Book Antiqua"/>
          <w:b/>
          <w:sz w:val="24"/>
          <w:szCs w:val="24"/>
        </w:rPr>
        <w:t xml:space="preserve">  </w:t>
      </w:r>
    </w:p>
    <w:p w:rsidR="005F1DA5" w:rsidRPr="00BA7708" w:rsidRDefault="005F1DA5" w:rsidP="00BA770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>Peer-review started:</w:t>
      </w:r>
      <w:r w:rsidRPr="00BA7708">
        <w:rPr>
          <w:rFonts w:ascii="Book Antiqua" w:eastAsia="宋体" w:hAnsi="Book Antiqua"/>
          <w:sz w:val="24"/>
          <w:szCs w:val="24"/>
        </w:rPr>
        <w:t xml:space="preserve"> August 12, 2016</w:t>
      </w:r>
    </w:p>
    <w:p w:rsidR="005F1DA5" w:rsidRPr="00BA7708" w:rsidRDefault="005F1DA5" w:rsidP="00BA7708">
      <w:pPr>
        <w:spacing w:line="360" w:lineRule="auto"/>
        <w:rPr>
          <w:rFonts w:ascii="Book Antiqua" w:eastAsia="宋体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>First decision:</w:t>
      </w:r>
      <w:r w:rsidRPr="00BA7708">
        <w:rPr>
          <w:rFonts w:ascii="Book Antiqua" w:eastAsia="宋体" w:hAnsi="Book Antiqua"/>
          <w:b/>
          <w:sz w:val="24"/>
          <w:szCs w:val="24"/>
        </w:rPr>
        <w:t xml:space="preserve"> </w:t>
      </w:r>
      <w:r w:rsidRPr="00BA7708">
        <w:rPr>
          <w:rFonts w:ascii="Book Antiqua" w:eastAsia="宋体" w:hAnsi="Book Antiqua"/>
          <w:sz w:val="24"/>
          <w:szCs w:val="24"/>
        </w:rPr>
        <w:t>September 30, 2016</w:t>
      </w:r>
    </w:p>
    <w:p w:rsidR="005F1DA5" w:rsidRPr="00BA7708" w:rsidRDefault="005F1DA5" w:rsidP="00BA770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>Revised:</w:t>
      </w:r>
      <w:r w:rsidRPr="00BA7708">
        <w:rPr>
          <w:rFonts w:ascii="Book Antiqua" w:eastAsia="宋体" w:hAnsi="Book Antiqua"/>
          <w:sz w:val="24"/>
          <w:szCs w:val="24"/>
        </w:rPr>
        <w:t xml:space="preserve"> October 12, 2016</w:t>
      </w:r>
      <w:r w:rsidRPr="00BA7708">
        <w:rPr>
          <w:rFonts w:ascii="Book Antiqua" w:hAnsi="Book Antiqua"/>
          <w:sz w:val="24"/>
          <w:szCs w:val="24"/>
        </w:rPr>
        <w:t xml:space="preserve">  </w:t>
      </w:r>
    </w:p>
    <w:p w:rsidR="005F1DA5" w:rsidRPr="00BA7708" w:rsidRDefault="00094EA9" w:rsidP="00BA7708">
      <w:pPr>
        <w:spacing w:line="360" w:lineRule="auto"/>
        <w:rPr>
          <w:rFonts w:ascii="Book Antiqua" w:hAnsi="Book Antiqua"/>
          <w:b/>
          <w:sz w:val="24"/>
          <w:szCs w:val="24"/>
        </w:rPr>
      </w:pPr>
      <w:r>
        <w:rPr>
          <w:rFonts w:ascii="Book Antiqua" w:hAnsi="Book Antiqua"/>
          <w:b/>
          <w:sz w:val="24"/>
          <w:szCs w:val="24"/>
        </w:rPr>
        <w:t xml:space="preserve">Accepted: </w:t>
      </w:r>
      <w:bookmarkStart w:id="4" w:name="_GoBack"/>
      <w:bookmarkEnd w:id="4"/>
      <w:r w:rsidRPr="00094EA9">
        <w:rPr>
          <w:rFonts w:ascii="Book Antiqua" w:hAnsi="Book Antiqua"/>
          <w:sz w:val="24"/>
          <w:szCs w:val="24"/>
        </w:rPr>
        <w:t>November 1, 2016</w:t>
      </w:r>
      <w:r w:rsidR="005F1DA5" w:rsidRPr="00BA7708">
        <w:rPr>
          <w:rFonts w:ascii="Book Antiqua" w:hAnsi="Book Antiqua"/>
          <w:b/>
          <w:sz w:val="24"/>
          <w:szCs w:val="24"/>
        </w:rPr>
        <w:t xml:space="preserve"> </w:t>
      </w:r>
    </w:p>
    <w:p w:rsidR="005F1DA5" w:rsidRPr="00BA7708" w:rsidRDefault="005F1DA5" w:rsidP="00BA770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t>Article in press:</w:t>
      </w:r>
      <w:r w:rsidRPr="00BA7708">
        <w:rPr>
          <w:rFonts w:ascii="Book Antiqua" w:hAnsi="Book Antiqua"/>
          <w:sz w:val="24"/>
          <w:szCs w:val="24"/>
        </w:rPr>
        <w:t xml:space="preserve">    </w:t>
      </w:r>
    </w:p>
    <w:p w:rsidR="005F1DA5" w:rsidRPr="00BA7708" w:rsidRDefault="005F1DA5" w:rsidP="00BA7708">
      <w:pPr>
        <w:spacing w:line="360" w:lineRule="auto"/>
        <w:rPr>
          <w:rFonts w:ascii="Book Antiqua" w:hAnsi="Book Antiqua"/>
          <w:b/>
          <w:sz w:val="24"/>
          <w:szCs w:val="24"/>
        </w:rPr>
      </w:pPr>
      <w:r w:rsidRPr="00BA7708">
        <w:rPr>
          <w:rFonts w:ascii="Book Antiqua" w:hAnsi="Book Antiqua"/>
          <w:b/>
          <w:sz w:val="24"/>
          <w:szCs w:val="24"/>
        </w:rPr>
        <w:lastRenderedPageBreak/>
        <w:t xml:space="preserve">Published online: </w:t>
      </w:r>
    </w:p>
    <w:p w:rsidR="005F1DA5" w:rsidRPr="00BA7708" w:rsidRDefault="005F1DA5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5F1DA5" w:rsidRPr="00BA7708" w:rsidRDefault="005F1DA5" w:rsidP="00BA7708">
      <w:pPr>
        <w:widowControl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BA7708">
        <w:rPr>
          <w:rFonts w:ascii="Book Antiqua" w:hAnsi="Book Antiqua"/>
          <w:b/>
          <w:sz w:val="24"/>
          <w:szCs w:val="24"/>
          <w:lang w:val="en-GB"/>
        </w:rPr>
        <w:br w:type="page"/>
      </w:r>
    </w:p>
    <w:p w:rsidR="008575DC" w:rsidRPr="00BA7708" w:rsidRDefault="00A91EAD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  <w:lang w:val="en-GB"/>
        </w:rPr>
      </w:pPr>
      <w:r w:rsidRPr="00BA7708">
        <w:rPr>
          <w:rFonts w:ascii="Book Antiqua" w:hAnsi="Book Antiqua"/>
          <w:b/>
          <w:sz w:val="24"/>
          <w:szCs w:val="24"/>
          <w:lang w:val="en-GB"/>
        </w:rPr>
        <w:lastRenderedPageBreak/>
        <w:t>Abstract</w:t>
      </w:r>
      <w:r w:rsidR="00A91D4E" w:rsidRPr="00BA7708">
        <w:rPr>
          <w:rFonts w:ascii="Book Antiqua" w:hAnsi="Book Antiqua"/>
          <w:b/>
          <w:sz w:val="24"/>
          <w:szCs w:val="24"/>
          <w:lang w:val="en-GB"/>
        </w:rPr>
        <w:t xml:space="preserve"> </w:t>
      </w:r>
    </w:p>
    <w:p w:rsidR="00B012C8" w:rsidRPr="00BA7708" w:rsidRDefault="00C76D6E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>Dent’s disease is an X</w:t>
      </w:r>
      <w:r w:rsidR="00D431FB" w:rsidRPr="00BA7708">
        <w:rPr>
          <w:rFonts w:ascii="Book Antiqua" w:hAnsi="Book Antiqua"/>
          <w:sz w:val="24"/>
          <w:szCs w:val="24"/>
          <w:lang w:val="en-GB"/>
        </w:rPr>
        <w:t xml:space="preserve">-linked </w:t>
      </w:r>
      <w:r w:rsidR="000E69A3" w:rsidRPr="00BA7708">
        <w:rPr>
          <w:rFonts w:ascii="Book Antiqua" w:hAnsi="Book Antiqua"/>
          <w:sz w:val="24"/>
          <w:szCs w:val="24"/>
          <w:lang w:val="en-GB"/>
        </w:rPr>
        <w:t xml:space="preserve">renal </w:t>
      </w:r>
      <w:proofErr w:type="spellStart"/>
      <w:r w:rsidR="000E69A3" w:rsidRPr="00BA7708">
        <w:rPr>
          <w:rFonts w:ascii="Book Antiqua" w:hAnsi="Book Antiqua"/>
          <w:sz w:val="24"/>
          <w:szCs w:val="24"/>
          <w:lang w:val="en-GB"/>
        </w:rPr>
        <w:t>tubulopathy</w:t>
      </w:r>
      <w:proofErr w:type="spellEnd"/>
      <w:r w:rsidR="00D431FB" w:rsidRPr="00BA7708">
        <w:rPr>
          <w:rFonts w:ascii="Book Antiqua" w:hAnsi="Book Antiqua"/>
          <w:sz w:val="24"/>
          <w:szCs w:val="24"/>
          <w:lang w:val="en-GB"/>
        </w:rPr>
        <w:t xml:space="preserve"> characterized by low</w:t>
      </w:r>
      <w:r w:rsidR="0083102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431FB" w:rsidRPr="00BA7708">
        <w:rPr>
          <w:rFonts w:ascii="Book Antiqua" w:hAnsi="Book Antiqua"/>
          <w:sz w:val="24"/>
          <w:szCs w:val="24"/>
          <w:lang w:val="en-GB"/>
        </w:rPr>
        <w:t>molecular</w:t>
      </w:r>
      <w:r w:rsidR="0083102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431FB" w:rsidRPr="00BA7708">
        <w:rPr>
          <w:rFonts w:ascii="Book Antiqua" w:hAnsi="Book Antiqua"/>
          <w:sz w:val="24"/>
          <w:szCs w:val="24"/>
          <w:lang w:val="en-GB"/>
        </w:rPr>
        <w:t xml:space="preserve">weight proteinuria, </w:t>
      </w:r>
      <w:proofErr w:type="spellStart"/>
      <w:r w:rsidR="004414BF" w:rsidRPr="00BA7708">
        <w:rPr>
          <w:rFonts w:ascii="Book Antiqua" w:hAnsi="Book Antiqua"/>
          <w:sz w:val="24"/>
          <w:szCs w:val="24"/>
          <w:lang w:val="en-GB"/>
        </w:rPr>
        <w:t>hypercalciuria</w:t>
      </w:r>
      <w:proofErr w:type="spellEnd"/>
      <w:r w:rsidR="004414B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255E71" w:rsidRPr="00BA7708">
        <w:rPr>
          <w:rFonts w:ascii="Book Antiqua" w:hAnsi="Book Antiqua"/>
          <w:sz w:val="24"/>
          <w:szCs w:val="24"/>
          <w:lang w:val="en-GB"/>
        </w:rPr>
        <w:t xml:space="preserve">and </w:t>
      </w:r>
      <w:r w:rsidR="00D431FB" w:rsidRPr="00BA7708">
        <w:rPr>
          <w:rFonts w:ascii="Book Antiqua" w:hAnsi="Book Antiqua"/>
          <w:sz w:val="24"/>
          <w:szCs w:val="24"/>
          <w:lang w:val="en-GB"/>
        </w:rPr>
        <w:t xml:space="preserve">progressive renal failure. </w:t>
      </w:r>
      <w:r w:rsidR="00FB20A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Disease </w:t>
      </w:r>
      <w:r w:rsidR="00406D3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etiology</w:t>
      </w:r>
      <w:r w:rsidR="00255E7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431FB" w:rsidRPr="00BA7708">
        <w:rPr>
          <w:rFonts w:ascii="Book Antiqua" w:hAnsi="Book Antiqua"/>
          <w:sz w:val="24"/>
          <w:szCs w:val="24"/>
          <w:lang w:val="en-GB"/>
        </w:rPr>
        <w:t xml:space="preserve">is </w:t>
      </w:r>
      <w:r w:rsidR="00255E71" w:rsidRPr="00BA7708">
        <w:rPr>
          <w:rFonts w:ascii="Book Antiqua" w:hAnsi="Book Antiqua"/>
          <w:sz w:val="24"/>
          <w:szCs w:val="24"/>
          <w:lang w:val="en-GB"/>
        </w:rPr>
        <w:t xml:space="preserve">associated with </w:t>
      </w:r>
      <w:r w:rsidR="00D431FB" w:rsidRPr="00BA7708">
        <w:rPr>
          <w:rFonts w:ascii="Book Antiqua" w:hAnsi="Book Antiqua"/>
          <w:sz w:val="24"/>
          <w:szCs w:val="24"/>
          <w:lang w:val="en-GB"/>
        </w:rPr>
        <w:t>m</w:t>
      </w:r>
      <w:r w:rsidR="00611418" w:rsidRPr="00BA7708">
        <w:rPr>
          <w:rFonts w:ascii="Book Antiqua" w:hAnsi="Book Antiqua"/>
          <w:sz w:val="24"/>
          <w:szCs w:val="24"/>
          <w:lang w:val="en-GB"/>
        </w:rPr>
        <w:t xml:space="preserve">utations in </w:t>
      </w:r>
      <w:r w:rsidR="00D431FB" w:rsidRPr="00BA7708">
        <w:rPr>
          <w:rFonts w:ascii="Book Antiqua" w:hAnsi="Book Antiqua"/>
          <w:sz w:val="24"/>
          <w:szCs w:val="24"/>
          <w:lang w:val="en-GB"/>
        </w:rPr>
        <w:t xml:space="preserve">the </w:t>
      </w:r>
      <w:r w:rsidR="00611418" w:rsidRPr="00BA7708">
        <w:rPr>
          <w:rFonts w:ascii="Book Antiqua" w:hAnsi="Book Antiqua"/>
          <w:i/>
          <w:sz w:val="24"/>
          <w:szCs w:val="24"/>
          <w:lang w:val="en-GB"/>
        </w:rPr>
        <w:t>CLCN5</w:t>
      </w:r>
      <w:r w:rsidR="00611418" w:rsidRPr="00BA7708">
        <w:rPr>
          <w:rFonts w:ascii="Book Antiqua" w:hAnsi="Book Antiqua"/>
          <w:sz w:val="24"/>
          <w:szCs w:val="24"/>
          <w:lang w:val="en-GB"/>
        </w:rPr>
        <w:t xml:space="preserve"> gene</w:t>
      </w:r>
      <w:r w:rsidR="004414BF" w:rsidRPr="00BA7708">
        <w:rPr>
          <w:rFonts w:ascii="Book Antiqua" w:hAnsi="Book Antiqua"/>
          <w:sz w:val="24"/>
          <w:szCs w:val="24"/>
          <w:lang w:val="en-GB"/>
        </w:rPr>
        <w:t xml:space="preserve"> coding for</w:t>
      </w:r>
      <w:r w:rsidR="00D431FB" w:rsidRPr="00BA7708">
        <w:rPr>
          <w:rFonts w:ascii="Book Antiqua" w:hAnsi="Book Antiqua"/>
          <w:sz w:val="24"/>
          <w:szCs w:val="24"/>
          <w:lang w:val="en-GB"/>
        </w:rPr>
        <w:t xml:space="preserve"> the </w:t>
      </w:r>
      <w:proofErr w:type="spellStart"/>
      <w:r w:rsidR="00CA1831" w:rsidRPr="00BA7708">
        <w:rPr>
          <w:rFonts w:ascii="Book Antiqua" w:hAnsi="Book Antiqua"/>
          <w:sz w:val="24"/>
          <w:szCs w:val="24"/>
          <w:lang w:val="en-GB"/>
        </w:rPr>
        <w:t>electrogenic</w:t>
      </w:r>
      <w:proofErr w:type="spellEnd"/>
      <w:r w:rsidR="00CA183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431FB" w:rsidRPr="00BA7708">
        <w:rPr>
          <w:rFonts w:ascii="Book Antiqua" w:hAnsi="Book Antiqua"/>
          <w:sz w:val="24"/>
          <w:szCs w:val="24"/>
          <w:lang w:val="en-GB"/>
        </w:rPr>
        <w:t>2Cl</w:t>
      </w:r>
      <w:r w:rsidR="00A2031C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D431F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D431FB" w:rsidRPr="00BA7708">
        <w:rPr>
          <w:rFonts w:ascii="Book Antiqua" w:hAnsi="Book Antiqua"/>
          <w:sz w:val="24"/>
          <w:szCs w:val="24"/>
          <w:lang w:val="en-GB"/>
        </w:rPr>
        <w:t>H</w:t>
      </w:r>
      <w:r w:rsidR="00D431FB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F3491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BA7708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0776E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C181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chloride channel </w:t>
      </w:r>
      <w:r w:rsidR="006C1819" w:rsidRPr="00BA7708">
        <w:rPr>
          <w:rFonts w:ascii="Book Antiqua" w:hAnsi="Book Antiqua"/>
          <w:sz w:val="24"/>
          <w:szCs w:val="24"/>
          <w:lang w:val="en-GB"/>
        </w:rPr>
        <w:t>5</w:t>
      </w:r>
      <w:r w:rsidR="006C181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(</w:t>
      </w:r>
      <w:r w:rsidR="000776E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LC-5</w:t>
      </w:r>
      <w:r w:rsidR="006C181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)</w:t>
      </w:r>
      <w:r w:rsidR="00A2031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="00FB20AB" w:rsidRPr="00BA7708">
        <w:rPr>
          <w:rFonts w:ascii="Book Antiqua" w:hAnsi="Book Antiqua"/>
          <w:sz w:val="24"/>
          <w:szCs w:val="24"/>
          <w:lang w:val="en-GB"/>
        </w:rPr>
        <w:t xml:space="preserve"> which</w:t>
      </w:r>
      <w:r w:rsidR="00500EF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E69A3" w:rsidRPr="00BA7708">
        <w:rPr>
          <w:rFonts w:ascii="Book Antiqua" w:hAnsi="Book Antiqua"/>
          <w:sz w:val="24"/>
          <w:szCs w:val="24"/>
          <w:lang w:val="en-GB"/>
        </w:rPr>
        <w:t>is</w:t>
      </w:r>
      <w:r w:rsidR="00255E71" w:rsidRPr="00BA7708">
        <w:rPr>
          <w:rFonts w:ascii="Book Antiqua" w:hAnsi="Book Antiqua"/>
          <w:sz w:val="24"/>
          <w:szCs w:val="24"/>
          <w:lang w:val="en-GB"/>
        </w:rPr>
        <w:t xml:space="preserve"> expressed in </w:t>
      </w:r>
      <w:r w:rsidR="00A2031C" w:rsidRPr="00BA7708">
        <w:rPr>
          <w:rFonts w:ascii="Book Antiqua" w:hAnsi="Book Antiqua"/>
          <w:sz w:val="24"/>
          <w:szCs w:val="24"/>
          <w:lang w:val="en-GB"/>
        </w:rPr>
        <w:t xml:space="preserve">the </w:t>
      </w:r>
      <w:r w:rsidR="00255E71" w:rsidRPr="00BA7708">
        <w:rPr>
          <w:rFonts w:ascii="Book Antiqua" w:hAnsi="Book Antiqua"/>
          <w:sz w:val="24"/>
          <w:szCs w:val="24"/>
          <w:lang w:val="en-GB"/>
        </w:rPr>
        <w:t xml:space="preserve">apical endosomes of renal proximal tubules with the </w:t>
      </w:r>
      <w:proofErr w:type="spellStart"/>
      <w:r w:rsidR="00255E71" w:rsidRPr="00BA7708">
        <w:rPr>
          <w:rFonts w:ascii="Book Antiqua" w:hAnsi="Book Antiqua"/>
          <w:sz w:val="24"/>
          <w:szCs w:val="24"/>
          <w:lang w:val="en-GB"/>
        </w:rPr>
        <w:t>vacuolar</w:t>
      </w:r>
      <w:proofErr w:type="spellEnd"/>
      <w:r w:rsidR="00255E71" w:rsidRPr="00BA7708">
        <w:rPr>
          <w:rFonts w:ascii="Book Antiqua" w:hAnsi="Book Antiqua"/>
          <w:sz w:val="24"/>
          <w:szCs w:val="24"/>
          <w:lang w:val="en-GB"/>
        </w:rPr>
        <w:t xml:space="preserve"> type H</w:t>
      </w:r>
      <w:r w:rsidR="00255E71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255E71" w:rsidRPr="00BA7708">
        <w:rPr>
          <w:rFonts w:ascii="Book Antiqua" w:hAnsi="Book Antiqua"/>
          <w:sz w:val="24"/>
          <w:szCs w:val="24"/>
          <w:lang w:val="en-GB"/>
        </w:rPr>
        <w:t>-ATPase</w:t>
      </w:r>
      <w:r w:rsidR="00FE302A" w:rsidRPr="00BA7708">
        <w:rPr>
          <w:rFonts w:ascii="Book Antiqua" w:hAnsi="Book Antiqua"/>
          <w:sz w:val="24"/>
          <w:szCs w:val="24"/>
          <w:lang w:val="en-GB"/>
        </w:rPr>
        <w:t xml:space="preserve"> (V-ATPase)</w:t>
      </w:r>
      <w:r w:rsidR="00500EFF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itially</w:t>
      </w:r>
      <w:r w:rsidR="00F22447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00EFF" w:rsidRPr="00BA7708">
        <w:rPr>
          <w:rFonts w:ascii="Book Antiqua" w:hAnsi="Book Antiqua"/>
          <w:sz w:val="24"/>
          <w:szCs w:val="24"/>
          <w:lang w:val="en-GB"/>
        </w:rPr>
        <w:t xml:space="preserve">identified as a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member</w:t>
      </w:r>
      <w:r w:rsidR="00F22447" w:rsidRPr="00BA7708">
        <w:rPr>
          <w:rFonts w:ascii="Book Antiqua" w:hAnsi="Book Antiqua"/>
          <w:sz w:val="24"/>
          <w:szCs w:val="24"/>
          <w:lang w:val="en-GB"/>
        </w:rPr>
        <w:t xml:space="preserve"> of the CLC family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of </w:t>
      </w:r>
      <w:proofErr w:type="spellStart"/>
      <w:r w:rsidR="00500EFF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500EFF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channel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</w:t>
      </w:r>
      <w:r w:rsidR="00565EE8" w:rsidRPr="00BA7708">
        <w:rPr>
          <w:rFonts w:ascii="Book Antiqua" w:hAnsi="Book Antiqua"/>
          <w:sz w:val="24"/>
          <w:szCs w:val="24"/>
          <w:lang w:val="en-GB"/>
        </w:rPr>
        <w:t>, CLC-5</w:t>
      </w:r>
      <w:r w:rsidR="00490D68" w:rsidRPr="00BA7708">
        <w:rPr>
          <w:rFonts w:ascii="Book Antiqua" w:hAnsi="Book Antiqua"/>
          <w:sz w:val="24"/>
          <w:szCs w:val="24"/>
          <w:lang w:val="en-GB"/>
        </w:rPr>
        <w:t xml:space="preserve"> was</w:t>
      </w:r>
      <w:r w:rsidR="00500EF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presumed</w:t>
      </w:r>
      <w:r w:rsidR="00F22447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E302A" w:rsidRPr="00BA7708">
        <w:rPr>
          <w:rFonts w:ascii="Book Antiqua" w:hAnsi="Book Antiqua"/>
          <w:sz w:val="24"/>
          <w:szCs w:val="24"/>
          <w:lang w:val="en-GB"/>
        </w:rPr>
        <w:t xml:space="preserve">to provide </w:t>
      </w:r>
      <w:proofErr w:type="spellStart"/>
      <w:r w:rsidR="00FE302A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FE302A" w:rsidRPr="00BA7708">
        <w:rPr>
          <w:rFonts w:ascii="Book Antiqua" w:hAnsi="Book Antiqua"/>
          <w:sz w:val="24"/>
          <w:szCs w:val="24"/>
          <w:lang w:val="en-GB"/>
        </w:rPr>
        <w:t xml:space="preserve"> shunt into the </w:t>
      </w:r>
      <w:proofErr w:type="spellStart"/>
      <w:r w:rsidR="00FE302A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FE302A" w:rsidRPr="00BA7708">
        <w:rPr>
          <w:rFonts w:ascii="Book Antiqua" w:hAnsi="Book Antiqua"/>
          <w:sz w:val="24"/>
          <w:szCs w:val="24"/>
          <w:lang w:val="en-GB"/>
        </w:rPr>
        <w:t xml:space="preserve"> lumen to dissipate H</w:t>
      </w:r>
      <w:r w:rsidR="00FE302A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FE302A" w:rsidRPr="00BA7708">
        <w:rPr>
          <w:rFonts w:ascii="Book Antiqua" w:hAnsi="Book Antiqua"/>
          <w:sz w:val="24"/>
          <w:szCs w:val="24"/>
          <w:lang w:val="en-GB"/>
        </w:rPr>
        <w:t xml:space="preserve"> accumulation </w:t>
      </w:r>
      <w:r w:rsidR="00A3443F" w:rsidRPr="00BA7708">
        <w:rPr>
          <w:rFonts w:ascii="Book Antiqua" w:hAnsi="Book Antiqua"/>
          <w:sz w:val="24"/>
          <w:szCs w:val="24"/>
          <w:lang w:val="en-GB"/>
        </w:rPr>
        <w:t xml:space="preserve">by V-ATPase,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reby </w:t>
      </w:r>
      <w:r w:rsidR="00A3443F" w:rsidRPr="00BA7708">
        <w:rPr>
          <w:rFonts w:ascii="Book Antiqua" w:hAnsi="Book Antiqua"/>
          <w:sz w:val="24"/>
          <w:szCs w:val="24"/>
          <w:lang w:val="en-GB"/>
        </w:rPr>
        <w:t>facilitating eff</w:t>
      </w:r>
      <w:r w:rsidR="00565EE8" w:rsidRPr="00BA7708">
        <w:rPr>
          <w:rFonts w:ascii="Book Antiqua" w:hAnsi="Book Antiqua"/>
          <w:sz w:val="24"/>
          <w:szCs w:val="24"/>
          <w:lang w:val="en-GB"/>
        </w:rPr>
        <w:t xml:space="preserve">icient </w:t>
      </w:r>
      <w:proofErr w:type="spellStart"/>
      <w:r w:rsidR="00565EE8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565EE8" w:rsidRPr="00BA7708">
        <w:rPr>
          <w:rFonts w:ascii="Book Antiqua" w:hAnsi="Book Antiqua"/>
          <w:sz w:val="24"/>
          <w:szCs w:val="24"/>
          <w:lang w:val="en-GB"/>
        </w:rPr>
        <w:t xml:space="preserve"> acidification. </w:t>
      </w:r>
      <w:r w:rsidR="00FF4B1F" w:rsidRPr="00BA7708">
        <w:rPr>
          <w:rFonts w:ascii="Book Antiqua" w:hAnsi="Book Antiqua"/>
          <w:sz w:val="24"/>
          <w:szCs w:val="24"/>
          <w:lang w:val="en-GB"/>
        </w:rPr>
        <w:t xml:space="preserve">However,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recent </w:t>
      </w:r>
      <w:r w:rsidR="00FF4B1F" w:rsidRPr="00BA7708">
        <w:rPr>
          <w:rFonts w:ascii="Book Antiqua" w:eastAsia="MS PMincho" w:hAnsi="Book Antiqua" w:cs="Times New Roman"/>
          <w:sz w:val="24"/>
          <w:szCs w:val="24"/>
          <w:lang w:val="en-GB"/>
        </w:rPr>
        <w:t>finding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 showing</w:t>
      </w:r>
      <w:r w:rsidR="00FF4B1F" w:rsidRPr="00BA7708">
        <w:rPr>
          <w:rFonts w:ascii="Book Antiqua" w:hAnsi="Book Antiqua"/>
          <w:sz w:val="24"/>
          <w:szCs w:val="24"/>
          <w:lang w:val="en-GB"/>
        </w:rPr>
        <w:t xml:space="preserve"> that CLC</w:t>
      </w:r>
      <w:r w:rsidR="00BF3A04" w:rsidRPr="00BA7708">
        <w:rPr>
          <w:rFonts w:ascii="Book Antiqua" w:hAnsi="Book Antiqua"/>
          <w:sz w:val="24"/>
          <w:szCs w:val="24"/>
          <w:lang w:val="en-GB"/>
        </w:rPr>
        <w:t>-</w:t>
      </w:r>
      <w:r w:rsidR="00FF4B1F" w:rsidRPr="00BA7708">
        <w:rPr>
          <w:rFonts w:ascii="Book Antiqua" w:hAnsi="Book Antiqua"/>
          <w:sz w:val="24"/>
          <w:szCs w:val="24"/>
          <w:lang w:val="en-GB"/>
        </w:rPr>
        <w:t xml:space="preserve">5 is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n fact </w:t>
      </w:r>
      <w:r w:rsidR="00FF4B1F" w:rsidRPr="00BA7708">
        <w:rPr>
          <w:rFonts w:ascii="Book Antiqua" w:hAnsi="Book Antiqua"/>
          <w:sz w:val="24"/>
          <w:szCs w:val="24"/>
          <w:lang w:val="en-GB"/>
        </w:rPr>
        <w:t xml:space="preserve">not a </w:t>
      </w:r>
      <w:proofErr w:type="spellStart"/>
      <w:r w:rsidR="00FF4B1F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FF4B1F" w:rsidRPr="00BA7708">
        <w:rPr>
          <w:rFonts w:ascii="Book Antiqua" w:hAnsi="Book Antiqua"/>
          <w:sz w:val="24"/>
          <w:szCs w:val="24"/>
          <w:lang w:val="en-GB"/>
        </w:rPr>
        <w:t xml:space="preserve"> channel but a 2Cl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FF4B1F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FF4B1F" w:rsidRPr="00BA7708">
        <w:rPr>
          <w:rFonts w:ascii="Book Antiqua" w:hAnsi="Book Antiqua"/>
          <w:sz w:val="24"/>
          <w:szCs w:val="24"/>
          <w:lang w:val="en-GB"/>
        </w:rPr>
        <w:t>H</w:t>
      </w:r>
      <w:r w:rsidR="00FF4B1F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FF4B1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BA7708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FF4B1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challenged </w:t>
      </w:r>
      <w:r w:rsidR="00565EE8" w:rsidRPr="00BA7708">
        <w:rPr>
          <w:rFonts w:ascii="Book Antiqua" w:hAnsi="Book Antiqua"/>
          <w:sz w:val="24"/>
          <w:szCs w:val="24"/>
          <w:lang w:val="en-GB"/>
        </w:rPr>
        <w:t>this classical shunt</w:t>
      </w:r>
      <w:r w:rsidR="00FF4B1F" w:rsidRPr="00BA7708">
        <w:rPr>
          <w:rFonts w:ascii="Book Antiqua" w:hAnsi="Book Antiqua"/>
          <w:sz w:val="24"/>
          <w:szCs w:val="24"/>
          <w:lang w:val="en-GB"/>
        </w:rPr>
        <w:t xml:space="preserve"> model</w:t>
      </w:r>
      <w:r w:rsidR="00F22447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leading to </w:t>
      </w:r>
      <w:r w:rsidR="00A40F7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renewed </w:t>
      </w:r>
      <w:r w:rsidR="00F22447" w:rsidRPr="00BA7708">
        <w:rPr>
          <w:rFonts w:ascii="Book Antiqua" w:hAnsi="Book Antiqua"/>
          <w:sz w:val="24"/>
          <w:szCs w:val="24"/>
          <w:lang w:val="en-GB"/>
        </w:rPr>
        <w:t xml:space="preserve">and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ntense debate on </w:t>
      </w:r>
      <w:r w:rsidR="000E69A3" w:rsidRPr="00BA7708">
        <w:rPr>
          <w:rFonts w:ascii="Book Antiqua" w:hAnsi="Book Antiqua"/>
          <w:sz w:val="24"/>
          <w:szCs w:val="24"/>
          <w:lang w:val="en-GB"/>
        </w:rPr>
        <w:t>its</w:t>
      </w:r>
      <w:r w:rsidR="004414BF" w:rsidRPr="00BA7708">
        <w:rPr>
          <w:rFonts w:ascii="Book Antiqua" w:hAnsi="Book Antiqua"/>
          <w:sz w:val="24"/>
          <w:szCs w:val="24"/>
          <w:lang w:val="en-GB"/>
        </w:rPr>
        <w:t xml:space="preserve"> physiolog</w:t>
      </w:r>
      <w:r w:rsidR="000E69A3" w:rsidRPr="00BA7708">
        <w:rPr>
          <w:rFonts w:ascii="Book Antiqua" w:hAnsi="Book Antiqua"/>
          <w:sz w:val="24"/>
          <w:szCs w:val="24"/>
          <w:lang w:val="en-GB"/>
        </w:rPr>
        <w:t>ical role</w:t>
      </w:r>
      <w:r w:rsidR="00565EE8" w:rsidRPr="00BA7708">
        <w:rPr>
          <w:rFonts w:ascii="Book Antiqua" w:hAnsi="Book Antiqua"/>
          <w:sz w:val="24"/>
          <w:szCs w:val="24"/>
          <w:lang w:val="en-GB"/>
        </w:rPr>
        <w:t>s</w:t>
      </w:r>
      <w:r w:rsidR="004414BF" w:rsidRPr="00BA7708">
        <w:rPr>
          <w:rFonts w:ascii="Book Antiqua" w:eastAsia="MS PMincho" w:hAnsi="Book Antiqua" w:cs="Times New Roman"/>
          <w:sz w:val="24"/>
          <w:szCs w:val="24"/>
          <w:lang w:val="en-GB"/>
        </w:rPr>
        <w:t>.</w:t>
      </w:r>
      <w:r w:rsidR="004414B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0E6E8F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9A4153" w:rsidRPr="00BA7708">
        <w:rPr>
          <w:rFonts w:ascii="Book Antiqua" w:hAnsi="Book Antiqua"/>
          <w:sz w:val="24"/>
          <w:szCs w:val="24"/>
          <w:lang w:val="en-GB"/>
        </w:rPr>
        <w:t xml:space="preserve"> accumulation</w:t>
      </w:r>
      <w:r w:rsidR="000E6E8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9A4153" w:rsidRPr="00CF3851">
        <w:rPr>
          <w:rFonts w:ascii="Book Antiqua" w:hAnsi="Book Antiqua"/>
          <w:i/>
          <w:sz w:val="24"/>
          <w:szCs w:val="24"/>
          <w:lang w:val="en-GB"/>
        </w:rPr>
        <w:t>via</w:t>
      </w:r>
      <w:r w:rsidR="009A4153" w:rsidRPr="00BA7708">
        <w:rPr>
          <w:rFonts w:ascii="Book Antiqua" w:hAnsi="Book Antiqua"/>
          <w:sz w:val="24"/>
          <w:szCs w:val="24"/>
          <w:lang w:val="en-GB"/>
        </w:rPr>
        <w:t xml:space="preserve"> CLC-5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s predicted to </w:t>
      </w:r>
      <w:r w:rsidR="000E6E8F" w:rsidRPr="00BA7708">
        <w:rPr>
          <w:rFonts w:ascii="Book Antiqua" w:eastAsia="MS PMincho" w:hAnsi="Book Antiqua" w:cs="Times New Roman"/>
          <w:sz w:val="24"/>
          <w:szCs w:val="24"/>
          <w:lang w:val="en-GB"/>
        </w:rPr>
        <w:t>play</w:t>
      </w:r>
      <w:r w:rsidR="000E6E8F" w:rsidRPr="00BA7708">
        <w:rPr>
          <w:rFonts w:ascii="Book Antiqua" w:hAnsi="Book Antiqua"/>
          <w:sz w:val="24"/>
          <w:szCs w:val="24"/>
          <w:lang w:val="en-GB"/>
        </w:rPr>
        <w:t xml:space="preserve"> a critical role</w:t>
      </w:r>
      <w:r w:rsidR="009A4153" w:rsidRPr="00BA7708">
        <w:rPr>
          <w:rFonts w:ascii="Book Antiqua" w:hAnsi="Book Antiqua"/>
          <w:sz w:val="24"/>
          <w:szCs w:val="24"/>
          <w:lang w:val="en-GB"/>
        </w:rPr>
        <w:t xml:space="preserve"> in endocytosis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, as illustrated in </w:t>
      </w:r>
      <w:r w:rsidR="005D6986" w:rsidRPr="00BA7708">
        <w:rPr>
          <w:rFonts w:ascii="Book Antiqua" w:hAnsi="Book Antiqua"/>
          <w:sz w:val="24"/>
          <w:szCs w:val="24"/>
          <w:lang w:val="en-GB"/>
        </w:rPr>
        <w:t>m</w:t>
      </w:r>
      <w:r w:rsidR="007079EA" w:rsidRPr="00BA7708">
        <w:rPr>
          <w:rFonts w:ascii="Book Antiqua" w:hAnsi="Book Antiqua"/>
          <w:sz w:val="24"/>
          <w:szCs w:val="24"/>
          <w:lang w:val="en-GB"/>
        </w:rPr>
        <w:t xml:space="preserve">ice carrying an artificial </w:t>
      </w:r>
      <w:proofErr w:type="spellStart"/>
      <w:r w:rsidR="007079EA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7079EA" w:rsidRPr="00BA7708">
        <w:rPr>
          <w:rFonts w:ascii="Book Antiqua" w:hAnsi="Book Antiqua"/>
          <w:sz w:val="24"/>
          <w:szCs w:val="24"/>
          <w:lang w:val="en-GB"/>
        </w:rPr>
        <w:t xml:space="preserve"> channel mutation </w:t>
      </w:r>
      <w:r w:rsidR="00D46402" w:rsidRPr="00BA7708">
        <w:rPr>
          <w:rFonts w:ascii="Book Antiqua" w:hAnsi="Book Antiqua"/>
          <w:sz w:val="24"/>
          <w:szCs w:val="24"/>
          <w:lang w:val="en-GB"/>
        </w:rPr>
        <w:t xml:space="preserve">E211A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at </w:t>
      </w:r>
      <w:r w:rsidR="007079EA" w:rsidRPr="00BA7708">
        <w:rPr>
          <w:rFonts w:ascii="Book Antiqua" w:hAnsi="Book Antiqua"/>
          <w:sz w:val="24"/>
          <w:szCs w:val="24"/>
          <w:lang w:val="en-GB"/>
        </w:rPr>
        <w:t xml:space="preserve">developed defective endocytosis but </w:t>
      </w:r>
      <w:r w:rsidR="005D6986" w:rsidRPr="00BA7708">
        <w:rPr>
          <w:rFonts w:ascii="Book Antiqua" w:hAnsi="Book Antiqua"/>
          <w:sz w:val="24"/>
          <w:szCs w:val="24"/>
          <w:lang w:val="en-GB"/>
        </w:rPr>
        <w:t xml:space="preserve">normal </w:t>
      </w:r>
      <w:proofErr w:type="spellStart"/>
      <w:r w:rsidR="005D6986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5D6986" w:rsidRPr="00BA7708">
        <w:rPr>
          <w:rFonts w:ascii="Book Antiqua" w:hAnsi="Book Antiqua"/>
          <w:sz w:val="24"/>
          <w:szCs w:val="24"/>
          <w:lang w:val="en-GB"/>
        </w:rPr>
        <w:t xml:space="preserve"> acidification.</w:t>
      </w:r>
      <w:r w:rsidR="007079EA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224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onversely</w:t>
      </w:r>
      <w:r w:rsidR="00B012C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,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</w:t>
      </w:r>
      <w:r w:rsidR="00E02E6D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012C8" w:rsidRPr="00BA7708">
        <w:rPr>
          <w:rFonts w:ascii="Book Antiqua" w:hAnsi="Book Antiqua"/>
          <w:sz w:val="24"/>
          <w:szCs w:val="24"/>
          <w:lang w:val="en-GB"/>
        </w:rPr>
        <w:t>recent functional analysis of</w:t>
      </w:r>
      <w:r w:rsidR="00A2072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012C8" w:rsidRPr="00BA7708">
        <w:rPr>
          <w:rFonts w:ascii="Book Antiqua" w:hAnsi="Book Antiqua"/>
          <w:sz w:val="24"/>
          <w:szCs w:val="24"/>
          <w:lang w:val="en-GB"/>
        </w:rPr>
        <w:t xml:space="preserve">a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newly identified </w:t>
      </w:r>
      <w:r w:rsidR="00B012C8" w:rsidRPr="00BA7708">
        <w:rPr>
          <w:rFonts w:ascii="Book Antiqua" w:hAnsi="Book Antiqua"/>
          <w:sz w:val="24"/>
          <w:szCs w:val="24"/>
          <w:lang w:val="en-GB"/>
        </w:rPr>
        <w:t xml:space="preserve">disease-causing </w:t>
      </w:r>
      <w:proofErr w:type="spellStart"/>
      <w:r w:rsidR="00A20725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A20725" w:rsidRPr="00BA7708">
        <w:rPr>
          <w:rFonts w:ascii="Book Antiqua" w:hAnsi="Book Antiqua"/>
          <w:sz w:val="24"/>
          <w:szCs w:val="24"/>
          <w:lang w:val="en-GB"/>
        </w:rPr>
        <w:t xml:space="preserve"> channel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>mutation</w:t>
      </w:r>
      <w:r w:rsidR="00E02E6D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46402" w:rsidRPr="00BA7708">
        <w:rPr>
          <w:rFonts w:ascii="Book Antiqua" w:hAnsi="Book Antiqua"/>
          <w:sz w:val="24"/>
          <w:szCs w:val="24"/>
          <w:lang w:val="en-GB"/>
        </w:rPr>
        <w:t xml:space="preserve">E211Q </w:t>
      </w:r>
      <w:r w:rsidR="00A20725" w:rsidRPr="00BA7708">
        <w:rPr>
          <w:rFonts w:ascii="Book Antiqua" w:hAnsi="Book Antiqua"/>
          <w:sz w:val="24"/>
          <w:szCs w:val="24"/>
          <w:lang w:val="en-GB"/>
        </w:rPr>
        <w:t xml:space="preserve">in </w:t>
      </w:r>
      <w:r w:rsidR="00FB20AB" w:rsidRPr="00BA7708">
        <w:rPr>
          <w:rFonts w:ascii="Book Antiqua" w:hAnsi="Book Antiqua"/>
          <w:sz w:val="24"/>
          <w:szCs w:val="24"/>
          <w:lang w:val="en-GB"/>
        </w:rPr>
        <w:t xml:space="preserve">a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patient with </w:t>
      </w:r>
      <w:r w:rsidR="00A20725" w:rsidRPr="00BA7708">
        <w:rPr>
          <w:rFonts w:ascii="Book Antiqua" w:hAnsi="Book Antiqua"/>
          <w:sz w:val="24"/>
          <w:szCs w:val="24"/>
          <w:lang w:val="en-GB"/>
        </w:rPr>
        <w:t>typical Dent’</w:t>
      </w:r>
      <w:r w:rsidR="000E69A3" w:rsidRPr="00BA7708">
        <w:rPr>
          <w:rFonts w:ascii="Book Antiqua" w:hAnsi="Book Antiqua"/>
          <w:sz w:val="24"/>
          <w:szCs w:val="24"/>
          <w:lang w:val="en-GB"/>
        </w:rPr>
        <w:t xml:space="preserve">s disease </w:t>
      </w:r>
      <w:r w:rsidR="00B012C8" w:rsidRPr="00BA7708">
        <w:rPr>
          <w:rFonts w:ascii="Book Antiqua" w:hAnsi="Book Antiqua"/>
          <w:sz w:val="24"/>
          <w:szCs w:val="24"/>
          <w:lang w:val="en-GB"/>
        </w:rPr>
        <w:t xml:space="preserve">confirmed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</w:t>
      </w:r>
      <w:r w:rsidR="00B012C8" w:rsidRPr="00BA7708">
        <w:rPr>
          <w:rFonts w:ascii="Book Antiqua" w:hAnsi="Book Antiqua"/>
          <w:sz w:val="24"/>
          <w:szCs w:val="24"/>
          <w:lang w:val="en-GB"/>
        </w:rPr>
        <w:t xml:space="preserve">functional coupling between V-ATPase and CLC-5 in </w:t>
      </w:r>
      <w:proofErr w:type="spellStart"/>
      <w:r w:rsidR="00B012C8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B012C8" w:rsidRPr="00BA7708">
        <w:rPr>
          <w:rFonts w:ascii="Book Antiqua" w:hAnsi="Book Antiqua"/>
          <w:sz w:val="24"/>
          <w:szCs w:val="24"/>
          <w:lang w:val="en-GB"/>
        </w:rPr>
        <w:t xml:space="preserve"> acidification</w:t>
      </w:r>
      <w:r w:rsidR="009A4153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lending </w:t>
      </w:r>
      <w:r w:rsidR="009A4153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upport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to</w:t>
      </w:r>
      <w:r w:rsidR="009A4153" w:rsidRPr="00BA7708">
        <w:rPr>
          <w:rFonts w:ascii="Book Antiqua" w:hAnsi="Book Antiqua"/>
          <w:sz w:val="24"/>
          <w:szCs w:val="24"/>
          <w:lang w:val="en-GB"/>
        </w:rPr>
        <w:t xml:space="preserve"> the classical shunt model.</w:t>
      </w:r>
      <w:r w:rsidR="00B012C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F7770" w:rsidRPr="00BA7708">
        <w:rPr>
          <w:rFonts w:ascii="Book Antiqua" w:hAnsi="Book Antiqua"/>
          <w:sz w:val="24"/>
          <w:szCs w:val="24"/>
          <w:lang w:val="en-GB"/>
        </w:rPr>
        <w:t xml:space="preserve">In this editorial, we will address the current recognition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>of</w:t>
      </w:r>
      <w:r w:rsidR="00EF7770" w:rsidRPr="00BA7708">
        <w:rPr>
          <w:rFonts w:ascii="Book Antiqua" w:hAnsi="Book Antiqua"/>
          <w:sz w:val="24"/>
          <w:szCs w:val="24"/>
          <w:lang w:val="en-GB"/>
        </w:rPr>
        <w:t xml:space="preserve"> the physiological role of CLC-5</w:t>
      </w:r>
      <w:r w:rsidR="00EF7770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with a specific </w:t>
      </w:r>
      <w:r w:rsidR="00EF777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focus</w:t>
      </w:r>
      <w:r w:rsidR="00EF7770" w:rsidRPr="00BA7708">
        <w:rPr>
          <w:rFonts w:ascii="Book Antiqua" w:hAnsi="Book Antiqua"/>
          <w:sz w:val="24"/>
          <w:szCs w:val="24"/>
          <w:lang w:val="en-GB"/>
        </w:rPr>
        <w:t xml:space="preserve"> on the functional coupling of V-ATPase and CLC-5.</w:t>
      </w:r>
    </w:p>
    <w:p w:rsidR="004414BF" w:rsidRPr="00BA7708" w:rsidRDefault="004414BF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2D4B17" w:rsidRPr="00BA7708" w:rsidRDefault="002D4B17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  <w:r w:rsidRPr="00BA7708">
        <w:rPr>
          <w:rFonts w:ascii="Book Antiqua" w:eastAsia="MS PMincho" w:hAnsi="Book Antiqua" w:cs="Times New Roman"/>
          <w:b/>
          <w:sz w:val="24"/>
          <w:szCs w:val="24"/>
          <w:lang w:val="en-GB"/>
        </w:rPr>
        <w:t>Key</w:t>
      </w:r>
      <w:r w:rsidR="00A40F7D" w:rsidRPr="00BA7708">
        <w:rPr>
          <w:rFonts w:ascii="Book Antiqua" w:eastAsia="MS PMincho" w:hAnsi="Book Antiqua" w:cs="Times New Roman"/>
          <w:b/>
          <w:sz w:val="24"/>
          <w:szCs w:val="24"/>
          <w:lang w:val="en-GB"/>
        </w:rPr>
        <w:t xml:space="preserve"> </w:t>
      </w:r>
      <w:r w:rsidRPr="00BA7708">
        <w:rPr>
          <w:rFonts w:ascii="Book Antiqua" w:eastAsia="MS PMincho" w:hAnsi="Book Antiqua" w:cs="Times New Roman"/>
          <w:b/>
          <w:sz w:val="24"/>
          <w:szCs w:val="24"/>
          <w:lang w:val="en-GB"/>
        </w:rPr>
        <w:t>word</w:t>
      </w:r>
      <w:r w:rsidR="00A40F7D" w:rsidRPr="00BA7708">
        <w:rPr>
          <w:rFonts w:ascii="Book Antiqua" w:eastAsia="MS PMincho" w:hAnsi="Book Antiqua" w:cs="Times New Roman"/>
          <w:b/>
          <w:sz w:val="24"/>
          <w:szCs w:val="24"/>
          <w:lang w:val="en-GB"/>
        </w:rPr>
        <w:t>s</w:t>
      </w:r>
      <w:r w:rsidR="00597FAC" w:rsidRPr="00BA7708">
        <w:rPr>
          <w:rFonts w:ascii="Book Antiqua" w:hAnsi="Book Antiqua"/>
          <w:b/>
          <w:sz w:val="24"/>
          <w:szCs w:val="24"/>
        </w:rPr>
        <w:t>:</w:t>
      </w:r>
      <w:r w:rsidR="00611418" w:rsidRPr="00BA7708">
        <w:rPr>
          <w:rFonts w:ascii="Book Antiqua" w:hAnsi="Book Antiqua"/>
          <w:sz w:val="24"/>
          <w:szCs w:val="24"/>
        </w:rPr>
        <w:t xml:space="preserve"> </w:t>
      </w:r>
      <w:r w:rsidR="00301716" w:rsidRPr="00BA7708">
        <w:rPr>
          <w:rFonts w:ascii="Book Antiqua" w:hAnsi="Book Antiqua"/>
          <w:sz w:val="24"/>
          <w:szCs w:val="24"/>
        </w:rPr>
        <w:t xml:space="preserve">V-ATPase; CLC-5; Dent’s disease; </w:t>
      </w:r>
      <w:proofErr w:type="spellStart"/>
      <w:r w:rsidR="00BA7708" w:rsidRPr="00BA7708">
        <w:rPr>
          <w:rFonts w:ascii="Book Antiqua" w:hAnsi="Book Antiqua"/>
          <w:sz w:val="24"/>
          <w:szCs w:val="24"/>
        </w:rPr>
        <w:t>E</w:t>
      </w:r>
      <w:r w:rsidR="00301716" w:rsidRPr="00BA7708">
        <w:rPr>
          <w:rFonts w:ascii="Book Antiqua" w:hAnsi="Book Antiqua"/>
          <w:sz w:val="24"/>
          <w:szCs w:val="24"/>
        </w:rPr>
        <w:t>ndosomal</w:t>
      </w:r>
      <w:proofErr w:type="spellEnd"/>
      <w:r w:rsidR="00301716" w:rsidRPr="00BA7708">
        <w:rPr>
          <w:rFonts w:ascii="Book Antiqua" w:hAnsi="Book Antiqua"/>
          <w:sz w:val="24"/>
          <w:szCs w:val="24"/>
        </w:rPr>
        <w:t xml:space="preserve"> acidification; </w:t>
      </w:r>
      <w:r w:rsidR="00BA7708" w:rsidRPr="00BA7708">
        <w:rPr>
          <w:rFonts w:ascii="Book Antiqua" w:hAnsi="Book Antiqua"/>
          <w:sz w:val="24"/>
          <w:szCs w:val="24"/>
        </w:rPr>
        <w:t>E</w:t>
      </w:r>
      <w:r w:rsidR="008D4F18" w:rsidRPr="00BA7708">
        <w:rPr>
          <w:rFonts w:ascii="Book Antiqua" w:hAnsi="Book Antiqua"/>
          <w:sz w:val="24"/>
          <w:szCs w:val="24"/>
        </w:rPr>
        <w:t xml:space="preserve">ndocytosis; </w:t>
      </w:r>
      <w:r w:rsidR="00BA7708" w:rsidRPr="00BA7708">
        <w:rPr>
          <w:rFonts w:ascii="Book Antiqua" w:hAnsi="Book Antiqua"/>
          <w:sz w:val="24"/>
          <w:szCs w:val="24"/>
        </w:rPr>
        <w:t>G</w:t>
      </w:r>
      <w:r w:rsidR="008D4F18" w:rsidRPr="00BA7708">
        <w:rPr>
          <w:rFonts w:ascii="Book Antiqua" w:hAnsi="Book Antiqua"/>
          <w:sz w:val="24"/>
          <w:szCs w:val="24"/>
        </w:rPr>
        <w:t>ating glutamate</w:t>
      </w:r>
      <w:r w:rsidR="006B6F78" w:rsidRPr="00BA7708">
        <w:rPr>
          <w:rFonts w:ascii="Book Antiqua" w:hAnsi="Book Antiqua"/>
          <w:sz w:val="24"/>
          <w:szCs w:val="24"/>
        </w:rPr>
        <w:t>; E211Q</w:t>
      </w:r>
    </w:p>
    <w:p w:rsidR="00BA7708" w:rsidRPr="00BA7708" w:rsidRDefault="00BA7708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BA7708" w:rsidRPr="00BA7708" w:rsidRDefault="00BA7708" w:rsidP="00BA7708">
      <w:pPr>
        <w:spacing w:line="360" w:lineRule="auto"/>
        <w:rPr>
          <w:rFonts w:ascii="Book Antiqua" w:hAnsi="Book Antiqua" w:cs="Arial"/>
          <w:sz w:val="24"/>
          <w:szCs w:val="24"/>
        </w:rPr>
      </w:pPr>
      <w:proofErr w:type="gramStart"/>
      <w:r w:rsidRPr="00BA7708">
        <w:rPr>
          <w:rFonts w:ascii="Book Antiqua" w:hAnsi="Book Antiqua"/>
          <w:b/>
          <w:sz w:val="24"/>
          <w:szCs w:val="24"/>
        </w:rPr>
        <w:t xml:space="preserve">© </w:t>
      </w:r>
      <w:r w:rsidRPr="00BA7708">
        <w:rPr>
          <w:rFonts w:ascii="Book Antiqua" w:hAnsi="Book Antiqua" w:cs="Arial"/>
          <w:b/>
          <w:sz w:val="24"/>
          <w:szCs w:val="24"/>
        </w:rPr>
        <w:t>The Author(s) 2016.</w:t>
      </w:r>
      <w:proofErr w:type="gramEnd"/>
      <w:r w:rsidRPr="00BA7708">
        <w:rPr>
          <w:rFonts w:ascii="Book Antiqua" w:hAnsi="Book Antiqua" w:cs="Arial"/>
          <w:sz w:val="24"/>
          <w:szCs w:val="24"/>
        </w:rPr>
        <w:t xml:space="preserve"> Published by </w:t>
      </w:r>
      <w:proofErr w:type="spellStart"/>
      <w:r w:rsidRPr="00BA7708">
        <w:rPr>
          <w:rFonts w:ascii="Book Antiqua" w:hAnsi="Book Antiqua" w:cs="Arial"/>
          <w:sz w:val="24"/>
          <w:szCs w:val="24"/>
        </w:rPr>
        <w:t>Baishideng</w:t>
      </w:r>
      <w:proofErr w:type="spellEnd"/>
      <w:r w:rsidRPr="00BA7708">
        <w:rPr>
          <w:rFonts w:ascii="Book Antiqua" w:hAnsi="Book Antiqua" w:cs="Arial"/>
          <w:sz w:val="24"/>
          <w:szCs w:val="24"/>
        </w:rPr>
        <w:t xml:space="preserve"> Publishing Group Inc. All rights reserved.</w:t>
      </w:r>
    </w:p>
    <w:p w:rsidR="00BA7708" w:rsidRPr="00BA7708" w:rsidRDefault="00BA7708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BB0B79" w:rsidRPr="00BA7708" w:rsidRDefault="002D4B17" w:rsidP="00BA7708">
      <w:pPr>
        <w:spacing w:line="360" w:lineRule="auto"/>
        <w:contextualSpacing/>
        <w:rPr>
          <w:rFonts w:ascii="Book Antiqua" w:eastAsia="宋体" w:hAnsi="Book Antiqua"/>
          <w:b/>
          <w:sz w:val="24"/>
          <w:szCs w:val="24"/>
          <w:lang w:val="en-GB"/>
        </w:rPr>
      </w:pPr>
      <w:r w:rsidRPr="00BA7708">
        <w:rPr>
          <w:rFonts w:ascii="Book Antiqua" w:hAnsi="Book Antiqua"/>
          <w:b/>
          <w:sz w:val="24"/>
          <w:szCs w:val="24"/>
          <w:lang w:val="en-GB"/>
        </w:rPr>
        <w:t xml:space="preserve">Core </w:t>
      </w:r>
      <w:r w:rsidR="00BA7708" w:rsidRPr="00BA7708">
        <w:rPr>
          <w:rFonts w:ascii="Book Antiqua" w:hAnsi="Book Antiqua"/>
          <w:b/>
          <w:sz w:val="24"/>
          <w:szCs w:val="24"/>
          <w:lang w:val="en-GB"/>
        </w:rPr>
        <w:t>t</w:t>
      </w:r>
      <w:r w:rsidRPr="00BA7708">
        <w:rPr>
          <w:rFonts w:ascii="Book Antiqua" w:hAnsi="Book Antiqua"/>
          <w:b/>
          <w:sz w:val="24"/>
          <w:szCs w:val="24"/>
          <w:lang w:val="en-GB"/>
        </w:rPr>
        <w:t>ip</w:t>
      </w:r>
      <w:r w:rsidR="00BA7708" w:rsidRPr="00BA7708">
        <w:rPr>
          <w:rFonts w:ascii="Book Antiqua" w:eastAsia="宋体" w:hAnsi="Book Antiqua"/>
          <w:b/>
          <w:sz w:val="24"/>
          <w:szCs w:val="24"/>
          <w:lang w:val="en-GB"/>
        </w:rPr>
        <w:t xml:space="preserve">: </w:t>
      </w:r>
      <w:r w:rsidR="007657F9" w:rsidRPr="00BA7708">
        <w:rPr>
          <w:rFonts w:ascii="Book Antiqua" w:hAnsi="Book Antiqua"/>
          <w:i/>
          <w:sz w:val="24"/>
          <w:szCs w:val="24"/>
          <w:lang w:val="en-GB"/>
        </w:rPr>
        <w:t xml:space="preserve">CLC-5 </w:t>
      </w:r>
      <w:r w:rsidR="007657F9" w:rsidRPr="00BA7708">
        <w:rPr>
          <w:rFonts w:ascii="Book Antiqua" w:hAnsi="Book Antiqua"/>
          <w:sz w:val="24"/>
          <w:szCs w:val="24"/>
          <w:lang w:val="en-GB"/>
        </w:rPr>
        <w:t>mutations cause Dent’s disease</w:t>
      </w:r>
      <w:r w:rsidR="00A40F7D" w:rsidRPr="00BA7708">
        <w:rPr>
          <w:rFonts w:ascii="Book Antiqua" w:hAnsi="Book Antiqua"/>
          <w:sz w:val="24"/>
          <w:szCs w:val="24"/>
          <w:lang w:val="en-GB"/>
        </w:rPr>
        <w:t>,</w:t>
      </w:r>
      <w:r w:rsidR="00FB20A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A40F7D" w:rsidRPr="00BA7708">
        <w:rPr>
          <w:rFonts w:ascii="Book Antiqua" w:hAnsi="Book Antiqua"/>
          <w:sz w:val="24"/>
          <w:szCs w:val="24"/>
          <w:lang w:val="en-GB"/>
        </w:rPr>
        <w:t xml:space="preserve">which is </w:t>
      </w:r>
      <w:r w:rsidR="007657F9" w:rsidRPr="00BA7708">
        <w:rPr>
          <w:rFonts w:ascii="Book Antiqua" w:hAnsi="Book Antiqua"/>
          <w:sz w:val="24"/>
          <w:szCs w:val="24"/>
          <w:lang w:val="en-GB"/>
        </w:rPr>
        <w:t xml:space="preserve">characterized by </w:t>
      </w:r>
      <w:r w:rsidR="0038323A" w:rsidRPr="00BA7708">
        <w:rPr>
          <w:rFonts w:ascii="Book Antiqua" w:hAnsi="Book Antiqua"/>
          <w:sz w:val="24"/>
          <w:szCs w:val="24"/>
          <w:lang w:val="en-GB"/>
        </w:rPr>
        <w:t xml:space="preserve">renal proximal </w:t>
      </w:r>
      <w:proofErr w:type="spellStart"/>
      <w:r w:rsidR="0038323A" w:rsidRPr="00BA7708">
        <w:rPr>
          <w:rFonts w:ascii="Book Antiqua" w:hAnsi="Book Antiqua"/>
          <w:sz w:val="24"/>
          <w:szCs w:val="24"/>
          <w:lang w:val="en-GB"/>
        </w:rPr>
        <w:t>tubulopathy</w:t>
      </w:r>
      <w:proofErr w:type="spellEnd"/>
      <w:r w:rsidR="0038323A" w:rsidRPr="00BA7708">
        <w:rPr>
          <w:rFonts w:ascii="Book Antiqua" w:hAnsi="Book Antiqua"/>
          <w:sz w:val="24"/>
          <w:szCs w:val="24"/>
          <w:lang w:val="en-GB"/>
        </w:rPr>
        <w:t xml:space="preserve"> due to defective endocytosis</w:t>
      </w:r>
      <w:r w:rsidR="007657F9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cent revelations</w:t>
      </w:r>
      <w:r w:rsidR="00E02E6D" w:rsidRPr="00BA7708">
        <w:rPr>
          <w:rFonts w:ascii="Book Antiqua" w:hAnsi="Book Antiqua"/>
          <w:sz w:val="24"/>
          <w:szCs w:val="24"/>
          <w:lang w:val="en-GB"/>
        </w:rPr>
        <w:t xml:space="preserve"> that </w:t>
      </w:r>
      <w:r w:rsidR="002D4D35" w:rsidRPr="00BA7708">
        <w:rPr>
          <w:rFonts w:ascii="Book Antiqua" w:hAnsi="Book Antiqua"/>
          <w:sz w:val="24"/>
          <w:szCs w:val="24"/>
          <w:lang w:val="en-GB"/>
        </w:rPr>
        <w:t>chloride channel 5</w:t>
      </w:r>
      <w:r w:rsidR="002D4D35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(CLC-5)</w:t>
      </w:r>
      <w:r w:rsidR="00BB0B7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02E6D" w:rsidRPr="00BA7708">
        <w:rPr>
          <w:rFonts w:ascii="Book Antiqua" w:hAnsi="Book Antiqua"/>
          <w:sz w:val="24"/>
          <w:szCs w:val="24"/>
          <w:lang w:val="en-GB"/>
        </w:rPr>
        <w:t>is a 2Cl</w:t>
      </w:r>
      <w:r w:rsidR="00E02E6D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E02E6D" w:rsidRPr="00BA7708">
        <w:rPr>
          <w:rFonts w:ascii="Book Antiqua" w:hAnsi="Book Antiqua"/>
          <w:sz w:val="24"/>
          <w:szCs w:val="24"/>
          <w:lang w:val="en-GB"/>
        </w:rPr>
        <w:t>H</w:t>
      </w:r>
      <w:r w:rsidR="00E02E6D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E02E6D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BA7708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E02E6D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nd not </w:t>
      </w:r>
      <w:r w:rsidR="00BB0B7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 </w:t>
      </w:r>
      <w:proofErr w:type="spellStart"/>
      <w:r w:rsidR="00BB0B7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l</w:t>
      </w:r>
      <w:proofErr w:type="spellEnd"/>
      <w:r w:rsidR="00AA0CA8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BB0B7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channel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hallenged</w:t>
      </w:r>
      <w:r w:rsidR="00E02E6D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B0B79" w:rsidRPr="00BA7708">
        <w:rPr>
          <w:rFonts w:ascii="Book Antiqua" w:hAnsi="Book Antiqua"/>
          <w:sz w:val="24"/>
          <w:szCs w:val="24"/>
          <w:lang w:val="en-GB"/>
        </w:rPr>
        <w:t xml:space="preserve">the classical model </w:t>
      </w:r>
      <w:r w:rsidR="00FB20A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proposing</w:t>
      </w:r>
      <w:r w:rsidR="00FB20A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B0B79" w:rsidRPr="00BA7708">
        <w:rPr>
          <w:rFonts w:ascii="Book Antiqua" w:hAnsi="Book Antiqua"/>
          <w:sz w:val="24"/>
          <w:szCs w:val="24"/>
          <w:lang w:val="en-GB"/>
        </w:rPr>
        <w:t xml:space="preserve">CLC-5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s</w:t>
      </w:r>
      <w:r w:rsidR="00E02E6D" w:rsidRPr="00BA7708">
        <w:rPr>
          <w:rFonts w:ascii="Book Antiqua" w:hAnsi="Book Antiqua"/>
          <w:sz w:val="24"/>
          <w:szCs w:val="24"/>
          <w:lang w:val="en-GB"/>
        </w:rPr>
        <w:t xml:space="preserve"> a </w:t>
      </w:r>
      <w:proofErr w:type="spellStart"/>
      <w:r w:rsidR="00BB0B79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BB0B79" w:rsidRPr="00BA7708">
        <w:rPr>
          <w:rFonts w:ascii="Book Antiqua" w:hAnsi="Book Antiqua"/>
          <w:sz w:val="24"/>
          <w:szCs w:val="24"/>
          <w:lang w:val="en-GB"/>
        </w:rPr>
        <w:t xml:space="preserve"> shunt to facilitate V-ATPase-mediated </w:t>
      </w:r>
      <w:proofErr w:type="spellStart"/>
      <w:r w:rsidR="00BB0B79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BB0B79" w:rsidRPr="00BA7708">
        <w:rPr>
          <w:rFonts w:ascii="Book Antiqua" w:hAnsi="Book Antiqua"/>
          <w:sz w:val="24"/>
          <w:szCs w:val="24"/>
          <w:lang w:val="en-GB"/>
        </w:rPr>
        <w:t xml:space="preserve"> acidification. Therefore, physiological roles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of CLC-5 </w:t>
      </w:r>
      <w:r w:rsidR="00BB0B79" w:rsidRPr="00BA7708">
        <w:rPr>
          <w:rFonts w:ascii="Book Antiqua" w:hAnsi="Book Antiqua"/>
          <w:sz w:val="24"/>
          <w:szCs w:val="24"/>
          <w:lang w:val="en-GB"/>
        </w:rPr>
        <w:t xml:space="preserve">and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ts </w:t>
      </w:r>
      <w:r w:rsidR="00BB0B79" w:rsidRPr="00BA7708">
        <w:rPr>
          <w:rFonts w:ascii="Book Antiqua" w:hAnsi="Book Antiqua"/>
          <w:sz w:val="24"/>
          <w:szCs w:val="24"/>
          <w:lang w:val="en-GB"/>
        </w:rPr>
        <w:t xml:space="preserve">interaction with V-ATPase in </w:t>
      </w:r>
      <w:proofErr w:type="spellStart"/>
      <w:r w:rsidR="00BB0B79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BB0B79" w:rsidRPr="00BA7708">
        <w:rPr>
          <w:rFonts w:ascii="Book Antiqua" w:hAnsi="Book Antiqua"/>
          <w:sz w:val="24"/>
          <w:szCs w:val="24"/>
          <w:lang w:val="en-GB"/>
        </w:rPr>
        <w:t xml:space="preserve"> acidification and/or endocytosis </w:t>
      </w:r>
      <w:r w:rsidR="00AA0CA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re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intensely debate</w:t>
      </w:r>
      <w:r w:rsidR="00BB0B7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d.</w:t>
      </w:r>
      <w:r w:rsidR="00BB0B7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7657F9" w:rsidRPr="00BA7708">
        <w:rPr>
          <w:rFonts w:ascii="Book Antiqua" w:hAnsi="Book Antiqua"/>
          <w:sz w:val="24"/>
          <w:szCs w:val="24"/>
          <w:lang w:val="en-GB"/>
        </w:rPr>
        <w:t>Recent f</w:t>
      </w:r>
      <w:r w:rsidR="00364C49" w:rsidRPr="00BA7708">
        <w:rPr>
          <w:rFonts w:ascii="Book Antiqua" w:hAnsi="Book Antiqua"/>
          <w:sz w:val="24"/>
          <w:szCs w:val="24"/>
          <w:lang w:val="en-GB"/>
        </w:rPr>
        <w:t xml:space="preserve">unctional analysis of a novel pure </w:t>
      </w:r>
      <w:proofErr w:type="spellStart"/>
      <w:r w:rsidR="00364C49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364C49" w:rsidRPr="00BA7708">
        <w:rPr>
          <w:rFonts w:ascii="Book Antiqua" w:hAnsi="Book Antiqua"/>
          <w:sz w:val="24"/>
          <w:szCs w:val="24"/>
          <w:lang w:val="en-GB"/>
        </w:rPr>
        <w:t xml:space="preserve"> channel mutant from a Dent’s disease patient </w:t>
      </w:r>
      <w:r w:rsidR="00DD31C7" w:rsidRPr="00BA7708">
        <w:rPr>
          <w:rFonts w:ascii="Book Antiqua" w:hAnsi="Book Antiqua"/>
          <w:sz w:val="24"/>
          <w:szCs w:val="24"/>
          <w:lang w:val="en-GB"/>
        </w:rPr>
        <w:t xml:space="preserve">indicated </w:t>
      </w:r>
      <w:r w:rsidR="00E02E6D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</w:t>
      </w:r>
      <w:r w:rsidR="00E02E6D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D31C7" w:rsidRPr="00BA7708">
        <w:rPr>
          <w:rFonts w:ascii="Book Antiqua" w:hAnsi="Book Antiqua"/>
          <w:sz w:val="24"/>
          <w:szCs w:val="24"/>
          <w:lang w:val="en-GB"/>
        </w:rPr>
        <w:t>possible functional coupling between V-ATPase and CLC-5</w:t>
      </w:r>
      <w:r w:rsidR="00E331EA" w:rsidRPr="00BA7708">
        <w:rPr>
          <w:rFonts w:ascii="Book Antiqua" w:hAnsi="Book Antiqua"/>
          <w:sz w:val="24"/>
          <w:szCs w:val="24"/>
          <w:lang w:val="en-GB"/>
        </w:rPr>
        <w:t xml:space="preserve"> not only</w:t>
      </w:r>
      <w:r w:rsidR="00DD31C7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01781" w:rsidRPr="00BA7708">
        <w:rPr>
          <w:rFonts w:ascii="Book Antiqua" w:hAnsi="Book Antiqua"/>
          <w:sz w:val="24"/>
          <w:szCs w:val="24"/>
          <w:lang w:val="en-GB"/>
        </w:rPr>
        <w:t>in</w:t>
      </w:r>
      <w:r w:rsidR="007657F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7657F9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7657F9" w:rsidRPr="00BA7708">
        <w:rPr>
          <w:rFonts w:ascii="Book Antiqua" w:hAnsi="Book Antiqua"/>
          <w:sz w:val="24"/>
          <w:szCs w:val="24"/>
          <w:lang w:val="en-GB"/>
        </w:rPr>
        <w:t xml:space="preserve"> acidification </w:t>
      </w:r>
      <w:r w:rsidR="00E331EA" w:rsidRPr="00BA7708">
        <w:rPr>
          <w:rFonts w:ascii="Book Antiqua" w:hAnsi="Book Antiqua"/>
          <w:sz w:val="24"/>
          <w:szCs w:val="24"/>
          <w:lang w:val="en-GB"/>
        </w:rPr>
        <w:t xml:space="preserve">but also </w:t>
      </w:r>
      <w:r w:rsidR="007657F9" w:rsidRPr="00BA7708">
        <w:rPr>
          <w:rFonts w:ascii="Book Antiqua" w:hAnsi="Book Antiqua"/>
          <w:sz w:val="24"/>
          <w:szCs w:val="24"/>
          <w:lang w:val="en-GB"/>
        </w:rPr>
        <w:t>at the plasma membrane.</w:t>
      </w:r>
    </w:p>
    <w:p w:rsidR="00BA7708" w:rsidRPr="00BA7708" w:rsidRDefault="00BA7708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BA7708" w:rsidRPr="00BA7708" w:rsidRDefault="00BA7708" w:rsidP="00BA7708">
      <w:pPr>
        <w:spacing w:line="360" w:lineRule="auto"/>
        <w:contextualSpacing/>
        <w:rPr>
          <w:rFonts w:ascii="Book Antiqua" w:hAnsi="Book Antiqua"/>
          <w:sz w:val="24"/>
          <w:szCs w:val="24"/>
        </w:rPr>
      </w:pPr>
      <w:r w:rsidRPr="00BA7708">
        <w:rPr>
          <w:rFonts w:ascii="Book Antiqua" w:hAnsi="Book Antiqua"/>
          <w:sz w:val="24"/>
          <w:szCs w:val="24"/>
        </w:rPr>
        <w:t>Satoh</w:t>
      </w:r>
      <w:r w:rsidRPr="00BA7708">
        <w:rPr>
          <w:rFonts w:ascii="Book Antiqua" w:eastAsia="宋体" w:hAnsi="Book Antiqua"/>
          <w:sz w:val="24"/>
          <w:szCs w:val="24"/>
        </w:rPr>
        <w:t xml:space="preserve"> N</w:t>
      </w:r>
      <w:r w:rsidRPr="00BA7708">
        <w:rPr>
          <w:rFonts w:ascii="Book Antiqua" w:hAnsi="Book Antiqua"/>
          <w:sz w:val="24"/>
          <w:szCs w:val="24"/>
        </w:rPr>
        <w:t>, Suzuki</w:t>
      </w:r>
      <w:r w:rsidRPr="00BA7708">
        <w:rPr>
          <w:rFonts w:ascii="Book Antiqua" w:eastAsia="宋体" w:hAnsi="Book Antiqua"/>
          <w:sz w:val="24"/>
          <w:szCs w:val="24"/>
        </w:rPr>
        <w:t xml:space="preserve"> M</w:t>
      </w:r>
      <w:r w:rsidRPr="00BA7708">
        <w:rPr>
          <w:rFonts w:ascii="Book Antiqua" w:hAnsi="Book Antiqua"/>
          <w:sz w:val="24"/>
          <w:szCs w:val="24"/>
        </w:rPr>
        <w:t>, Nakamura</w:t>
      </w:r>
      <w:r w:rsidRPr="00BA7708">
        <w:rPr>
          <w:rFonts w:ascii="Book Antiqua" w:eastAsia="宋体" w:hAnsi="Book Antiqua"/>
          <w:sz w:val="24"/>
          <w:szCs w:val="24"/>
        </w:rPr>
        <w:t xml:space="preserve"> M</w:t>
      </w:r>
      <w:r w:rsidRPr="00BA7708">
        <w:rPr>
          <w:rFonts w:ascii="Book Antiqua" w:hAnsi="Book Antiqua"/>
          <w:sz w:val="24"/>
          <w:szCs w:val="24"/>
        </w:rPr>
        <w:t>, Suzuki</w:t>
      </w:r>
      <w:r w:rsidRPr="00BA7708">
        <w:rPr>
          <w:rFonts w:ascii="Book Antiqua" w:eastAsia="宋体" w:hAnsi="Book Antiqua"/>
          <w:sz w:val="24"/>
          <w:szCs w:val="24"/>
        </w:rPr>
        <w:t xml:space="preserve"> A</w:t>
      </w:r>
      <w:r w:rsidRPr="00BA7708">
        <w:rPr>
          <w:rFonts w:ascii="Book Antiqua" w:hAnsi="Book Antiqua"/>
          <w:sz w:val="24"/>
          <w:szCs w:val="24"/>
        </w:rPr>
        <w:t xml:space="preserve">, </w:t>
      </w:r>
      <w:proofErr w:type="spellStart"/>
      <w:r w:rsidRPr="00BA7708">
        <w:rPr>
          <w:rFonts w:ascii="Book Antiqua" w:hAnsi="Book Antiqua"/>
          <w:sz w:val="24"/>
          <w:szCs w:val="24"/>
        </w:rPr>
        <w:t>Horita</w:t>
      </w:r>
      <w:proofErr w:type="spellEnd"/>
      <w:r w:rsidRPr="00BA7708">
        <w:rPr>
          <w:rFonts w:ascii="Book Antiqua" w:eastAsia="宋体" w:hAnsi="Book Antiqua"/>
          <w:sz w:val="24"/>
          <w:szCs w:val="24"/>
        </w:rPr>
        <w:t xml:space="preserve"> S,</w:t>
      </w:r>
      <w:r w:rsidRPr="00BA7708">
        <w:rPr>
          <w:rFonts w:ascii="Book Antiqua" w:hAnsi="Book Antiqua"/>
          <w:sz w:val="24"/>
          <w:szCs w:val="24"/>
        </w:rPr>
        <w:t xml:space="preserve"> Seki</w:t>
      </w:r>
      <w:r w:rsidRPr="00BA7708">
        <w:rPr>
          <w:rFonts w:ascii="Book Antiqua" w:eastAsia="宋体" w:hAnsi="Book Antiqua"/>
          <w:sz w:val="24"/>
          <w:szCs w:val="24"/>
        </w:rPr>
        <w:t xml:space="preserve"> G</w:t>
      </w:r>
      <w:r w:rsidRPr="00BA7708">
        <w:rPr>
          <w:rFonts w:ascii="Book Antiqua" w:hAnsi="Book Antiqua"/>
          <w:sz w:val="24"/>
          <w:szCs w:val="24"/>
        </w:rPr>
        <w:t>, Moriya</w:t>
      </w:r>
      <w:r w:rsidRPr="00BA7708">
        <w:rPr>
          <w:rFonts w:ascii="Book Antiqua" w:eastAsia="宋体" w:hAnsi="Book Antiqua"/>
          <w:sz w:val="24"/>
          <w:szCs w:val="24"/>
        </w:rPr>
        <w:t xml:space="preserve"> K.</w:t>
      </w:r>
      <w:r w:rsidRPr="00BA7708">
        <w:rPr>
          <w:rFonts w:ascii="Book Antiqua" w:hAnsi="Book Antiqua"/>
          <w:sz w:val="24"/>
          <w:szCs w:val="24"/>
        </w:rPr>
        <w:t xml:space="preserve"> Functional coupling of V-ATPase and CLC-5</w:t>
      </w:r>
      <w:r w:rsidRPr="00BA7708">
        <w:rPr>
          <w:rFonts w:ascii="Book Antiqua" w:eastAsia="宋体" w:hAnsi="Book Antiqua"/>
          <w:sz w:val="24"/>
          <w:szCs w:val="24"/>
        </w:rPr>
        <w:t>.</w:t>
      </w:r>
      <w:r w:rsidRPr="00BA7708">
        <w:rPr>
          <w:rFonts w:ascii="Book Antiqua" w:hAnsi="Book Antiqua"/>
          <w:i/>
          <w:iCs/>
          <w:sz w:val="24"/>
          <w:szCs w:val="24"/>
        </w:rPr>
        <w:t xml:space="preserve"> World J </w:t>
      </w:r>
      <w:proofErr w:type="spellStart"/>
      <w:r w:rsidRPr="00BA7708">
        <w:rPr>
          <w:rFonts w:ascii="Book Antiqua" w:hAnsi="Book Antiqua"/>
          <w:i/>
          <w:iCs/>
          <w:sz w:val="24"/>
          <w:szCs w:val="24"/>
        </w:rPr>
        <w:t>Nephrol</w:t>
      </w:r>
      <w:proofErr w:type="spellEnd"/>
      <w:r w:rsidRPr="00BA7708">
        <w:rPr>
          <w:rFonts w:ascii="Book Antiqua" w:eastAsia="宋体" w:hAnsi="Book Antiqua"/>
          <w:i/>
          <w:iCs/>
          <w:sz w:val="24"/>
          <w:szCs w:val="24"/>
        </w:rPr>
        <w:t xml:space="preserve"> </w:t>
      </w:r>
      <w:r w:rsidRPr="00BA7708">
        <w:rPr>
          <w:rFonts w:ascii="Book Antiqua" w:eastAsia="宋体" w:hAnsi="Book Antiqua"/>
          <w:iCs/>
          <w:sz w:val="24"/>
          <w:szCs w:val="24"/>
        </w:rPr>
        <w:t>2016; In press</w:t>
      </w:r>
      <w:r w:rsidRPr="00BA7708">
        <w:rPr>
          <w:rFonts w:ascii="Book Antiqua" w:hAnsi="Book Antiqua"/>
          <w:sz w:val="24"/>
          <w:szCs w:val="24"/>
        </w:rPr>
        <w:t xml:space="preserve">　</w:t>
      </w:r>
    </w:p>
    <w:p w:rsidR="007D11C0" w:rsidRPr="00BA7708" w:rsidRDefault="007D11C0" w:rsidP="00BA7708">
      <w:pPr>
        <w:spacing w:line="360" w:lineRule="auto"/>
        <w:contextualSpacing/>
        <w:rPr>
          <w:rFonts w:ascii="Book Antiqua" w:eastAsia="宋体" w:hAnsi="Book Antiqua"/>
          <w:sz w:val="24"/>
          <w:szCs w:val="24"/>
        </w:rPr>
      </w:pPr>
    </w:p>
    <w:p w:rsidR="00BA7708" w:rsidRPr="00BA7708" w:rsidRDefault="00BA7708" w:rsidP="00BA7708">
      <w:pPr>
        <w:widowControl/>
        <w:spacing w:line="360" w:lineRule="auto"/>
        <w:rPr>
          <w:rFonts w:ascii="Book Antiqua" w:hAnsi="Book Antiqua"/>
          <w:b/>
          <w:sz w:val="24"/>
          <w:szCs w:val="24"/>
          <w:lang w:val="en-GB"/>
        </w:rPr>
      </w:pPr>
      <w:r w:rsidRPr="00BA7708">
        <w:rPr>
          <w:rFonts w:ascii="Book Antiqua" w:hAnsi="Book Antiqua"/>
          <w:b/>
          <w:sz w:val="24"/>
          <w:szCs w:val="24"/>
          <w:lang w:val="en-GB"/>
        </w:rPr>
        <w:br w:type="page"/>
      </w:r>
    </w:p>
    <w:p w:rsidR="002D4B17" w:rsidRPr="00BA7708" w:rsidRDefault="00BA7708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  <w:lang w:val="en-GB"/>
        </w:rPr>
      </w:pPr>
      <w:r w:rsidRPr="00BA7708">
        <w:rPr>
          <w:rFonts w:ascii="Book Antiqua" w:hAnsi="Book Antiqua"/>
          <w:b/>
          <w:sz w:val="24"/>
          <w:szCs w:val="24"/>
          <w:lang w:val="en-GB"/>
        </w:rPr>
        <w:lastRenderedPageBreak/>
        <w:t>INTRODUCTION</w:t>
      </w:r>
    </w:p>
    <w:p w:rsidR="00597FAC" w:rsidRPr="00BA7708" w:rsidRDefault="00597FAC" w:rsidP="00BA7708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>Renal proximal tubular cells have a high capacity for</w:t>
      </w:r>
      <w:r w:rsidR="0058690E" w:rsidRPr="00BA7708">
        <w:rPr>
          <w:rFonts w:ascii="Book Antiqua" w:hAnsi="Book Antiqua"/>
          <w:sz w:val="24"/>
          <w:szCs w:val="24"/>
          <w:lang w:val="en-GB"/>
        </w:rPr>
        <w:t xml:space="preserve"> the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uptake of various proteins in primary urine </w:t>
      </w:r>
      <w:r w:rsidR="00CF3851" w:rsidRPr="00CF3851">
        <w:rPr>
          <w:rFonts w:ascii="Book Antiqua" w:hAnsi="Book Antiqua"/>
          <w:i/>
          <w:sz w:val="24"/>
          <w:szCs w:val="24"/>
          <w:lang w:val="en-GB"/>
        </w:rPr>
        <w:t>via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receptor-mediated endocytosis. </w:t>
      </w:r>
      <w:r w:rsidR="005C5F12" w:rsidRPr="00BA7708">
        <w:rPr>
          <w:rFonts w:ascii="Book Antiqua" w:hAnsi="Book Antiqua"/>
          <w:sz w:val="24"/>
          <w:szCs w:val="24"/>
          <w:lang w:val="en-GB" w:eastAsia="ja-JP"/>
        </w:rPr>
        <w:t>Acidified condition</w:t>
      </w:r>
      <w:r w:rsidR="005C5F1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C5F12" w:rsidRPr="00BA7708">
        <w:rPr>
          <w:rFonts w:ascii="Book Antiqua" w:hAnsi="Book Antiqua"/>
          <w:sz w:val="24"/>
          <w:szCs w:val="24"/>
          <w:lang w:val="en-GB" w:eastAsia="ja-JP"/>
        </w:rPr>
        <w:t>in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intracellular organelles </w:t>
      </w:r>
      <w:r w:rsidR="0070724A" w:rsidRPr="00BA7708">
        <w:rPr>
          <w:rFonts w:ascii="Book Antiqua" w:hAnsi="Book Antiqua"/>
          <w:sz w:val="24"/>
          <w:szCs w:val="24"/>
          <w:lang w:val="en-GB" w:eastAsia="ja-JP"/>
        </w:rPr>
        <w:t xml:space="preserve">such as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endosomes and lysosomes </w:t>
      </w:r>
      <w:r w:rsidR="0006342F" w:rsidRPr="00BA7708">
        <w:rPr>
          <w:rFonts w:ascii="Book Antiqua" w:hAnsi="Book Antiqua"/>
          <w:sz w:val="24"/>
          <w:szCs w:val="24"/>
          <w:lang w:val="en-GB"/>
        </w:rPr>
        <w:t>is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97B30" w:rsidRPr="00BA7708">
        <w:rPr>
          <w:rFonts w:ascii="Book Antiqua" w:hAnsi="Book Antiqua"/>
          <w:sz w:val="24"/>
          <w:szCs w:val="24"/>
          <w:lang w:val="en-GB"/>
        </w:rPr>
        <w:t xml:space="preserve">essential for </w:t>
      </w:r>
      <w:r w:rsidR="0058690E" w:rsidRPr="00BA7708">
        <w:rPr>
          <w:rFonts w:ascii="Book Antiqua" w:hAnsi="Book Antiqua"/>
          <w:sz w:val="24"/>
          <w:szCs w:val="24"/>
          <w:lang w:val="en-GB"/>
        </w:rPr>
        <w:t xml:space="preserve">the </w:t>
      </w:r>
      <w:r w:rsidR="00B97B30" w:rsidRPr="00BA7708">
        <w:rPr>
          <w:rFonts w:ascii="Book Antiqua" w:hAnsi="Book Antiqua"/>
          <w:sz w:val="24"/>
          <w:szCs w:val="24"/>
          <w:lang w:val="en-GB"/>
        </w:rPr>
        <w:t xml:space="preserve">normal </w:t>
      </w:r>
      <w:proofErr w:type="spellStart"/>
      <w:r w:rsidR="00B97B30" w:rsidRPr="00BA7708">
        <w:rPr>
          <w:rFonts w:ascii="Book Antiqua" w:hAnsi="Book Antiqua"/>
          <w:sz w:val="24"/>
          <w:szCs w:val="24"/>
          <w:lang w:val="en-GB"/>
        </w:rPr>
        <w:t>endocy</w:t>
      </w:r>
      <w:r w:rsidRPr="00BA7708">
        <w:rPr>
          <w:rFonts w:ascii="Book Antiqua" w:hAnsi="Book Antiqua"/>
          <w:sz w:val="24"/>
          <w:szCs w:val="24"/>
          <w:lang w:val="en-GB"/>
        </w:rPr>
        <w:t>tic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pathway consisting of ligand-receptor dissociation, recycling of the uncoupled receptors to </w:t>
      </w:r>
      <w:r w:rsidR="0058690E" w:rsidRPr="00BA7708">
        <w:rPr>
          <w:rFonts w:ascii="Book Antiqua" w:hAnsi="Book Antiqua"/>
          <w:sz w:val="24"/>
          <w:szCs w:val="24"/>
          <w:lang w:val="en-GB"/>
        </w:rPr>
        <w:t xml:space="preserve">the </w:t>
      </w:r>
      <w:r w:rsidRPr="00BA7708">
        <w:rPr>
          <w:rFonts w:ascii="Book Antiqua" w:hAnsi="Book Antiqua"/>
          <w:sz w:val="24"/>
          <w:szCs w:val="24"/>
          <w:lang w:val="en-GB"/>
        </w:rPr>
        <w:t>cell surface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>and transport of the released ligands to lysosomes for degradatio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Gb3JnYWM8L0F1dGhvcj48WWVhcj4yMDA3PC9ZZWFyPjxS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</w:fldData>
        </w:fldChar>
      </w:r>
      <w:r w:rsidR="00406D3B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Gb3JnYWM8L0F1dGhvcj48WWVhcj4yMDA3PC9ZZWFyPjxS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</w:fldData>
        </w:fldChar>
      </w:r>
      <w:r w:rsidR="00406D3B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406D3B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" w:tooltip="Forgac, 2007 #18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</w:t>
        </w:r>
      </w:hyperlink>
      <w:r w:rsid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2" w:tooltip="Jefferies, 2008 #14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</w:t>
        </w:r>
      </w:hyperlink>
      <w:r w:rsidR="00406D3B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Pr="00BA7708">
        <w:rPr>
          <w:rFonts w:ascii="Book Antiqua" w:hAnsi="Book Antiqua"/>
          <w:sz w:val="24"/>
          <w:szCs w:val="24"/>
          <w:lang w:val="en-GB"/>
        </w:rPr>
        <w:t xml:space="preserve">. </w:t>
      </w:r>
    </w:p>
    <w:p w:rsidR="004C5462" w:rsidRPr="00BA7708" w:rsidRDefault="006C1819" w:rsidP="00BA7708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  <w:lang w:val="en-GB" w:eastAsia="ja-JP"/>
        </w:rPr>
      </w:pPr>
      <w:proofErr w:type="spellStart"/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I</w:t>
      </w:r>
      <w:r w:rsidR="00597FA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ntravesicular</w:t>
      </w:r>
      <w:proofErr w:type="spellEnd"/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acidification is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chieved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>mainly by the active H</w:t>
      </w:r>
      <w:r w:rsidR="00597FAC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+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-</w:t>
      </w:r>
      <w:r w:rsidR="0070724A" w:rsidRPr="00BA7708">
        <w:rPr>
          <w:rFonts w:ascii="Book Antiqua" w:hAnsi="Book Antiqua"/>
          <w:sz w:val="24"/>
          <w:szCs w:val="24"/>
          <w:lang w:val="en-GB"/>
        </w:rPr>
        <w:t>pumping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of </w:t>
      </w:r>
      <w:proofErr w:type="spellStart"/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vacuolar</w:t>
      </w:r>
      <w:proofErr w:type="spellEnd"/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FE302A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TPase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(</w:t>
      </w:r>
      <w:r w:rsidRPr="00BA7708">
        <w:rPr>
          <w:rFonts w:ascii="Book Antiqua" w:hAnsi="Book Antiqua"/>
          <w:sz w:val="24"/>
          <w:szCs w:val="24"/>
          <w:lang w:val="en-GB"/>
        </w:rPr>
        <w:t>V-ATPase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)</w:t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begin">
          <w:fldData xml:space="preserve">PEVuZE5vdGU+PENpdGU+PEF1dGhvcj5Gb3JnYWM8L0F1dGhvcj48WWVhcj4yMDA3PC9ZZWFyPjxS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</w:fldData>
        </w:fldChar>
      </w:r>
      <w:r w:rsidR="00A309D0" w:rsidRPr="00BA7708">
        <w:rPr>
          <w:rFonts w:ascii="Book Antiqua" w:eastAsia="MS PMincho" w:hAnsi="Book Antiqua" w:cs="Times New Roman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begin">
          <w:fldData xml:space="preserve">PEVuZE5vdGU+PENpdGU+PEF1dGhvcj5Gb3JnYWM8L0F1dGhvcj48WWVhcj4yMDA3PC9ZZWFyPjxS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</w:fldData>
        </w:fldChar>
      </w:r>
      <w:r w:rsidR="00A309D0" w:rsidRPr="00BA7708">
        <w:rPr>
          <w:rFonts w:ascii="Book Antiqua" w:eastAsia="MS PMincho" w:hAnsi="Book Antiqua" w:cs="Times New Roman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eastAsia="MS PMincho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" w:tooltip="Forgac, 2007 #18" w:history="1">
        <w:r w:rsidR="008E6CEA" w:rsidRPr="00BA7708">
          <w:rPr>
            <w:rFonts w:ascii="Book Antiqua" w:eastAsia="MS PMincho" w:hAnsi="Book Antiqua" w:cs="Times New Roman"/>
            <w:noProof/>
            <w:sz w:val="24"/>
            <w:szCs w:val="24"/>
            <w:vertAlign w:val="superscript"/>
            <w:lang w:val="en-GB"/>
          </w:rPr>
          <w:t>1</w:t>
        </w:r>
      </w:hyperlink>
      <w:r w:rsidR="00BA7708">
        <w:rPr>
          <w:rFonts w:ascii="Book Antiqua" w:eastAsia="MS PMincho" w:hAnsi="Book Antiqua" w:cs="Times New Roman"/>
          <w:noProof/>
          <w:sz w:val="24"/>
          <w:szCs w:val="24"/>
          <w:vertAlign w:val="superscript"/>
          <w:lang w:val="en-GB"/>
        </w:rPr>
        <w:t>,</w:t>
      </w:r>
      <w:hyperlink w:anchor="_ENREF_3" w:tooltip="Nishi, 2002 #20" w:history="1">
        <w:r w:rsidR="008E6CEA" w:rsidRPr="00BA7708">
          <w:rPr>
            <w:rFonts w:ascii="Book Antiqua" w:eastAsia="MS PMincho" w:hAnsi="Book Antiqua" w:cs="Times New Roman"/>
            <w:noProof/>
            <w:sz w:val="24"/>
            <w:szCs w:val="24"/>
            <w:vertAlign w:val="superscript"/>
            <w:lang w:val="en-GB"/>
          </w:rPr>
          <w:t>3</w:t>
        </w:r>
      </w:hyperlink>
      <w:r w:rsidR="00A309D0" w:rsidRPr="00BA7708">
        <w:rPr>
          <w:rFonts w:ascii="Book Antiqua" w:eastAsia="MS PMincho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end"/>
      </w:r>
      <w:r w:rsidR="00597FAC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.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Conversely,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>chloride channel 5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(CLC-5</w:t>
      </w:r>
      <w:r w:rsidR="00597FA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)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long believed to be a </w:t>
      </w:r>
      <w:r w:rsidR="00FB20A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pure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chloride channel as </w:t>
      </w:r>
      <w:r w:rsidR="009F4CD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e</w:t>
      </w:r>
      <w:r w:rsidR="009F4CD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name </w:t>
      </w:r>
      <w:r w:rsidR="00FB20A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mplies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proofErr w:type="spellStart"/>
      <w:r w:rsidR="00597FAC" w:rsidRPr="00BA7708">
        <w:rPr>
          <w:rFonts w:ascii="Book Antiqua" w:hAnsi="Book Antiqua"/>
          <w:sz w:val="24"/>
          <w:szCs w:val="24"/>
          <w:lang w:val="en-GB"/>
        </w:rPr>
        <w:t>colocalizes</w:t>
      </w:r>
      <w:proofErr w:type="spellEnd"/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with V-ATPase and is </w:t>
      </w:r>
      <w:r w:rsidR="00FB20A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uggested</w:t>
      </w:r>
      <w:r w:rsidR="00FB20A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to be involved in V-ATPase-mediated </w:t>
      </w:r>
      <w:proofErr w:type="spellStart"/>
      <w:r w:rsidR="00597FAC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acidification by </w:t>
      </w:r>
      <w:r w:rsidR="00BF72BC" w:rsidRPr="00BA7708">
        <w:rPr>
          <w:rFonts w:ascii="Book Antiqua" w:hAnsi="Book Antiqua"/>
          <w:sz w:val="24"/>
          <w:szCs w:val="24"/>
          <w:lang w:val="en-GB" w:eastAsia="ja-JP"/>
        </w:rPr>
        <w:t>shunting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597FAC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597FAC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>to neutralize t</w:t>
      </w:r>
      <w:r w:rsidR="00B97B30" w:rsidRPr="00BA7708">
        <w:rPr>
          <w:rFonts w:ascii="Book Antiqua" w:hAnsi="Book Antiqua"/>
          <w:sz w:val="24"/>
          <w:szCs w:val="24"/>
          <w:lang w:val="en-GB"/>
        </w:rPr>
        <w:t>he p</w:t>
      </w:r>
      <w:r w:rsidR="00BF72BC" w:rsidRPr="00BA7708">
        <w:rPr>
          <w:rFonts w:ascii="Book Antiqua" w:hAnsi="Book Antiqua"/>
          <w:sz w:val="24"/>
          <w:szCs w:val="24"/>
          <w:lang w:val="en-GB"/>
        </w:rPr>
        <w:t xml:space="preserve">ositive charge </w:t>
      </w:r>
      <w:r w:rsidR="00BF72BC" w:rsidRPr="00BA7708">
        <w:rPr>
          <w:rFonts w:ascii="Book Antiqua" w:hAnsi="Book Antiqua"/>
          <w:sz w:val="24"/>
          <w:szCs w:val="24"/>
          <w:lang w:val="en-GB" w:eastAsia="ja-JP"/>
        </w:rPr>
        <w:t>due to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H</w:t>
      </w:r>
      <w:r w:rsidR="00597FAC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accumulatio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Tk5ODwvWWVhcj48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GFiYnItMT5Qcm9jZWVkaW5n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Tk5ODwvWWVhcj48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4" w:tooltip="Gunther, 1998 #73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597FAC" w:rsidRPr="00BA7708">
        <w:rPr>
          <w:rFonts w:ascii="Book Antiqua" w:hAnsi="Book Antiqua"/>
          <w:sz w:val="24"/>
          <w:szCs w:val="24"/>
          <w:lang w:val="en-GB"/>
        </w:rPr>
        <w:t>. Indeed, mutations in CLC-5 cause Dent’s disease</w:t>
      </w:r>
      <w:r w:rsidR="00FB20A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 which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is characterized by </w:t>
      </w:r>
      <w:r w:rsidR="0038323A" w:rsidRPr="00BA7708">
        <w:rPr>
          <w:rFonts w:ascii="Book Antiqua" w:hAnsi="Book Antiqua"/>
          <w:sz w:val="24"/>
          <w:szCs w:val="24"/>
          <w:lang w:val="en-GB"/>
        </w:rPr>
        <w:t xml:space="preserve">renal proximal </w:t>
      </w:r>
      <w:proofErr w:type="spellStart"/>
      <w:r w:rsidR="0038323A" w:rsidRPr="00BA7708">
        <w:rPr>
          <w:rFonts w:ascii="Book Antiqua" w:hAnsi="Book Antiqua"/>
          <w:sz w:val="24"/>
          <w:szCs w:val="24"/>
          <w:lang w:val="en-GB"/>
        </w:rPr>
        <w:t>tubulopathy</w:t>
      </w:r>
      <w:proofErr w:type="spellEnd"/>
      <w:r w:rsidR="0038323A" w:rsidRPr="00BA7708">
        <w:rPr>
          <w:rFonts w:ascii="Book Antiqua" w:hAnsi="Book Antiqua"/>
          <w:sz w:val="24"/>
          <w:szCs w:val="24"/>
          <w:lang w:val="en-GB"/>
        </w:rPr>
        <w:t xml:space="preserve"> due to defective endocytosis</w:t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Xcm9uZzwvQXV0aG9yPjxZZWFyPjE5OTQ8L1llYXI+PFJl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</w:fldData>
        </w:fldChar>
      </w:r>
      <w:r w:rsidR="002D4D35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Xcm9uZzwvQXV0aG9yPjxZZWFyPjE5OTQ8L1llYXI+PFJl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</w:fldData>
        </w:fldChar>
      </w:r>
      <w:r w:rsidR="002D4D35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2D4D35" w:rsidRPr="00BA7708">
        <w:rPr>
          <w:rFonts w:ascii="Book Antiqua" w:hAnsi="Book Antiqua"/>
          <w:sz w:val="24"/>
          <w:szCs w:val="24"/>
          <w:lang w:val="en-GB"/>
        </w:rPr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2D4D35" w:rsidRPr="00BA7708">
        <w:rPr>
          <w:rFonts w:ascii="Book Antiqua" w:hAnsi="Book Antiqua"/>
          <w:sz w:val="24"/>
          <w:szCs w:val="24"/>
          <w:lang w:val="en-GB"/>
        </w:rPr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2D4D35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5" w:tooltip="Wrong, 1994 #62" w:history="1">
        <w:r w:rsidR="002D4D35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6" w:tooltip="Gunther, 2003 #83" w:history="1">
        <w:r w:rsidR="002D4D35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6</w:t>
        </w:r>
      </w:hyperlink>
      <w:r w:rsidR="002D4D35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5A3DEA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="00FB20A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suggesting </w:t>
      </w:r>
      <w:r w:rsidR="006F320D" w:rsidRPr="00BA7708">
        <w:rPr>
          <w:rFonts w:ascii="Book Antiqua" w:hAnsi="Book Antiqua"/>
          <w:sz w:val="24"/>
          <w:szCs w:val="24"/>
          <w:lang w:val="en-GB" w:eastAsia="ja-JP"/>
        </w:rPr>
        <w:t xml:space="preserve">that V-ATPase and CLC-5 are functionally coupled in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endosomes. However, </w:t>
      </w:r>
      <w:r w:rsidR="00636F2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cent reports demonstrating</w:t>
      </w:r>
      <w:r w:rsidR="00636F2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that CLC-5 is not a </w:t>
      </w:r>
      <w:proofErr w:type="spellStart"/>
      <w:r w:rsidR="00597FAC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channel but </w:t>
      </w:r>
      <w:r w:rsidR="00636F2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n fact functions as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>a 2Cl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597FA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597FAC" w:rsidRPr="00BA7708">
        <w:rPr>
          <w:rFonts w:ascii="Book Antiqua" w:hAnsi="Book Antiqua"/>
          <w:sz w:val="24"/>
          <w:szCs w:val="24"/>
          <w:lang w:val="en-GB"/>
        </w:rPr>
        <w:t>H</w:t>
      </w:r>
      <w:r w:rsidR="00597FAC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BA7708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demands </w:t>
      </w:r>
      <w:r w:rsidR="00597FA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</w:t>
      </w:r>
      <w:r w:rsidR="0058690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-</w:t>
      </w:r>
      <w:r w:rsidR="00597FA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evaluation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of its physiological roles and the pathogenesis of Dent’s </w:t>
      </w:r>
      <w:r w:rsidR="006B6F78" w:rsidRPr="00BA7708">
        <w:rPr>
          <w:rFonts w:ascii="Book Antiqua" w:hAnsi="Book Antiqua"/>
          <w:sz w:val="24"/>
          <w:szCs w:val="24"/>
          <w:lang w:val="en-GB"/>
        </w:rPr>
        <w:t>disease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aWNvbGxvPC9BdXRob3I+PFllYXI+MjAwNTwvWWVhcj48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QyMC0zPC9wYWdlcz48dm9sdW1lPjQzNjwvdm9sdW1lPjxudW1iZXI+NzA0OTwv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QyNC03PC9wYWdlcz48dm9sdW1lPjQzNjwvdm9sdW1lPjxudW1iZXI+NzA0OTwvbnVt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aWNvbGxvPC9BdXRob3I+PFllYXI+MjAwNTwvWWVhcj48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QyMC0zPC9wYWdlcz48dm9sdW1lPjQzNjwvdm9sdW1lPjxudW1iZXI+NzA0OTwv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QyNC03PC9wYWdlcz48dm9sdW1lPjQzNjwvdm9sdW1lPjxudW1iZXI+NzA0OTwvbnVt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7" w:tooltip="Picollo, 2005 #59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7-9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636F2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. </w:t>
      </w:r>
      <w:r w:rsidR="0058690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lthough</w:t>
      </w:r>
      <w:r w:rsidR="00636F2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58690E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</w:t>
      </w:r>
      <w:r w:rsidR="00636F2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debate </w:t>
      </w:r>
      <w:r w:rsidR="00CC35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s </w:t>
      </w:r>
      <w:proofErr w:type="spellStart"/>
      <w:r w:rsidR="00CC35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ongoing</w:t>
      </w:r>
      <w:proofErr w:type="spellEnd"/>
      <w:r w:rsidR="00CC35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636F2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on whether</w:t>
      </w:r>
      <w:r w:rsidR="00636F2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636F28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636F28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636F28" w:rsidRPr="00BA7708">
        <w:rPr>
          <w:rFonts w:ascii="Book Antiqua" w:hAnsi="Book Antiqua"/>
          <w:sz w:val="24"/>
          <w:szCs w:val="24"/>
          <w:lang w:val="en-GB"/>
        </w:rPr>
        <w:t xml:space="preserve"> accumulatio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Ob3ZhcmlubzwvQXV0aG9yPjxZZWFyPjIwMTA8L1llYXI+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Ob3ZhcmlubzwvQXV0aG9yPjxZZWFyPjIwMTA8L1llYXI+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0" w:tooltip="Novarino, 2010 #5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0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636F28" w:rsidRPr="00BA7708">
        <w:rPr>
          <w:rFonts w:ascii="Book Antiqua" w:hAnsi="Book Antiqua"/>
          <w:sz w:val="24"/>
          <w:szCs w:val="24"/>
          <w:lang w:val="en-GB"/>
        </w:rPr>
        <w:t xml:space="preserve"> or </w:t>
      </w:r>
      <w:r w:rsidR="006F320D" w:rsidRPr="00BA7708">
        <w:rPr>
          <w:rFonts w:ascii="Book Antiqua" w:hAnsi="Book Antiqua"/>
          <w:sz w:val="24"/>
          <w:szCs w:val="24"/>
          <w:lang w:val="en-GB" w:eastAsia="ja-JP"/>
        </w:rPr>
        <w:t xml:space="preserve">CLC-5-induced </w:t>
      </w:r>
      <w:r w:rsidR="00636F28" w:rsidRPr="00BA7708">
        <w:rPr>
          <w:rFonts w:ascii="Book Antiqua" w:hAnsi="Book Antiqua"/>
          <w:sz w:val="24"/>
          <w:szCs w:val="24"/>
          <w:lang w:val="en-GB"/>
        </w:rPr>
        <w:t xml:space="preserve">V-ATPase activation </w:t>
      </w:r>
      <w:r w:rsidR="00636F2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s </w:t>
      </w:r>
      <w:r w:rsidR="00597FA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more important for normal endocytosis</w:t>
      </w:r>
      <w:r w:rsidR="00636F28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we recently demonstrated that </w:t>
      </w:r>
      <w:r w:rsidR="0070724A" w:rsidRPr="00BA7708">
        <w:rPr>
          <w:rFonts w:ascii="Book Antiqua" w:hAnsi="Book Antiqua"/>
          <w:sz w:val="24"/>
          <w:szCs w:val="24"/>
          <w:lang w:val="en-GB" w:eastAsia="ja-JP"/>
        </w:rPr>
        <w:t>impaired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597FAC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acidification </w:t>
      </w:r>
      <w:r w:rsidR="0070724A" w:rsidRPr="00BA7708">
        <w:rPr>
          <w:rFonts w:ascii="Book Antiqua" w:hAnsi="Book Antiqua"/>
          <w:sz w:val="24"/>
          <w:szCs w:val="24"/>
          <w:lang w:val="en-GB" w:eastAsia="ja-JP"/>
        </w:rPr>
        <w:t xml:space="preserve">derived from inadequate V-ATPase activation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by </w:t>
      </w:r>
      <w:r w:rsidR="0070724A" w:rsidRPr="00BA7708">
        <w:rPr>
          <w:rFonts w:ascii="Book Antiqua" w:hAnsi="Book Antiqua"/>
          <w:sz w:val="24"/>
          <w:szCs w:val="24"/>
          <w:lang w:val="en-GB" w:eastAsia="ja-JP"/>
        </w:rPr>
        <w:t xml:space="preserve">mutated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CLC-5 </w:t>
      </w:r>
      <w:r w:rsidR="00636F2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may be the underlying pathology in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>Dent’s disease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Satoh&lt;/Author&gt;&lt;Year&gt;2016&lt;/Year&gt;&lt;RecNum&gt;6&lt;/RecNum&gt;&lt;DisplayText&gt;&lt;style face="superscript"&gt;[11]&lt;/style&gt;&lt;/DisplayText&gt;&lt;record&gt;&lt;rec-number&gt;6&lt;/rec-number&gt;&lt;foreign-keys&gt;&lt;key app="EN" db-id="xaf9fsrarr50raewdtp5fz9rfwdatveezvx5" timestamp="1462926374"&gt;6&lt;/key&gt;&lt;/foreign-keys&gt;&lt;ref-type name="Journal Article"&gt;17&lt;/ref-type&gt;&lt;contributors&gt;&lt;authors&gt;&lt;author&gt;Satoh, N.&lt;/author&gt;&lt;author&gt;Yamada, H.&lt;/author&gt;&lt;author&gt;Yamazaki, O.&lt;/author&gt;&lt;author&gt;Suzuki, M.&lt;/author&gt;&lt;author&gt;Nakamura, M.&lt;/author&gt;&lt;author&gt;Suzuki, A.&lt;/author&gt;&lt;author&gt;Ashida, A.&lt;/author&gt;&lt;author&gt;Yamamoto, D.&lt;/author&gt;&lt;author&gt;Kaku, Y.&lt;/author&gt;&lt;author&gt;Sekine, T.&lt;/author&gt;&lt;author&gt;Seki, G.&lt;/author&gt;&lt;author&gt;Horita, S.&lt;/author&gt;&lt;/authors&gt;&lt;/contributors&gt;&lt;auth-address&gt;Department of Internal Medicine, Faculty of Medicine, The University of Tokyo Hospital, 7-3-1 Hongo, Bunkyo-ku, Tokyo, 113-0033, Japan.&amp;#xD;Apheresis and Dialysis Center, General Medicine, School of Medicine, Keio University, Tokyo, Japan.&amp;#xD;Department of Pediatrics, Osaka Medical College, Takatsuki, Osaka, Japan.&amp;#xD;Biomedical Computation Center, Osaka Medical College, Takatsuki, Osaka, Japan.&amp;#xD;Department of Nephrology, Fukuoka Children&amp;apos;s Hospital, Fukuoka, Japan.&amp;#xD;Department of Pediatrics, Ohashi Medical Center, Toho University, Meguro-ku, Tokyo, Japan.&amp;#xD;Yaizu City Hospital, Yaizu, Japan.&lt;/auth-address&gt;&lt;titles&gt;&lt;title&gt;A pure chloride channel mutant of CLC-5 causes Dent&amp;apos;s disease via insufficient V-ATPase activation&lt;/title&gt;&lt;/titles&gt;&lt;dates&gt;&lt;year&gt;2016&lt;/year&gt;&lt;pub-dates&gt;&lt;date&gt;Apr 5&lt;/date&gt;&lt;/pub-dates&gt;&lt;/dates&gt;&lt;isbn&gt;0031-6768&lt;/isbn&gt;&lt;accession-num&gt;27044412&lt;/accession-num&gt;&lt;urls&gt;&lt;/urls&gt;&lt;remote-database-provider&gt;NLM&lt;/remote-database-provider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1" w:tooltip="Satoh, 2016 #6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1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. Moreover, we </w:t>
      </w:r>
      <w:r w:rsidR="005C5F12" w:rsidRPr="00BA7708">
        <w:rPr>
          <w:rFonts w:ascii="Book Antiqua" w:hAnsi="Book Antiqua" w:cs="Times New Roman"/>
          <w:sz w:val="24"/>
          <w:szCs w:val="24"/>
          <w:lang w:val="en-GB" w:eastAsia="ja-JP"/>
        </w:rPr>
        <w:t>identified such functional relationship between V-ATPase and CLC-5</w:t>
      </w:r>
      <w:r w:rsidR="00597FAC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597FAC" w:rsidRPr="00BA7708">
        <w:rPr>
          <w:rFonts w:ascii="Book Antiqua" w:hAnsi="Book Antiqua"/>
          <w:sz w:val="24"/>
          <w:szCs w:val="24"/>
          <w:lang w:val="en-GB"/>
        </w:rPr>
        <w:t>even</w:t>
      </w:r>
      <w:r w:rsidR="005C5F12" w:rsidRPr="00BA7708">
        <w:rPr>
          <w:rFonts w:ascii="Book Antiqua" w:hAnsi="Book Antiqua"/>
          <w:sz w:val="24"/>
          <w:szCs w:val="24"/>
          <w:lang w:val="en-GB"/>
        </w:rPr>
        <w:t xml:space="preserve"> at the plasma membrane of</w:t>
      </w:r>
      <w:r w:rsidR="00597FA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97FAC" w:rsidRPr="00BA7708">
        <w:rPr>
          <w:rFonts w:ascii="Book Antiqua" w:hAnsi="Book Antiqua"/>
          <w:sz w:val="24"/>
          <w:szCs w:val="24"/>
          <w:lang w:val="en-GB"/>
        </w:rPr>
        <w:lastRenderedPageBreak/>
        <w:t>mouse proximal tubules.</w:t>
      </w:r>
    </w:p>
    <w:p w:rsidR="00673174" w:rsidRPr="00BA7708" w:rsidRDefault="00673174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A115E0" w:rsidRPr="002D4D35" w:rsidRDefault="002D4D35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  <w:lang w:val="en-GB"/>
        </w:rPr>
      </w:pPr>
      <w:r w:rsidRPr="002D4D35">
        <w:rPr>
          <w:rFonts w:ascii="Book Antiqua" w:hAnsi="Book Antiqua"/>
          <w:b/>
          <w:sz w:val="24"/>
          <w:szCs w:val="24"/>
          <w:lang w:val="en-GB"/>
        </w:rPr>
        <w:t>CLC-5 AND DENT’S DISEASE</w:t>
      </w:r>
    </w:p>
    <w:p w:rsidR="00A115E0" w:rsidRPr="00BA7708" w:rsidRDefault="00A115E0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>CLC-5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, a member of </w:t>
      </w:r>
      <w:r w:rsidR="00F96832" w:rsidRPr="00BA7708">
        <w:rPr>
          <w:rFonts w:ascii="Book Antiqua" w:hAnsi="Book Antiqua"/>
          <w:sz w:val="24"/>
          <w:szCs w:val="24"/>
          <w:lang w:val="en-GB"/>
        </w:rPr>
        <w:t>the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CLC family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="00F9683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>was originally identified by cloning of a voltage-gated chloride channel, CLC-0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from </w:t>
      </w:r>
      <w:r w:rsidRPr="00BA7708">
        <w:rPr>
          <w:rFonts w:ascii="Book Antiqua" w:hAnsi="Book Antiqua"/>
          <w:i/>
          <w:sz w:val="24"/>
          <w:szCs w:val="24"/>
          <w:lang w:val="en-GB"/>
        </w:rPr>
        <w:t xml:space="preserve">Torpedo </w:t>
      </w:r>
      <w:proofErr w:type="spellStart"/>
      <w:r w:rsidRPr="00BA7708">
        <w:rPr>
          <w:rFonts w:ascii="Book Antiqua" w:hAnsi="Book Antiqua"/>
          <w:i/>
          <w:sz w:val="24"/>
          <w:szCs w:val="24"/>
          <w:lang w:val="en-GB"/>
        </w:rPr>
        <w:t>marmorata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electric orga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Jentsch&lt;/Author&gt;&lt;Year&gt;1990&lt;/Year&gt;&lt;RecNum&gt;68&lt;/RecNum&gt;&lt;DisplayText&gt;&lt;style face="superscript"&gt;[12]&lt;/style&gt;&lt;/DisplayText&gt;&lt;record&gt;&lt;rec-number&gt;68&lt;/rec-number&gt;&lt;foreign-keys&gt;&lt;key app="EN" db-id="xaf9fsrarr50raewdtp5fz9rfwdatveezvx5" timestamp="1466385859"&gt;68&lt;/key&gt;&lt;/foreign-keys&gt;&lt;ref-type name="Journal Article"&gt;17&lt;/ref-type&gt;&lt;contributors&gt;&lt;authors&gt;&lt;author&gt;Jentsch, T. J.&lt;/author&gt;&lt;author&gt;Steinmeyer, K.&lt;/author&gt;&lt;author&gt;Schwarz, G.&lt;/author&gt;&lt;/authors&gt;&lt;/contributors&gt;&lt;auth-address&gt;Centre for Molecular Neurobiology (ZMNH), Hamburg University, Germany.&lt;/auth-address&gt;&lt;titles&gt;&lt;title&gt;Primary structure of Torpedo marmorata chloride channel isolated by expression cloning in Xenopus oocy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510-4&lt;/pages&gt;&lt;volume&gt;348&lt;/volume&gt;&lt;number&gt;6301&lt;/number&gt;&lt;edition&gt;1990/12/06&lt;/edition&gt;&lt;keywords&gt;&lt;keyword&gt;Amino Acid Sequence&lt;/keyword&gt;&lt;keyword&gt;Animals&lt;/keyword&gt;&lt;keyword&gt;Base Sequence&lt;/keyword&gt;&lt;keyword&gt;Cell Membrane/ultrastructure&lt;/keyword&gt;&lt;keyword&gt;Chloride Channels&lt;/keyword&gt;&lt;keyword&gt;*Chlorides&lt;/keyword&gt;&lt;keyword&gt;Cloning, Molecular&lt;/keyword&gt;&lt;keyword&gt;DNA/genetics&lt;/keyword&gt;&lt;keyword&gt;Electric Conductivity&lt;/keyword&gt;&lt;keyword&gt;Gene Expression&lt;/keyword&gt;&lt;keyword&gt;Membrane Proteins/chemistry/*genetics/ultrastructure&lt;/keyword&gt;&lt;keyword&gt;Molecular Sequence Data&lt;/keyword&gt;&lt;keyword&gt;Oocytes&lt;/keyword&gt;&lt;keyword&gt;RNA, Messenger/genetics&lt;/keyword&gt;&lt;keyword&gt;Solubility&lt;/keyword&gt;&lt;keyword&gt;Xenopus laevis&lt;/keyword&gt;&lt;/keywords&gt;&lt;dates&gt;&lt;year&gt;1990&lt;/year&gt;&lt;pub-dates&gt;&lt;date&gt;Dec 6&lt;/date&gt;&lt;/pub-dates&gt;&lt;/dates&gt;&lt;isbn&gt;0028-0836 (Print)&amp;#xD;0028-0836&lt;/isbn&gt;&lt;accession-num&gt;2174129&lt;/accession-num&gt;&lt;urls&gt;&lt;/urls&gt;&lt;electronic-resource-num&gt;10.1038/348510a0&lt;/electronic-resource-num&gt;&lt;remote-database-provider&gt;NLM&lt;/remote-database-provider&gt;&lt;language&gt;eng&lt;/language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2" w:tooltip="Jentsch, 1990 #68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2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Pr="00BA7708">
        <w:rPr>
          <w:rFonts w:ascii="Book Antiqua" w:hAnsi="Book Antiqua"/>
          <w:sz w:val="24"/>
          <w:szCs w:val="24"/>
          <w:lang w:val="en-GB"/>
        </w:rPr>
        <w:t xml:space="preserve">. Several human mutations in corresponding genes of the CLC family are known to cause genetic disorders such as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myotonia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congenita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(</w:t>
      </w:r>
      <w:r w:rsidRPr="00BA7708">
        <w:rPr>
          <w:rFonts w:ascii="Book Antiqua" w:hAnsi="Book Antiqua"/>
          <w:i/>
          <w:sz w:val="24"/>
          <w:szCs w:val="24"/>
          <w:lang w:val="en-GB"/>
        </w:rPr>
        <w:t>CLC-1</w:t>
      </w:r>
      <w:r w:rsidRPr="00BA7708">
        <w:rPr>
          <w:rFonts w:ascii="Book Antiqua" w:hAnsi="Book Antiqua"/>
          <w:sz w:val="24"/>
          <w:szCs w:val="24"/>
          <w:lang w:val="en-GB"/>
        </w:rPr>
        <w:t>), Barter syndrome (</w:t>
      </w:r>
      <w:r w:rsidRPr="00BA7708">
        <w:rPr>
          <w:rFonts w:ascii="Book Antiqua" w:hAnsi="Book Antiqua"/>
          <w:i/>
          <w:sz w:val="24"/>
          <w:szCs w:val="24"/>
          <w:lang w:val="en-GB"/>
        </w:rPr>
        <w:t>CLC-Kb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),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osteopetrosis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(</w:t>
      </w:r>
      <w:r w:rsidRPr="00BA7708">
        <w:rPr>
          <w:rFonts w:ascii="Book Antiqua" w:hAnsi="Book Antiqua"/>
          <w:i/>
          <w:sz w:val="24"/>
          <w:szCs w:val="24"/>
          <w:lang w:val="en-GB"/>
        </w:rPr>
        <w:t>CLC-7</w:t>
      </w:r>
      <w:r w:rsidRPr="00BA7708">
        <w:rPr>
          <w:rFonts w:ascii="Book Antiqua" w:hAnsi="Book Antiqua"/>
          <w:sz w:val="24"/>
          <w:szCs w:val="24"/>
          <w:lang w:val="en-GB"/>
        </w:rPr>
        <w:t>) and Dent’s disease (</w:t>
      </w:r>
      <w:r w:rsidRPr="00BA7708">
        <w:rPr>
          <w:rFonts w:ascii="Book Antiqua" w:hAnsi="Book Antiqua"/>
          <w:i/>
          <w:sz w:val="24"/>
          <w:szCs w:val="24"/>
          <w:lang w:val="en-GB"/>
        </w:rPr>
        <w:t>CLC-5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)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KZW50c2NoPC9BdXRob3I+PFllYXI+MjAwNTwvWWVhcj48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=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KZW50c2NoPC9BdXRob3I+PFllYXI+MjAwNTwvWWVhcj48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=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3" w:tooltip="Jentsch, 2005 #69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3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14" w:tooltip="Stauber, 2012 #75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4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Pr="00BA7708">
        <w:rPr>
          <w:rFonts w:ascii="Book Antiqua" w:hAnsi="Book Antiqua"/>
          <w:sz w:val="24"/>
          <w:szCs w:val="24"/>
          <w:lang w:val="en-GB"/>
        </w:rPr>
        <w:t>.</w:t>
      </w:r>
      <w:r w:rsidR="00C94B6A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</w:p>
    <w:p w:rsidR="00A115E0" w:rsidRPr="00BA7708" w:rsidRDefault="00A115E0" w:rsidP="002D4D35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 xml:space="preserve">Dent’s disease is an X-linked proximal renal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tubulopathy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CC354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rising from</w:t>
      </w:r>
      <w:r w:rsidR="00874C7E" w:rsidRPr="00BA7708">
        <w:rPr>
          <w:rFonts w:ascii="Book Antiqua" w:hAnsi="Book Antiqua"/>
          <w:sz w:val="24"/>
          <w:szCs w:val="24"/>
          <w:lang w:val="en-GB"/>
        </w:rPr>
        <w:t xml:space="preserve"> mutations in the </w:t>
      </w:r>
      <w:r w:rsidR="00874C7E" w:rsidRPr="00BA7708">
        <w:rPr>
          <w:rFonts w:ascii="Book Antiqua" w:hAnsi="Book Antiqua"/>
          <w:i/>
          <w:sz w:val="24"/>
          <w:szCs w:val="24"/>
          <w:lang w:val="en-GB"/>
        </w:rPr>
        <w:t>CLCN5</w:t>
      </w:r>
      <w:r w:rsidR="00874C7E" w:rsidRPr="00BA7708">
        <w:rPr>
          <w:rFonts w:ascii="Book Antiqua" w:hAnsi="Book Antiqua"/>
          <w:sz w:val="24"/>
          <w:szCs w:val="24"/>
          <w:lang w:val="en-GB"/>
        </w:rPr>
        <w:t xml:space="preserve"> gene 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en</w:t>
      </w:r>
      <w:r w:rsidR="00874C7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oding</w:t>
      </w:r>
      <w:r w:rsidR="00874C7E" w:rsidRPr="00BA7708">
        <w:rPr>
          <w:rFonts w:ascii="Book Antiqua" w:hAnsi="Book Antiqua"/>
          <w:sz w:val="24"/>
          <w:szCs w:val="24"/>
          <w:lang w:val="en-GB"/>
        </w:rPr>
        <w:t xml:space="preserve"> for the </w:t>
      </w:r>
      <w:proofErr w:type="spellStart"/>
      <w:r w:rsidR="00874C7E" w:rsidRPr="00BA7708">
        <w:rPr>
          <w:rFonts w:ascii="Book Antiqua" w:hAnsi="Book Antiqua"/>
          <w:sz w:val="24"/>
          <w:szCs w:val="24"/>
          <w:lang w:val="en-GB"/>
        </w:rPr>
        <w:t>electrogenic</w:t>
      </w:r>
      <w:proofErr w:type="spellEnd"/>
      <w:r w:rsidR="00874C7E" w:rsidRPr="00BA7708">
        <w:rPr>
          <w:rFonts w:ascii="Book Antiqua" w:hAnsi="Book Antiqua"/>
          <w:sz w:val="24"/>
          <w:szCs w:val="24"/>
          <w:lang w:val="en-GB"/>
        </w:rPr>
        <w:t xml:space="preserve"> 2Cl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874C7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874C7E" w:rsidRPr="00BA7708">
        <w:rPr>
          <w:rFonts w:ascii="Book Antiqua" w:hAnsi="Book Antiqua"/>
          <w:sz w:val="24"/>
          <w:szCs w:val="24"/>
          <w:lang w:val="en-GB"/>
        </w:rPr>
        <w:t>H</w:t>
      </w:r>
      <w:r w:rsidR="00874C7E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874C7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BA7708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874C7E" w:rsidRPr="00BA7708">
        <w:rPr>
          <w:rFonts w:ascii="Book Antiqua" w:hAnsi="Book Antiqua"/>
          <w:sz w:val="24"/>
          <w:szCs w:val="24"/>
          <w:lang w:val="en-GB"/>
        </w:rPr>
        <w:t xml:space="preserve"> CLC-5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aWNvbGxvPC9BdXRob3I+PFllYXI+MjAwNTwvWWVhcj48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QyMC0zPC9wYWdlcz48dm9sdW1lPjQzNjwvdm9sdW1lPjxudW1iZXI+NzA0OTwv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QyNC03PC9wYWdlcz48dm9sdW1lPjQzNjwvdm9sdW1lPjxudW1iZXI+NzA0OTwvbnVt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aWNvbGxvPC9BdXRob3I+PFllYXI+MjAwNTwvWWVhcj48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QyMC0zPC9wYWdlcz48dm9sdW1lPjQzNjwvdm9sdW1lPjxudW1iZXI+NzA0OTwv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QyNC03PC9wYWdlcz48dm9sdW1lPjQzNjwvdm9sdW1lPjxudW1iZXI+NzA0OTwvbnVt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7" w:tooltip="Picollo, 2005 #59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7-9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874C7E" w:rsidRPr="00BA7708">
        <w:rPr>
          <w:rFonts w:ascii="Book Antiqua" w:hAnsi="Book Antiqua"/>
          <w:sz w:val="24"/>
          <w:szCs w:val="24"/>
          <w:lang w:val="en-GB"/>
        </w:rPr>
        <w:t xml:space="preserve"> and </w:t>
      </w:r>
      <w:r w:rsidRPr="00BA7708">
        <w:rPr>
          <w:rFonts w:ascii="Book Antiqua" w:hAnsi="Book Antiqua"/>
          <w:sz w:val="24"/>
          <w:szCs w:val="24"/>
          <w:lang w:val="en-GB"/>
        </w:rPr>
        <w:t>is characterized by low</w:t>
      </w:r>
      <w:r w:rsidR="0083102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>molecular</w:t>
      </w:r>
      <w:r w:rsidR="0083102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weight (LMW) proteinuria,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hypercalciuria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nephrocalcinosis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>, nephrolithiasis and slowly progressive renal failure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DbGF2ZXJpZS1NYXJ0aW48L0F1dGhvcj48WWVhcj4yMDEx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DbGF2ZXJpZS1NYXJ0aW48L0F1dGhvcj48WWVhcj4yMDEx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5" w:tooltip="Claverie-Martin, 2011 #58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5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16" w:tooltip="Devuyst, 2010 #57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6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Pr="00BA7708">
        <w:rPr>
          <w:rFonts w:ascii="Book Antiqua" w:hAnsi="Book Antiqua"/>
          <w:sz w:val="24"/>
          <w:szCs w:val="24"/>
          <w:lang w:val="en-GB"/>
        </w:rPr>
        <w:t xml:space="preserve">. In addition, affected patients present </w:t>
      </w:r>
      <w:r w:rsidR="0007779C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with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various clinical </w:t>
      </w:r>
      <w:r w:rsidR="0007779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igns</w:t>
      </w:r>
      <w:r w:rsidR="0007779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of proximal tubular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dysfunction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including </w:t>
      </w:r>
      <w:r w:rsidR="0007779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glycosuria</w:t>
      </w:r>
      <w:r w:rsidRPr="00BA7708">
        <w:rPr>
          <w:rFonts w:ascii="Book Antiqua" w:hAnsi="Book Antiqua"/>
          <w:sz w:val="24"/>
          <w:szCs w:val="24"/>
          <w:lang w:val="en-GB"/>
        </w:rPr>
        <w:t>,</w:t>
      </w:r>
      <w:r w:rsidR="00F9683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aminoaciduria,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hyperphosphaturia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and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uricos</w:t>
      </w:r>
      <w:r w:rsidR="00C91854" w:rsidRPr="00BA7708">
        <w:rPr>
          <w:rFonts w:ascii="Book Antiqua" w:hAnsi="Book Antiqua"/>
          <w:sz w:val="24"/>
          <w:szCs w:val="24"/>
          <w:lang w:val="en-GB"/>
        </w:rPr>
        <w:t>uria</w:t>
      </w:r>
      <w:proofErr w:type="spellEnd"/>
      <w:r w:rsidR="00C91854" w:rsidRPr="00BA7708">
        <w:rPr>
          <w:rFonts w:ascii="Book Antiqua" w:hAnsi="Book Antiqua"/>
          <w:sz w:val="24"/>
          <w:szCs w:val="24"/>
          <w:lang w:val="en-GB"/>
        </w:rPr>
        <w:t>, which is consistent with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partial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Fanconi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F29D6" w:rsidRPr="00BA7708">
        <w:rPr>
          <w:rFonts w:ascii="Book Antiqua" w:hAnsi="Book Antiqua"/>
          <w:sz w:val="24"/>
          <w:szCs w:val="24"/>
          <w:lang w:val="en-GB"/>
        </w:rPr>
        <w:t>syndrome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Xcm9uZzwvQXV0aG9yPjxZZWFyPjE5OTQ8L1llYXI+PFJl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Xcm9uZzwvQXV0aG9yPjxZZWFyPjE5OTQ8L1llYXI+PFJl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5" w:tooltip="Wrong, 1994 #62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Pr="00BA7708">
        <w:rPr>
          <w:rFonts w:ascii="Book Antiqua" w:hAnsi="Book Antiqua"/>
          <w:sz w:val="24"/>
          <w:szCs w:val="24"/>
          <w:lang w:val="en-GB"/>
        </w:rPr>
        <w:t>. These manifestations usually remain subtle or asymptomatic during childhood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; however,</w:t>
      </w:r>
      <w:r w:rsidR="00F9683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Dent’s disease </w:t>
      </w:r>
      <w:r w:rsidR="0007779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leads to</w:t>
      </w:r>
      <w:r w:rsidR="0007779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chronic renal insufficiency over a few decades. </w:t>
      </w:r>
      <w:r w:rsidR="005C2AA2" w:rsidRPr="00BA7708">
        <w:rPr>
          <w:rFonts w:ascii="Book Antiqua" w:hAnsi="Book Antiqua"/>
          <w:sz w:val="24"/>
          <w:szCs w:val="24"/>
          <w:lang w:val="en-GB"/>
        </w:rPr>
        <w:t xml:space="preserve">Furthermore,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in the absence of effective therapy, </w:t>
      </w:r>
      <w:r w:rsidR="007543FC" w:rsidRPr="00BA7708">
        <w:rPr>
          <w:rFonts w:ascii="Book Antiqua" w:hAnsi="Book Antiqua"/>
          <w:sz w:val="24"/>
          <w:szCs w:val="24"/>
          <w:lang w:val="en-GB"/>
        </w:rPr>
        <w:t xml:space="preserve">early diagnosis for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Dent’s disease </w:t>
      </w:r>
      <w:r w:rsidR="007543FC" w:rsidRPr="00BA7708">
        <w:rPr>
          <w:rFonts w:ascii="Book Antiqua" w:hAnsi="Book Antiqua"/>
          <w:sz w:val="24"/>
          <w:szCs w:val="24"/>
          <w:lang w:val="en-GB"/>
        </w:rPr>
        <w:t xml:space="preserve">only allows </w:t>
      </w:r>
      <w:r w:rsidR="0007779C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for </w:t>
      </w:r>
      <w:r w:rsidR="007543FC" w:rsidRPr="00BA7708">
        <w:rPr>
          <w:rFonts w:ascii="Book Antiqua" w:hAnsi="Book Antiqua"/>
          <w:sz w:val="24"/>
          <w:szCs w:val="24"/>
          <w:lang w:val="en-GB"/>
        </w:rPr>
        <w:t>conservative therapy</w:t>
      </w:r>
      <w:r w:rsidR="00FD280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7543FC" w:rsidRPr="00BA7708">
        <w:rPr>
          <w:rFonts w:ascii="Book Antiqua" w:hAnsi="Book Antiqua"/>
          <w:sz w:val="24"/>
          <w:szCs w:val="24"/>
          <w:lang w:val="en-GB"/>
        </w:rPr>
        <w:t xml:space="preserve">to prevent kidney stones and </w:t>
      </w:r>
      <w:r w:rsidRPr="00BA7708">
        <w:rPr>
          <w:rFonts w:ascii="Book Antiqua" w:hAnsi="Book Antiqua"/>
          <w:sz w:val="24"/>
          <w:szCs w:val="24"/>
          <w:lang w:val="en-GB"/>
        </w:rPr>
        <w:t>progression of chronic renal insufficie</w:t>
      </w:r>
      <w:r w:rsidR="007543FC" w:rsidRPr="00BA7708">
        <w:rPr>
          <w:rFonts w:ascii="Book Antiqua" w:hAnsi="Book Antiqua"/>
          <w:sz w:val="24"/>
          <w:szCs w:val="24"/>
          <w:lang w:val="en-GB"/>
        </w:rPr>
        <w:t>ncy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Devuyst&lt;/Author&gt;&lt;Year&gt;2010&lt;/Year&gt;&lt;RecNum&gt;57&lt;/RecNum&gt;&lt;DisplayText&gt;&lt;style face="superscript"&gt;[16]&lt;/style&gt;&lt;/DisplayText&gt;&lt;record&gt;&lt;rec-number&gt;57&lt;/rec-number&gt;&lt;foreign-keys&gt;&lt;key app="EN" db-id="xaf9fsrarr50raewdtp5fz9rfwdatveezvx5" timestamp="1465777091"&gt;57&lt;/key&gt;&lt;/foreign-keys&gt;&lt;ref-type name="Journal Article"&gt;17&lt;/ref-type&gt;&lt;contributors&gt;&lt;authors&gt;&lt;author&gt;Devuyst, O.&lt;/author&gt;&lt;author&gt;Thakker, R. V.&lt;/author&gt;&lt;/authors&gt;&lt;/contributors&gt;&lt;auth-address&gt;Division of Nephrology, Universite catholique de Louvain Medical School, Brussels, Belgium. olivier.devuyst@uclouvain.be&lt;/auth-address&gt;&lt;titles&gt;&lt;title&gt;Dent&amp;apos;s disease&lt;/title&gt;&lt;secondary-title&gt;Orphanet J Rare Dis&lt;/secondary-title&gt;&lt;alt-title&gt;Orphanet journal of rare diseases&lt;/alt-title&gt;&lt;/titles&gt;&lt;periodical&gt;&lt;full-title&gt;Orphanet J Rare Dis&lt;/full-title&gt;&lt;abbr-1&gt;Orphanet journal of rare diseases&lt;/abbr-1&gt;&lt;/periodical&gt;&lt;alt-periodical&gt;&lt;full-title&gt;Orphanet J Rare Dis&lt;/full-title&gt;&lt;abbr-1&gt;Orphanet journal of rare diseases&lt;/abbr-1&gt;&lt;/alt-periodical&gt;&lt;pages&gt;28&lt;/pages&gt;&lt;volume&gt;5&lt;/volume&gt;&lt;edition&gt;2010/10/16&lt;/edition&gt;&lt;keywords&gt;&lt;keyword&gt;Chloride Channels/*genetics&lt;/keyword&gt;&lt;keyword&gt;*Dent Disease/diagnosis/genetics/physiopathology/therapy&lt;/keyword&gt;&lt;keyword&gt;Female&lt;/keyword&gt;&lt;keyword&gt;Humans&lt;/keyword&gt;&lt;keyword&gt;Hypercalciuria/genetics&lt;/keyword&gt;&lt;keyword&gt;Kidney Diseases/diagnosis/genetics/physiopathology/therapy&lt;/keyword&gt;&lt;keyword&gt;Male&lt;/keyword&gt;&lt;keyword&gt;*Mutation&lt;/keyword&gt;&lt;keyword&gt;Nephrocalcinosis/genetics&lt;/keyword&gt;&lt;keyword&gt;Nephrolithiasis/genetics&lt;/keyword&gt;&lt;keyword&gt;Phosphoric Monoester Hydrolases/*genetics&lt;/keyword&gt;&lt;keyword&gt;Proteinuria/genetics&lt;/keyword&gt;&lt;/keywords&gt;&lt;dates&gt;&lt;year&gt;2010&lt;/year&gt;&lt;/dates&gt;&lt;isbn&gt;1750-1172&lt;/isbn&gt;&lt;accession-num&gt;20946626&lt;/accession-num&gt;&lt;urls&gt;&lt;/urls&gt;&lt;custom2&gt;Pmc2964617&lt;/custom2&gt;&lt;electronic-resource-num&gt;10.1186/1750-1172-5-28&lt;/electronic-resource-num&gt;&lt;remote-database-provider&gt;NLM&lt;/remote-database-provider&gt;&lt;language&gt;eng&lt;/language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6" w:tooltip="Devuyst, 2010 #57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6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7543FC" w:rsidRPr="00BA7708">
        <w:rPr>
          <w:rFonts w:ascii="Book Antiqua" w:hAnsi="Book Antiqua"/>
          <w:sz w:val="24"/>
          <w:szCs w:val="24"/>
          <w:lang w:val="en-GB"/>
        </w:rPr>
        <w:t xml:space="preserve">. </w:t>
      </w:r>
    </w:p>
    <w:p w:rsidR="00A115E0" w:rsidRPr="00BA7708" w:rsidRDefault="00A115E0" w:rsidP="00BA7708">
      <w:pPr>
        <w:widowControl/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A115E0" w:rsidRPr="002D4D35" w:rsidRDefault="002D4D35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  <w:lang w:val="en-GB"/>
        </w:rPr>
      </w:pPr>
      <w:r w:rsidRPr="002D4D35">
        <w:rPr>
          <w:rFonts w:ascii="Book Antiqua" w:hAnsi="Book Antiqua"/>
          <w:b/>
          <w:sz w:val="24"/>
          <w:szCs w:val="24"/>
          <w:lang w:val="en-GB"/>
        </w:rPr>
        <w:t>TISSUE AND SUBCELLULAR DISTRIBUTION OF CLC-5</w:t>
      </w:r>
    </w:p>
    <w:p w:rsidR="006A295F" w:rsidRPr="00BA7708" w:rsidRDefault="00A115E0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>CLC-5 is abundantly expressed in renal and intestinal epithelial cells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though</w:t>
      </w:r>
      <w:r w:rsidR="00ED1D72" w:rsidRPr="00BA7708">
        <w:rPr>
          <w:rFonts w:ascii="Book Antiqua" w:hAnsi="Book Antiqua"/>
          <w:sz w:val="24"/>
          <w:szCs w:val="24"/>
          <w:lang w:val="en-GB"/>
        </w:rPr>
        <w:t xml:space="preserve"> it </w:t>
      </w:r>
      <w:r w:rsidRPr="00BA7708">
        <w:rPr>
          <w:rFonts w:ascii="Book Antiqua" w:hAnsi="Book Antiqua"/>
          <w:sz w:val="24"/>
          <w:szCs w:val="24"/>
          <w:lang w:val="en-GB"/>
        </w:rPr>
        <w:t>is also expressed in brain, lung and</w:t>
      </w:r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D1D72" w:rsidRPr="00BA7708">
        <w:rPr>
          <w:rFonts w:ascii="Book Antiqua" w:hAnsi="Book Antiqua"/>
          <w:sz w:val="24"/>
          <w:szCs w:val="24"/>
          <w:lang w:val="en-GB"/>
        </w:rPr>
        <w:t>to a lesser extent</w:t>
      </w:r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,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liver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Steinmeyer&lt;/Author&gt;&lt;Year&gt;1995&lt;/Year&gt;&lt;RecNum&gt;71&lt;/RecNum&gt;&lt;DisplayText&gt;&lt;style face="superscript"&gt;[17]&lt;/style&gt;&lt;/DisplayText&gt;&lt;record&gt;&lt;rec-number&gt;71&lt;/rec-number&gt;&lt;foreign-keys&gt;&lt;key app="EN" db-id="xaf9fsrarr50raewdtp5fz9rfwdatveezvx5" timestamp="1466391255"&gt;71&lt;/key&gt;&lt;/foreign-keys&gt;&lt;ref-type name="Journal Article"&gt;17&lt;/ref-type&gt;&lt;contributors&gt;&lt;authors&gt;&lt;author&gt;Steinmeyer, K.&lt;/author&gt;&lt;author&gt;Schwappach, B.&lt;/author&gt;&lt;author&gt;Bens, M.&lt;/author&gt;&lt;author&gt;Vandewalle, A.&lt;/author&gt;&lt;author&gt;Jentsch, T. J.&lt;/author&gt;&lt;/authors&gt;&lt;/contributors&gt;&lt;auth-address&gt;Center for Molecular Neurobiology, Hamburg University, Federal Republic of Germany.&lt;/auth-address&gt;&lt;titles&gt;&lt;title&gt;Cloning and functional expression of rat CLC-5, a chloride channel related to kidney disease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31172-7&lt;/pages&gt;&lt;volume&gt;270&lt;/volume&gt;&lt;number&gt;52&lt;/number&gt;&lt;edition&gt;1995/12/29&lt;/edition&gt;&lt;keywords&gt;&lt;keyword&gt;Animals&lt;/keyword&gt;&lt;keyword&gt;Base Sequence&lt;/keyword&gt;&lt;keyword&gt;Chloride Channels/*genetics/metabolism&lt;/keyword&gt;&lt;keyword&gt;Cloning, Molecular&lt;/keyword&gt;&lt;keyword&gt;Cyclic AMP/metabolism&lt;/keyword&gt;&lt;keyword&gt;Cyclic AMP-Dependent Protein Kinases/metabolism&lt;/keyword&gt;&lt;keyword&gt;DNA Primers&lt;/keyword&gt;&lt;keyword&gt;DNA, Complementary&lt;/keyword&gt;&lt;keyword&gt;Kidney Diseases/*genetics&lt;/keyword&gt;&lt;keyword&gt;Molecular Sequence Data&lt;/keyword&gt;&lt;keyword&gt;Phosphorylation&lt;/keyword&gt;&lt;keyword&gt;Rats&lt;/keyword&gt;&lt;keyword&gt;Sequence Homology, Amino Acid&lt;/keyword&gt;&lt;keyword&gt;Xenopus&lt;/keyword&gt;&lt;/keywords&gt;&lt;dates&gt;&lt;year&gt;1995&lt;/year&gt;&lt;pub-dates&gt;&lt;date&gt;Dec 29&lt;/date&gt;&lt;/pub-dates&gt;&lt;/dates&gt;&lt;isbn&gt;0021-9258 (Print)&amp;#xD;0021-9258&lt;/isbn&gt;&lt;accession-num&gt;8537381&lt;/accession-num&gt;&lt;urls&gt;&lt;/urls&gt;&lt;remote-database-provider&gt;NLM&lt;/remote-database-provider&gt;&lt;language&gt;eng&lt;/language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7" w:tooltip="Steinmeyer, 1995 #71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7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Pr="00BA7708">
        <w:rPr>
          <w:rFonts w:ascii="Book Antiqua" w:hAnsi="Book Antiqua"/>
          <w:sz w:val="24"/>
          <w:szCs w:val="24"/>
          <w:lang w:val="en-GB"/>
        </w:rPr>
        <w:t xml:space="preserve">. In the kidney, </w:t>
      </w:r>
      <w:r w:rsidRPr="00BA7708">
        <w:rPr>
          <w:rFonts w:ascii="Book Antiqua" w:hAnsi="Book Antiqua"/>
          <w:sz w:val="24"/>
          <w:szCs w:val="24"/>
          <w:lang w:val="en-GB"/>
        </w:rPr>
        <w:lastRenderedPageBreak/>
        <w:t xml:space="preserve">CLC-5 expression is highest in proximal tubules and intercalated cells of the collecting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duct</w:t>
      </w:r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</w:t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begin">
          <w:fldData xml:space="preserve">PEVuZE5vdGU+PENpdGU+PEF1dGhvcj5TYXllcjwvQXV0aG9yPjxZZWFyPjIwMDE8L1llYXI+PFJl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</w:fldData>
        </w:fldChar>
      </w:r>
      <w:r w:rsidR="008E6CEA" w:rsidRPr="00BA7708">
        <w:rPr>
          <w:rFonts w:ascii="Book Antiqua" w:eastAsia="MS PMincho" w:hAnsi="Book Antiqua" w:cs="Times New Roman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begin">
          <w:fldData xml:space="preserve">PEVuZE5vdGU+PENpdGU+PEF1dGhvcj5TYXllcjwvQXV0aG9yPjxZZWFyPjIwMDE8L1llYXI+PFJl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</w:fldData>
        </w:fldChar>
      </w:r>
      <w:r w:rsidR="008E6CEA" w:rsidRPr="00BA7708">
        <w:rPr>
          <w:rFonts w:ascii="Book Antiqua" w:eastAsia="MS PMincho" w:hAnsi="Book Antiqua" w:cs="Times New Roman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eastAsia="MS PMincho" w:hAnsi="Book Antiqua" w:cs="Times New Roman"/>
          <w:noProof/>
          <w:sz w:val="24"/>
          <w:szCs w:val="24"/>
          <w:vertAlign w:val="superscript"/>
          <w:lang w:val="en-GB"/>
        </w:rPr>
        <w:t>[</w:t>
      </w:r>
      <w:hyperlink w:anchor="_ENREF_18" w:tooltip="Sayer, 2001 #77" w:history="1">
        <w:r w:rsidR="008E6CEA" w:rsidRPr="00BA7708">
          <w:rPr>
            <w:rFonts w:ascii="Book Antiqua" w:eastAsia="MS PMincho" w:hAnsi="Book Antiqua" w:cs="Times New Roman"/>
            <w:noProof/>
            <w:sz w:val="24"/>
            <w:szCs w:val="24"/>
            <w:vertAlign w:val="superscript"/>
            <w:lang w:val="en-GB"/>
          </w:rPr>
          <w:t>18</w:t>
        </w:r>
      </w:hyperlink>
      <w:r w:rsidR="008E6CEA" w:rsidRPr="00BA7708">
        <w:rPr>
          <w:rFonts w:ascii="Book Antiqua" w:eastAsia="MS PMincho" w:hAnsi="Book Antiqua" w:cs="Times New Roman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eastAsia="MS PMincho" w:hAnsi="Book Antiqua" w:cs="Times New Roman"/>
          <w:sz w:val="24"/>
          <w:szCs w:val="24"/>
          <w:lang w:val="en-GB"/>
        </w:rPr>
        <w:fldChar w:fldCharType="end"/>
      </w:r>
      <w:r w:rsidRPr="00BA7708">
        <w:rPr>
          <w:rFonts w:ascii="Book Antiqua" w:hAnsi="Book Antiqua"/>
          <w:sz w:val="24"/>
          <w:szCs w:val="24"/>
          <w:lang w:val="en-GB"/>
        </w:rPr>
        <w:t xml:space="preserve">. Especially in proximal tubules, a major site for urinary LMW protein reabsorption </w:t>
      </w:r>
      <w:r w:rsidR="00CF3851" w:rsidRPr="00CF3851">
        <w:rPr>
          <w:rFonts w:ascii="Book Antiqua" w:hAnsi="Book Antiqua"/>
          <w:i/>
          <w:sz w:val="24"/>
          <w:szCs w:val="24"/>
          <w:lang w:val="en-GB"/>
        </w:rPr>
        <w:t>via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receptor-mediated </w:t>
      </w:r>
      <w:r w:rsidR="008B1C55" w:rsidRPr="00BA7708">
        <w:rPr>
          <w:rFonts w:ascii="Book Antiqua" w:hAnsi="Book Antiqua"/>
          <w:sz w:val="24"/>
          <w:szCs w:val="24"/>
          <w:lang w:val="en-GB"/>
        </w:rPr>
        <w:t>endocytosis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dXNjaDwvQXV0aG9yPjxZZWFyPjIwMTU8L1llYXI+PFJl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zMTE3Mi03PC9wYWdlcz48dm9sdW1lPjI3MDwvdm9sdW1lPjxudW1iZXI+NTI8L251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dXNjaDwvQXV0aG9yPjxZZWFyPjIwMTU8L1llYXI+PFJl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7" w:tooltip="Steinmeyer, 1995 #71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7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19" w:tooltip="Pusch, 2015 #3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9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Pr="00BA7708">
        <w:rPr>
          <w:rFonts w:ascii="Book Antiqua" w:hAnsi="Book Antiqua"/>
          <w:sz w:val="24"/>
          <w:szCs w:val="24"/>
          <w:lang w:val="en-GB"/>
        </w:rPr>
        <w:t xml:space="preserve">, CLC-5 is predominantly located </w:t>
      </w:r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</w:t>
      </w:r>
      <w:r w:rsidR="00ED1D7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>early endosomes</w:t>
      </w:r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proofErr w:type="spellStart"/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olocalizing</w:t>
      </w:r>
      <w:proofErr w:type="spellEnd"/>
      <w:r w:rsidR="00ED1D7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with </w:t>
      </w:r>
      <w:r w:rsidR="00AF5CF7" w:rsidRPr="00BA7708">
        <w:rPr>
          <w:rFonts w:ascii="Book Antiqua" w:hAnsi="Book Antiqua"/>
          <w:sz w:val="24"/>
          <w:szCs w:val="24"/>
          <w:lang w:val="en-GB"/>
        </w:rPr>
        <w:t>V</w:t>
      </w:r>
      <w:r w:rsidR="00EA5561" w:rsidRPr="00BA7708">
        <w:rPr>
          <w:rFonts w:ascii="Book Antiqua" w:hAnsi="Book Antiqua"/>
          <w:sz w:val="24"/>
          <w:szCs w:val="24"/>
          <w:lang w:val="en-GB"/>
        </w:rPr>
        <w:t>-ATPase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Tk5ODwvWWVhcj48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gwNzUt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Tk5ODwvWWVhcj48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gwNzUt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4" w:tooltip="Gunther, 1998 #73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20" w:tooltip="Sakamoto, 1999 #72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0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351576" w:rsidRPr="00BA7708">
        <w:rPr>
          <w:rFonts w:ascii="Book Antiqua" w:hAnsi="Book Antiqua"/>
          <w:sz w:val="24"/>
          <w:szCs w:val="24"/>
          <w:lang w:val="en-GB"/>
        </w:rPr>
        <w:t>.</w:t>
      </w:r>
      <w:r w:rsidR="0080020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D1D72" w:rsidRPr="00BA7708">
        <w:rPr>
          <w:rFonts w:ascii="Book Antiqua" w:hAnsi="Book Antiqua" w:cs="Times New Roman"/>
          <w:sz w:val="24"/>
          <w:szCs w:val="24"/>
          <w:lang w:val="en-GB"/>
        </w:rPr>
        <w:t>Additionally</w:t>
      </w:r>
      <w:r w:rsidR="00ED1D72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CLC-5 is also found to </w:t>
      </w:r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n extent</w:t>
      </w:r>
      <w:r w:rsidR="00ED1D7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>in the apical membrane of proximal tubules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as suggested by 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ts</w:t>
      </w:r>
      <w:r w:rsidR="00F9683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robust plasma membrane expression in HEK293 cells </w:t>
      </w:r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s well as 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</w:t>
      </w:r>
      <w:r w:rsidR="00F9683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BA7708">
        <w:rPr>
          <w:rFonts w:ascii="Book Antiqua" w:hAnsi="Book Antiqua"/>
          <w:i/>
          <w:sz w:val="24"/>
          <w:szCs w:val="24"/>
          <w:lang w:val="en-GB"/>
        </w:rPr>
        <w:t>Xenopus</w:t>
      </w:r>
      <w:proofErr w:type="spellEnd"/>
      <w:r w:rsidRPr="00BA770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proofErr w:type="spellStart"/>
      <w:r w:rsidRPr="00BA7708">
        <w:rPr>
          <w:rFonts w:ascii="Book Antiqua" w:hAnsi="Book Antiqua"/>
          <w:i/>
          <w:sz w:val="24"/>
          <w:szCs w:val="24"/>
          <w:lang w:val="en-GB"/>
        </w:rPr>
        <w:t>laevis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oocytes </w:t>
      </w:r>
      <w:r w:rsidR="00ED1D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following</w:t>
      </w:r>
      <w:r w:rsidR="00ED1D7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>heterologous overexpressio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Tk5ODwvWWVhcj48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gwNzUt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Tk5ODwvWWVhcj48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4" w:tooltip="Gunther, 1998 #73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18" w:tooltip="Sayer, 2001 #77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8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316481" w:rsidRPr="00BA7708">
        <w:rPr>
          <w:rFonts w:ascii="Book Antiqua" w:hAnsi="Book Antiqua"/>
          <w:sz w:val="24"/>
          <w:szCs w:val="24"/>
          <w:lang w:val="en-GB"/>
        </w:rPr>
        <w:t>.</w:t>
      </w:r>
    </w:p>
    <w:p w:rsidR="006A295F" w:rsidRPr="00BA7708" w:rsidRDefault="006A295F" w:rsidP="00BA7708">
      <w:pPr>
        <w:widowControl/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901177" w:rsidRPr="002D4D35" w:rsidRDefault="002D4D35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  <w:lang w:val="en-GB"/>
        </w:rPr>
      </w:pPr>
      <w:r w:rsidRPr="002D4D35">
        <w:rPr>
          <w:rFonts w:ascii="Book Antiqua" w:hAnsi="Book Antiqua"/>
          <w:b/>
          <w:sz w:val="24"/>
          <w:szCs w:val="24"/>
          <w:lang w:val="en-GB"/>
        </w:rPr>
        <w:t>FUNCTIONS OF INTRACELLULAR V-ATPASE</w:t>
      </w:r>
    </w:p>
    <w:p w:rsidR="00B917DD" w:rsidRPr="00BA7708" w:rsidRDefault="00316481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>V-ATPase</w:t>
      </w:r>
      <w:r w:rsidR="00C038A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F50F8" w:rsidRPr="00BA7708">
        <w:rPr>
          <w:rFonts w:ascii="Book Antiqua" w:hAnsi="Book Antiqua"/>
          <w:sz w:val="24"/>
          <w:szCs w:val="24"/>
          <w:lang w:val="en-GB"/>
        </w:rPr>
        <w:t xml:space="preserve">is a large multi-subunit complex that </w:t>
      </w:r>
      <w:r w:rsidR="00027C4B" w:rsidRPr="00BA7708">
        <w:rPr>
          <w:rFonts w:ascii="Book Antiqua" w:hAnsi="Book Antiqua"/>
          <w:sz w:val="24"/>
          <w:szCs w:val="24"/>
          <w:lang w:val="en-GB"/>
        </w:rPr>
        <w:t xml:space="preserve">is </w:t>
      </w:r>
      <w:r w:rsidR="00A94868" w:rsidRPr="00BA7708">
        <w:rPr>
          <w:rFonts w:ascii="Book Antiqua" w:hAnsi="Book Antiqua"/>
          <w:sz w:val="24"/>
          <w:szCs w:val="24"/>
          <w:lang w:val="en-GB"/>
        </w:rPr>
        <w:t xml:space="preserve">ubiquitously </w:t>
      </w:r>
      <w:r w:rsidR="00027C4B" w:rsidRPr="00BA7708">
        <w:rPr>
          <w:rFonts w:ascii="Book Antiqua" w:hAnsi="Book Antiqua"/>
          <w:sz w:val="24"/>
          <w:szCs w:val="24"/>
          <w:lang w:val="en-GB"/>
        </w:rPr>
        <w:t>expressed in</w:t>
      </w:r>
      <w:r w:rsidR="006B3126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A94868" w:rsidRPr="00BA7708">
        <w:rPr>
          <w:rFonts w:ascii="Book Antiqua" w:hAnsi="Book Antiqua"/>
          <w:sz w:val="24"/>
          <w:szCs w:val="24"/>
          <w:lang w:val="en-GB"/>
        </w:rPr>
        <w:t>intracellular organelles of eukaryotic cells</w:t>
      </w:r>
      <w:r w:rsidR="008B1C55" w:rsidRPr="00BA7708">
        <w:rPr>
          <w:rFonts w:ascii="Book Antiqua" w:hAnsi="Book Antiqua"/>
          <w:sz w:val="24"/>
          <w:szCs w:val="24"/>
          <w:lang w:val="en-GB"/>
        </w:rPr>
        <w:t xml:space="preserve"> such as</w:t>
      </w:r>
      <w:r w:rsidR="00A94868" w:rsidRPr="00BA7708">
        <w:rPr>
          <w:rFonts w:ascii="Book Antiqua" w:hAnsi="Book Antiqua"/>
          <w:sz w:val="24"/>
          <w:szCs w:val="24"/>
          <w:lang w:val="en-GB"/>
        </w:rPr>
        <w:t xml:space="preserve"> endosomes, lysosomes, secretary granules and trans-Golgi network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Ccm93bjwvQXV0aG9yPjxZZWFyPjIwMDk8L1llYXI+PFJl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EyOTUxLTQ8L3BhZ2VzPjx2b2x1bWU+Mjc0PC92b2x1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Ccm93bjwvQXV0aG9yPjxZZWFyPjIwMDk8L1llYXI+PFJl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21" w:tooltip="Brown, 2009 #22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1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22" w:tooltip="Forgac, 1999 #24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2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144535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F86D1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V-ATPase</w:t>
      </w:r>
      <w:r w:rsidR="00144535" w:rsidRPr="00BA7708">
        <w:rPr>
          <w:rFonts w:ascii="Book Antiqua" w:hAnsi="Book Antiqua"/>
          <w:sz w:val="24"/>
          <w:szCs w:val="24"/>
          <w:lang w:val="en-GB"/>
        </w:rPr>
        <w:t xml:space="preserve"> pumps H</w:t>
      </w:r>
      <w:r w:rsidR="00144535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1720C6" w:rsidRPr="00BA7708">
        <w:rPr>
          <w:rFonts w:ascii="Book Antiqua" w:hAnsi="Book Antiqua"/>
          <w:sz w:val="24"/>
          <w:szCs w:val="24"/>
          <w:lang w:val="en-GB"/>
        </w:rPr>
        <w:t xml:space="preserve"> across membranes</w:t>
      </w:r>
      <w:r w:rsidR="003C164E" w:rsidRPr="00BA7708">
        <w:rPr>
          <w:rFonts w:ascii="Book Antiqua" w:hAnsi="Book Antiqua"/>
          <w:sz w:val="24"/>
          <w:szCs w:val="24"/>
          <w:lang w:val="en-GB"/>
        </w:rPr>
        <w:t xml:space="preserve"> using energy </w:t>
      </w:r>
      <w:r w:rsidR="00F86D1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generated by</w:t>
      </w:r>
      <w:r w:rsidR="001720C6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1720C6" w:rsidRPr="00BA7708">
        <w:rPr>
          <w:rFonts w:ascii="Book Antiqua" w:hAnsi="Book Antiqua"/>
          <w:sz w:val="24"/>
          <w:szCs w:val="24"/>
          <w:lang w:val="en-GB"/>
        </w:rPr>
        <w:t>ATP hydrolysis</w:t>
      </w:r>
      <w:r w:rsidR="00F86D1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and </w:t>
      </w:r>
      <w:r w:rsidR="00C555F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provid</w:t>
      </w:r>
      <w:r w:rsidR="00F86D1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es an</w:t>
      </w:r>
      <w:r w:rsidR="009F3C1E" w:rsidRPr="00BA7708">
        <w:rPr>
          <w:rFonts w:ascii="Book Antiqua" w:hAnsi="Book Antiqua"/>
          <w:sz w:val="24"/>
          <w:szCs w:val="24"/>
          <w:lang w:val="en-GB"/>
        </w:rPr>
        <w:t xml:space="preserve"> acidic </w:t>
      </w:r>
      <w:proofErr w:type="spellStart"/>
      <w:r w:rsidR="008B1C55" w:rsidRPr="00BA7708">
        <w:rPr>
          <w:rFonts w:ascii="Book Antiqua" w:hAnsi="Book Antiqua"/>
          <w:sz w:val="24"/>
          <w:szCs w:val="24"/>
          <w:lang w:val="en-GB"/>
        </w:rPr>
        <w:t>intra</w:t>
      </w:r>
      <w:r w:rsidR="00196965" w:rsidRPr="00BA7708">
        <w:rPr>
          <w:rFonts w:ascii="Book Antiqua" w:hAnsi="Book Antiqua"/>
          <w:sz w:val="24"/>
          <w:szCs w:val="24"/>
          <w:lang w:val="en-GB"/>
        </w:rPr>
        <w:t>organellar</w:t>
      </w:r>
      <w:proofErr w:type="spellEnd"/>
      <w:r w:rsidR="0019696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9F3C1E" w:rsidRPr="00BA7708">
        <w:rPr>
          <w:rFonts w:ascii="Book Antiqua" w:hAnsi="Book Antiqua"/>
          <w:sz w:val="24"/>
          <w:szCs w:val="24"/>
          <w:lang w:val="en-GB"/>
        </w:rPr>
        <w:t xml:space="preserve">environment that is critical for </w:t>
      </w:r>
      <w:r w:rsidR="00FF7B50" w:rsidRPr="00BA7708">
        <w:rPr>
          <w:rFonts w:ascii="Book Antiqua" w:hAnsi="Book Antiqua"/>
          <w:sz w:val="24"/>
          <w:szCs w:val="24"/>
          <w:lang w:val="en-GB"/>
        </w:rPr>
        <w:t xml:space="preserve">normal </w:t>
      </w:r>
      <w:proofErr w:type="spellStart"/>
      <w:r w:rsidR="00FF7B50" w:rsidRPr="00BA7708">
        <w:rPr>
          <w:rFonts w:ascii="Book Antiqua" w:hAnsi="Book Antiqua"/>
          <w:sz w:val="24"/>
          <w:szCs w:val="24"/>
          <w:lang w:val="en-GB"/>
        </w:rPr>
        <w:t>end</w:t>
      </w:r>
      <w:r w:rsidR="008B1C55" w:rsidRPr="00BA7708">
        <w:rPr>
          <w:rFonts w:ascii="Book Antiqua" w:hAnsi="Book Antiqua"/>
          <w:sz w:val="24"/>
          <w:szCs w:val="24"/>
          <w:lang w:val="en-GB"/>
        </w:rPr>
        <w:t>ocy</w:t>
      </w:r>
      <w:r w:rsidR="00FF7B50" w:rsidRPr="00BA7708">
        <w:rPr>
          <w:rFonts w:ascii="Book Antiqua" w:hAnsi="Book Antiqua"/>
          <w:sz w:val="24"/>
          <w:szCs w:val="24"/>
          <w:lang w:val="en-GB"/>
        </w:rPr>
        <w:t>tic</w:t>
      </w:r>
      <w:proofErr w:type="spellEnd"/>
      <w:r w:rsidR="00FF7B50" w:rsidRPr="00BA7708">
        <w:rPr>
          <w:rFonts w:ascii="Book Antiqua" w:hAnsi="Book Antiqua"/>
          <w:sz w:val="24"/>
          <w:szCs w:val="24"/>
          <w:lang w:val="en-GB"/>
        </w:rPr>
        <w:t xml:space="preserve"> pathway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Cb3dtYW48L0F1dGhvcj48WWVhcj4yMDAwPC9ZZWFyPjxS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TI5NTEtNDwvcGFnZXM+PHZvbHVtZT4yNzQ8L3ZvbHVtZT48bnVtYmVy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Cb3dtYW48L0F1dGhvcj48WWVhcj4yMDAwPC9ZZWFyPjxS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22" w:tooltip="Forgac, 1999 #24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2-24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E710F7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FF7B50" w:rsidRPr="00BA7708">
        <w:rPr>
          <w:rFonts w:ascii="Book Antiqua" w:hAnsi="Book Antiqua"/>
          <w:sz w:val="24"/>
          <w:szCs w:val="24"/>
          <w:lang w:val="en-GB"/>
        </w:rPr>
        <w:t>Thus</w:t>
      </w:r>
      <w:r w:rsidR="00BA66C1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="000F44B6" w:rsidRPr="00BA7708">
        <w:rPr>
          <w:rFonts w:ascii="Book Antiqua" w:hAnsi="Book Antiqua"/>
          <w:sz w:val="24"/>
          <w:szCs w:val="24"/>
          <w:lang w:val="en-GB"/>
        </w:rPr>
        <w:t>V-ATPase lowers luminal pH of early endosomes</w:t>
      </w:r>
      <w:r w:rsidR="00A201D5" w:rsidRPr="00BA7708">
        <w:rPr>
          <w:rFonts w:ascii="Book Antiqua" w:hAnsi="Book Antiqua"/>
          <w:sz w:val="24"/>
          <w:szCs w:val="24"/>
          <w:lang w:val="en-GB"/>
        </w:rPr>
        <w:t xml:space="preserve"> and promotes</w:t>
      </w:r>
      <w:r w:rsidR="000F44B6" w:rsidRPr="00BA7708">
        <w:rPr>
          <w:rFonts w:ascii="Book Antiqua" w:hAnsi="Book Antiqua"/>
          <w:sz w:val="24"/>
          <w:szCs w:val="24"/>
          <w:lang w:val="en-GB"/>
        </w:rPr>
        <w:t xml:space="preserve"> the dissociation of internalized ligand</w:t>
      </w:r>
      <w:r w:rsidR="00AA0CA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–</w:t>
      </w:r>
      <w:r w:rsidR="00F32F88" w:rsidRPr="00BA7708">
        <w:rPr>
          <w:rFonts w:ascii="Book Antiqua" w:hAnsi="Book Antiqua"/>
          <w:sz w:val="24"/>
          <w:szCs w:val="24"/>
          <w:lang w:val="en-GB"/>
        </w:rPr>
        <w:t xml:space="preserve">receptor complexes, </w:t>
      </w:r>
      <w:r w:rsidR="00BF72BC" w:rsidRPr="00BA7708">
        <w:rPr>
          <w:rFonts w:ascii="Book Antiqua" w:hAnsi="Book Antiqua"/>
          <w:sz w:val="24"/>
          <w:szCs w:val="24"/>
          <w:lang w:val="en-GB"/>
        </w:rPr>
        <w:t xml:space="preserve">which is </w:t>
      </w:r>
      <w:r w:rsidR="00BF72BC" w:rsidRPr="00BA7708">
        <w:rPr>
          <w:rFonts w:ascii="Book Antiqua" w:hAnsi="Book Antiqua"/>
          <w:sz w:val="24"/>
          <w:szCs w:val="24"/>
          <w:lang w:val="en-GB" w:eastAsia="ja-JP"/>
        </w:rPr>
        <w:t>essential</w:t>
      </w:r>
      <w:r w:rsidR="00CD3B7C" w:rsidRPr="00BA7708">
        <w:rPr>
          <w:rFonts w:ascii="Book Antiqua" w:hAnsi="Book Antiqua"/>
          <w:sz w:val="24"/>
          <w:szCs w:val="24"/>
          <w:lang w:val="en-GB"/>
        </w:rPr>
        <w:t xml:space="preserve"> for both recycling of </w:t>
      </w:r>
      <w:r w:rsidR="000A35E1" w:rsidRPr="00BA7708">
        <w:rPr>
          <w:rFonts w:ascii="Book Antiqua" w:hAnsi="Book Antiqua"/>
          <w:sz w:val="24"/>
          <w:szCs w:val="24"/>
          <w:lang w:val="en-GB"/>
        </w:rPr>
        <w:t xml:space="preserve">the </w:t>
      </w:r>
      <w:r w:rsidR="00CD3B7C" w:rsidRPr="00BA7708">
        <w:rPr>
          <w:rFonts w:ascii="Book Antiqua" w:hAnsi="Book Antiqua"/>
          <w:sz w:val="24"/>
          <w:szCs w:val="24"/>
          <w:lang w:val="en-GB"/>
        </w:rPr>
        <w:t xml:space="preserve">uncoupled </w:t>
      </w:r>
      <w:r w:rsidR="000A35E1" w:rsidRPr="00BA7708">
        <w:rPr>
          <w:rFonts w:ascii="Book Antiqua" w:hAnsi="Book Antiqua"/>
          <w:sz w:val="24"/>
          <w:szCs w:val="24"/>
          <w:lang w:val="en-GB"/>
        </w:rPr>
        <w:t xml:space="preserve">receptors to </w:t>
      </w:r>
      <w:r w:rsidR="00CD3B7C" w:rsidRPr="00BA7708">
        <w:rPr>
          <w:rFonts w:ascii="Book Antiqua" w:hAnsi="Book Antiqua"/>
          <w:sz w:val="24"/>
          <w:szCs w:val="24"/>
          <w:lang w:val="en-GB"/>
        </w:rPr>
        <w:t xml:space="preserve">cell surface and transport of </w:t>
      </w:r>
      <w:r w:rsidR="000A35E1" w:rsidRPr="00BA7708">
        <w:rPr>
          <w:rFonts w:ascii="Book Antiqua" w:hAnsi="Book Antiqua"/>
          <w:sz w:val="24"/>
          <w:szCs w:val="24"/>
          <w:lang w:val="en-GB"/>
        </w:rPr>
        <w:t xml:space="preserve">the </w:t>
      </w:r>
      <w:r w:rsidR="00CD3B7C" w:rsidRPr="00BA7708">
        <w:rPr>
          <w:rFonts w:ascii="Book Antiqua" w:hAnsi="Book Antiqua"/>
          <w:sz w:val="24"/>
          <w:szCs w:val="24"/>
          <w:lang w:val="en-GB"/>
        </w:rPr>
        <w:t xml:space="preserve">released ligands </w:t>
      </w:r>
      <w:r w:rsidR="00F86D1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first </w:t>
      </w:r>
      <w:r w:rsidR="00CD3B7C" w:rsidRPr="00BA7708">
        <w:rPr>
          <w:rFonts w:ascii="Book Antiqua" w:hAnsi="Book Antiqua"/>
          <w:sz w:val="24"/>
          <w:szCs w:val="24"/>
          <w:lang w:val="en-GB"/>
        </w:rPr>
        <w:t xml:space="preserve">to </w:t>
      </w:r>
      <w:r w:rsidR="00F32F88" w:rsidRPr="00BA7708">
        <w:rPr>
          <w:rFonts w:ascii="Book Antiqua" w:hAnsi="Book Antiqua"/>
          <w:sz w:val="24"/>
          <w:szCs w:val="24"/>
          <w:lang w:val="en-GB"/>
        </w:rPr>
        <w:t xml:space="preserve">late endosomes and then to </w:t>
      </w:r>
      <w:r w:rsidR="00CD3B7C" w:rsidRPr="00BA7708">
        <w:rPr>
          <w:rFonts w:ascii="Book Antiqua" w:hAnsi="Book Antiqua"/>
          <w:sz w:val="24"/>
          <w:szCs w:val="24"/>
          <w:lang w:val="en-GB"/>
        </w:rPr>
        <w:t>lys</w:t>
      </w:r>
      <w:r w:rsidR="00F32F88" w:rsidRPr="00BA7708">
        <w:rPr>
          <w:rFonts w:ascii="Book Antiqua" w:hAnsi="Book Antiqua"/>
          <w:sz w:val="24"/>
          <w:szCs w:val="24"/>
          <w:lang w:val="en-GB"/>
        </w:rPr>
        <w:t>osomes for protein degradatio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ZWxsbWFuPC9BdXRob3I+PFllYXI+MTk4NjwvWWVhcj48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ZWxsbWFuPC9BdXRob3I+PFllYXI+MTk4NjwvWWVhcj48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24" w:tooltip="Forgac, 1998 #25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4-27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F32F88" w:rsidRPr="00BA7708">
        <w:rPr>
          <w:rFonts w:ascii="Book Antiqua" w:hAnsi="Book Antiqua"/>
          <w:sz w:val="24"/>
          <w:szCs w:val="24"/>
          <w:lang w:val="en-GB"/>
        </w:rPr>
        <w:t>.</w:t>
      </w:r>
    </w:p>
    <w:p w:rsidR="00086A0D" w:rsidRPr="00BA7708" w:rsidRDefault="00086A0D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FC2051" w:rsidRPr="002D4D35" w:rsidRDefault="002D4D35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  <w:lang w:val="en-GB"/>
        </w:rPr>
      </w:pPr>
      <w:r w:rsidRPr="002D4D35">
        <w:rPr>
          <w:rFonts w:ascii="Book Antiqua" w:hAnsi="Book Antiqua"/>
          <w:b/>
          <w:sz w:val="24"/>
          <w:szCs w:val="24"/>
          <w:lang w:val="en-GB"/>
        </w:rPr>
        <w:t>FUNCTIONS OF PLASMA MEMBRANE V-ATPASE</w:t>
      </w:r>
    </w:p>
    <w:p w:rsidR="00FC2051" w:rsidRPr="00BA7708" w:rsidRDefault="00F86D12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 addition to intracellular organelles,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V-ATPase is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lso </w:t>
      </w:r>
      <w:r w:rsidR="00FC2051" w:rsidRPr="00BA7708">
        <w:rPr>
          <w:rFonts w:ascii="Book Antiqua" w:hAnsi="Book Antiqua"/>
          <w:sz w:val="24"/>
          <w:szCs w:val="24"/>
          <w:lang w:val="en-GB"/>
        </w:rPr>
        <w:t>highly expressed in plasma membrane of specialized cells in kidney and other tissues</w:t>
      </w:r>
      <w:r w:rsidR="00FC2051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.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ough</w:t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C2051" w:rsidRPr="00BA7708">
        <w:rPr>
          <w:rFonts w:ascii="Book Antiqua" w:hAnsi="Book Antiqua"/>
          <w:sz w:val="24"/>
          <w:szCs w:val="24"/>
          <w:lang w:val="en-GB"/>
        </w:rPr>
        <w:lastRenderedPageBreak/>
        <w:t xml:space="preserve">V-ATPase is found over the entire length of the nephron, it is abundantly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expressed in</w:t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 renal proximal tubular cells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BbC1iYXRhaW5laDwvQXV0aG9yPjxZZWFyPjIwMTQ8L1ll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BbC1iYXRhaW5laDwvQXV0aG9yPjxZZWFyPjIwMTQ8L1ll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2" w:tooltip="Jefferies, 2008 #14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28" w:tooltip="Al-bataineh, 2014 #40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8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29" w:tooltip="Wagner, 2004 #31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9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 and intercalated cells of the collecting duct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CaW5lcjwvQXV0aG9yPjxZZWFyPjIwMDI8L1llYXI+PFJl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CaW5lcjwvQXV0aG9yPjxZZWFyPjIwMDI8L1llYXI+PFJl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21" w:tooltip="Brown, 2009 #22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1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29" w:tooltip="Wagner, 2004 #31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9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30" w:tooltip="Biner, 2002 #46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30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FC2051" w:rsidRPr="00BA7708">
        <w:rPr>
          <w:rFonts w:ascii="Book Antiqua" w:hAnsi="Book Antiqua"/>
          <w:sz w:val="24"/>
          <w:szCs w:val="24"/>
          <w:lang w:val="en-GB"/>
        </w:rPr>
        <w:t>, playing a pivotal role in acid</w:t>
      </w:r>
      <w:r w:rsidR="002D4D35">
        <w:rPr>
          <w:rFonts w:ascii="Book Antiqua" w:eastAsia="宋体" w:hAnsi="Book Antiqua" w:cs="Times New Roman" w:hint="eastAsia"/>
          <w:sz w:val="24"/>
          <w:szCs w:val="24"/>
          <w:lang w:val="en-GB"/>
        </w:rPr>
        <w:t>-</w:t>
      </w:r>
      <w:r w:rsidR="00FC2051" w:rsidRPr="00BA7708">
        <w:rPr>
          <w:rFonts w:ascii="Book Antiqua" w:hAnsi="Book Antiqua"/>
          <w:sz w:val="24"/>
          <w:szCs w:val="24"/>
          <w:lang w:val="en-GB"/>
        </w:rPr>
        <w:t>base homeostasis.</w:t>
      </w:r>
    </w:p>
    <w:p w:rsidR="00190556" w:rsidRPr="00BA7708" w:rsidRDefault="00C555FB" w:rsidP="002D4D35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>P</w:t>
      </w:r>
      <w:r w:rsidR="00E76D75" w:rsidRPr="00BA7708">
        <w:rPr>
          <w:rFonts w:ascii="Book Antiqua" w:hAnsi="Book Antiqua"/>
          <w:sz w:val="24"/>
          <w:szCs w:val="24"/>
          <w:lang w:val="en-GB"/>
        </w:rPr>
        <w:t>roximal tubular cells</w:t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76D75" w:rsidRPr="00BA7708">
        <w:rPr>
          <w:rFonts w:ascii="Book Antiqua" w:hAnsi="Book Antiqua"/>
          <w:sz w:val="24"/>
          <w:szCs w:val="24"/>
          <w:lang w:val="en-GB"/>
        </w:rPr>
        <w:t>secrete H</w:t>
      </w:r>
      <w:r w:rsidR="00E76D75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E76D75" w:rsidRPr="00BA7708">
        <w:rPr>
          <w:rFonts w:ascii="Book Antiqua" w:hAnsi="Book Antiqua"/>
          <w:sz w:val="24"/>
          <w:szCs w:val="24"/>
          <w:lang w:val="en-GB"/>
        </w:rPr>
        <w:t xml:space="preserve"> from cytosol to tubular lumen</w:t>
      </w:r>
      <w:r w:rsidR="00E76D75" w:rsidRPr="002D4D35">
        <w:rPr>
          <w:rFonts w:ascii="Book Antiqua" w:hAnsi="Book Antiqua"/>
          <w:i/>
          <w:sz w:val="24"/>
          <w:szCs w:val="24"/>
          <w:lang w:val="en-GB"/>
        </w:rPr>
        <w:t xml:space="preserve"> via</w:t>
      </w:r>
      <w:r w:rsidR="00E76D75" w:rsidRPr="00BA7708">
        <w:rPr>
          <w:rFonts w:ascii="Book Antiqua" w:hAnsi="Book Antiqua"/>
          <w:sz w:val="24"/>
          <w:szCs w:val="24"/>
          <w:lang w:val="en-GB"/>
        </w:rPr>
        <w:t xml:space="preserve"> Na</w:t>
      </w:r>
      <w:r w:rsidR="00E76D75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E76D75" w:rsidRPr="00BA7708">
        <w:rPr>
          <w:rFonts w:ascii="Book Antiqua" w:hAnsi="Book Antiqua"/>
          <w:sz w:val="24"/>
          <w:szCs w:val="24"/>
          <w:lang w:val="en-GB"/>
        </w:rPr>
        <w:t>/H</w:t>
      </w:r>
      <w:r w:rsidR="00E76D75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E76D75" w:rsidRPr="00BA7708">
        <w:rPr>
          <w:rFonts w:ascii="Book Antiqua" w:hAnsi="Book Antiqua"/>
          <w:sz w:val="24"/>
          <w:szCs w:val="24"/>
          <w:lang w:val="en-GB"/>
        </w:rPr>
        <w:t xml:space="preserve"> exchangers (NHEs)</w:t>
      </w:r>
      <w:r w:rsidR="007138A8" w:rsidRPr="00BA7708">
        <w:rPr>
          <w:rFonts w:ascii="Book Antiqua" w:hAnsi="Book Antiqua"/>
          <w:sz w:val="24"/>
          <w:szCs w:val="24"/>
          <w:lang w:val="en-GB"/>
        </w:rPr>
        <w:t>, mainly NHE3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Wu&lt;/Author&gt;&lt;Year&gt;1996&lt;/Year&gt;&lt;RecNum&gt;45&lt;/RecNum&gt;&lt;DisplayText&gt;&lt;style face="superscript"&gt;[31]&lt;/style&gt;&lt;/DisplayText&gt;&lt;record&gt;&lt;rec-number&gt;45&lt;/rec-number&gt;&lt;foreign-keys&gt;&lt;key app="EN" db-id="xaf9fsrarr50raewdtp5fz9rfwdatveezvx5" timestamp="1465544069"&gt;45&lt;/key&gt;&lt;/foreign-keys&gt;&lt;ref-type name="Journal Article"&gt;17&lt;/ref-type&gt;&lt;contributors&gt;&lt;authors&gt;&lt;author&gt;Wu, M. S.&lt;/author&gt;&lt;author&gt;Biemesderfer, D.&lt;/author&gt;&lt;author&gt;Giebisch, G.&lt;/author&gt;&lt;author&gt;Aronson, P. S.&lt;/author&gt;&lt;/authors&gt;&lt;/contributors&gt;&lt;auth-address&gt;Department of Medicine, Yale University School of Medicine, New Haven, Connecticut 06520-8029, USA. peter.aronson@yale.edu&lt;/auth-address&gt;&lt;titles&gt;&lt;title&gt;Role of NHE3 in mediating renal brush border Na+-H+ exchange. Adaptation to metabolic acidosis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32749-52&lt;/pages&gt;&lt;volume&gt;271&lt;/volume&gt;&lt;number&gt;51&lt;/number&gt;&lt;edition&gt;1996/12/20&lt;/edition&gt;&lt;keywords&gt;&lt;keyword&gt;Acidosis/*metabolism&lt;/keyword&gt;&lt;keyword&gt;Animals&lt;/keyword&gt;&lt;keyword&gt;Cell-Free System&lt;/keyword&gt;&lt;keyword&gt;Hydrogen-Ion Concentration&lt;/keyword&gt;&lt;keyword&gt;Kidney Cortex/*metabolism&lt;/keyword&gt;&lt;keyword&gt;Male&lt;/keyword&gt;&lt;keyword&gt;Microvilli/metabolism&lt;/keyword&gt;&lt;keyword&gt;Rats&lt;/keyword&gt;&lt;keyword&gt;Rats, Sprague-Dawley&lt;/keyword&gt;&lt;keyword&gt;Sodium/metabolism&lt;/keyword&gt;&lt;keyword&gt;Sodium-Hydrogen Antiporter/*metabolism&lt;/keyword&gt;&lt;keyword&gt;gamma-Glutamyltransferase/metabolism&lt;/keyword&gt;&lt;/keywords&gt;&lt;dates&gt;&lt;year&gt;1996&lt;/year&gt;&lt;pub-dates&gt;&lt;date&gt;Dec 20&lt;/date&gt;&lt;/pub-dates&gt;&lt;/dates&gt;&lt;isbn&gt;0021-9258 (Print)&amp;#xD;0021-9258&lt;/isbn&gt;&lt;accession-num&gt;8955109&lt;/accession-num&gt;&lt;urls&gt;&lt;/urls&gt;&lt;remote-database-provider&gt;NLM&lt;/remote-database-provider&gt;&lt;language&gt;eng&lt;/language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31" w:tooltip="Wu, 1996 #45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31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E76D75" w:rsidRPr="00BA7708">
        <w:rPr>
          <w:rFonts w:ascii="Book Antiqua" w:hAnsi="Book Antiqua"/>
          <w:sz w:val="24"/>
          <w:szCs w:val="24"/>
          <w:lang w:val="en-GB"/>
        </w:rPr>
        <w:t xml:space="preserve"> on apical membrane, </w:t>
      </w:r>
      <w:r w:rsidR="00D87E05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nd </w:t>
      </w:r>
      <w:r w:rsidR="00FC205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absorb</w:t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 approximately 80% of the filtered HCO</w:t>
      </w:r>
      <w:r w:rsidR="00FC2051" w:rsidRPr="00BA7708">
        <w:rPr>
          <w:rFonts w:ascii="Book Antiqua" w:hAnsi="Book Antiqua"/>
          <w:sz w:val="24"/>
          <w:szCs w:val="24"/>
          <w:vertAlign w:val="subscript"/>
          <w:lang w:val="en-GB"/>
        </w:rPr>
        <w:t>3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Cb3JvbjwvQXV0aG9yPjxZZWFyPjIwMDY8L1llYXI+PFJl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Cb3JvbjwvQXV0aG9yPjxZZWFyPjIwMDY8L1llYXI+PFJl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32" w:tooltip="Boron, 2006 #54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32-34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E76D75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V-ATPase </w:t>
      </w:r>
      <w:r w:rsidR="007138A8" w:rsidRPr="00BA7708">
        <w:rPr>
          <w:rFonts w:ascii="Book Antiqua" w:hAnsi="Book Antiqua"/>
          <w:sz w:val="24"/>
          <w:szCs w:val="24"/>
          <w:lang w:val="en-GB"/>
        </w:rPr>
        <w:t xml:space="preserve">is assumed to be partially involved in </w:t>
      </w:r>
      <w:r w:rsidR="00D87E05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is</w:t>
      </w:r>
      <w:r w:rsidR="00D87E0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76D75" w:rsidRPr="00BA7708">
        <w:rPr>
          <w:rFonts w:ascii="Book Antiqua" w:hAnsi="Book Antiqua"/>
          <w:sz w:val="24"/>
          <w:szCs w:val="24"/>
          <w:lang w:val="en-GB"/>
        </w:rPr>
        <w:t xml:space="preserve">reabsorption process </w:t>
      </w:r>
      <w:r w:rsidR="007138A8" w:rsidRPr="00BA7708">
        <w:rPr>
          <w:rFonts w:ascii="Book Antiqua" w:hAnsi="Book Antiqua"/>
          <w:sz w:val="24"/>
          <w:szCs w:val="24"/>
          <w:lang w:val="en-GB"/>
        </w:rPr>
        <w:t>along the proximal tubules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DaGFuPC9BdXRob3I+PFllYXI+MTk4MTwvWWVhcj48UmVj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DaGFuPC9BdXRob3I+PFllYXI+MTk4MTwvWWVhcj48UmVj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26" w:tooltip="Gluck, 1992 #42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6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35" w:tooltip="Chan, 1981 #41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35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36" w:tooltip="Zimolo, 1992 #43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36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A05CA5" w:rsidRPr="00BA7708">
        <w:rPr>
          <w:rFonts w:ascii="Book Antiqua" w:hAnsi="Book Antiqua"/>
          <w:sz w:val="24"/>
          <w:szCs w:val="24"/>
          <w:lang w:val="en-GB"/>
        </w:rPr>
        <w:t>.</w:t>
      </w:r>
      <w:r w:rsidR="00DB0004" w:rsidRPr="00BA7708">
        <w:rPr>
          <w:rFonts w:ascii="Book Antiqua" w:hAnsi="Book Antiqua"/>
          <w:sz w:val="24"/>
          <w:szCs w:val="24"/>
          <w:lang w:val="en-GB"/>
        </w:rPr>
        <w:t xml:space="preserve"> In the collecting duct, alpha-intercalated cells secrete H</w:t>
      </w:r>
      <w:r w:rsidR="00DB0004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DB0004" w:rsidRPr="00BA7708">
        <w:rPr>
          <w:rFonts w:ascii="Book Antiqua" w:hAnsi="Book Antiqua"/>
          <w:sz w:val="24"/>
          <w:szCs w:val="24"/>
          <w:lang w:val="en-GB"/>
        </w:rPr>
        <w:t xml:space="preserve"> into the urine </w:t>
      </w:r>
      <w:r w:rsidR="00CF3851" w:rsidRPr="00CF3851">
        <w:rPr>
          <w:rFonts w:ascii="Book Antiqua" w:hAnsi="Book Antiqua"/>
          <w:i/>
          <w:sz w:val="24"/>
          <w:szCs w:val="24"/>
          <w:lang w:val="en-GB"/>
        </w:rPr>
        <w:t>via</w:t>
      </w:r>
      <w:r w:rsidR="00DB0004" w:rsidRPr="00BA7708">
        <w:rPr>
          <w:rFonts w:ascii="Book Antiqua" w:hAnsi="Book Antiqua"/>
          <w:sz w:val="24"/>
          <w:szCs w:val="24"/>
          <w:lang w:val="en-GB"/>
        </w:rPr>
        <w:t xml:space="preserve"> apical membrane V-ATPase</w:t>
      </w:r>
      <w:r w:rsidR="00D87E05" w:rsidRPr="00BA7708">
        <w:rPr>
          <w:rFonts w:ascii="Book Antiqua" w:hAnsi="Book Antiqua" w:cs="Times New Roman"/>
          <w:sz w:val="24"/>
          <w:szCs w:val="24"/>
          <w:lang w:val="en-GB"/>
        </w:rPr>
        <w:t>,</w:t>
      </w:r>
      <w:r w:rsidR="00DB0004" w:rsidRPr="00BA7708">
        <w:rPr>
          <w:rFonts w:ascii="Book Antiqua" w:hAnsi="Book Antiqua"/>
          <w:sz w:val="24"/>
          <w:szCs w:val="24"/>
          <w:lang w:val="en-GB"/>
        </w:rPr>
        <w:t xml:space="preserve"> while beta-intercalated cells export H</w:t>
      </w:r>
      <w:r w:rsidR="00DB0004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DB0004" w:rsidRPr="00BA7708">
        <w:rPr>
          <w:rFonts w:ascii="Book Antiqua" w:hAnsi="Book Antiqua"/>
          <w:sz w:val="24"/>
          <w:szCs w:val="24"/>
          <w:lang w:val="en-GB"/>
        </w:rPr>
        <w:t xml:space="preserve"> into the vessel lumen</w:t>
      </w:r>
      <w:r w:rsidR="00DB0004" w:rsidRPr="002D4D35">
        <w:rPr>
          <w:rFonts w:ascii="Book Antiqua" w:hAnsi="Book Antiqua"/>
          <w:i/>
          <w:sz w:val="24"/>
          <w:szCs w:val="24"/>
          <w:lang w:val="en-GB"/>
        </w:rPr>
        <w:t xml:space="preserve"> via</w:t>
      </w:r>
      <w:r w:rsidR="00DB000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DB0004" w:rsidRPr="00BA7708">
        <w:rPr>
          <w:rFonts w:ascii="Book Antiqua" w:hAnsi="Book Antiqua"/>
          <w:sz w:val="24"/>
          <w:szCs w:val="24"/>
          <w:lang w:val="en-GB"/>
        </w:rPr>
        <w:t>basolateral</w:t>
      </w:r>
      <w:proofErr w:type="spellEnd"/>
      <w:r w:rsidR="00DB0004" w:rsidRPr="00BA7708">
        <w:rPr>
          <w:rFonts w:ascii="Book Antiqua" w:hAnsi="Book Antiqua"/>
          <w:sz w:val="24"/>
          <w:szCs w:val="24"/>
          <w:lang w:val="en-GB"/>
        </w:rPr>
        <w:t xml:space="preserve"> membrane V-ATPase, regulating final urine acidification. </w:t>
      </w:r>
      <w:r w:rsidR="00190556" w:rsidRPr="00BA7708">
        <w:rPr>
          <w:rFonts w:ascii="Book Antiqua" w:hAnsi="Book Antiqua"/>
          <w:sz w:val="24"/>
          <w:szCs w:val="24"/>
          <w:lang w:val="en-GB"/>
        </w:rPr>
        <w:t>G</w:t>
      </w:r>
      <w:r w:rsidR="00DB0004" w:rsidRPr="00BA7708">
        <w:rPr>
          <w:rFonts w:ascii="Book Antiqua" w:hAnsi="Book Antiqua"/>
          <w:sz w:val="24"/>
          <w:szCs w:val="24"/>
          <w:lang w:val="en-GB"/>
        </w:rPr>
        <w:t xml:space="preserve">enetic defects </w:t>
      </w:r>
      <w:r w:rsidR="00D87E05" w:rsidRPr="00BA7708">
        <w:rPr>
          <w:rFonts w:ascii="Book Antiqua" w:hAnsi="Book Antiqua" w:cs="Times New Roman"/>
          <w:sz w:val="24"/>
          <w:szCs w:val="24"/>
          <w:lang w:val="en-GB"/>
        </w:rPr>
        <w:t>in</w:t>
      </w:r>
      <w:r w:rsidR="00D87E0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457DC" w:rsidRPr="00BA7708">
        <w:rPr>
          <w:rFonts w:ascii="Book Antiqua" w:hAnsi="Book Antiqua"/>
          <w:sz w:val="24"/>
          <w:szCs w:val="24"/>
          <w:lang w:val="en-GB"/>
        </w:rPr>
        <w:t xml:space="preserve">specific V-ATPase </w:t>
      </w:r>
      <w:r w:rsidR="00C663D8" w:rsidRPr="00BA7708">
        <w:rPr>
          <w:rFonts w:ascii="Book Antiqua" w:hAnsi="Book Antiqua"/>
          <w:sz w:val="24"/>
          <w:szCs w:val="24"/>
          <w:lang w:val="en-GB"/>
        </w:rPr>
        <w:t xml:space="preserve">subunits are known to cause </w:t>
      </w:r>
      <w:r w:rsidR="000457DC" w:rsidRPr="00BA7708">
        <w:rPr>
          <w:rFonts w:ascii="Book Antiqua" w:hAnsi="Book Antiqua"/>
          <w:sz w:val="24"/>
          <w:szCs w:val="24"/>
          <w:lang w:val="en-GB"/>
        </w:rPr>
        <w:t>renal tubular acidosis (RTA</w:t>
      </w:r>
      <w:r w:rsidR="000457DC" w:rsidRPr="00BA7708">
        <w:rPr>
          <w:rFonts w:ascii="Book Antiqua" w:hAnsi="Book Antiqua" w:cs="Times New Roman"/>
          <w:sz w:val="24"/>
          <w:szCs w:val="24"/>
          <w:lang w:val="en-GB"/>
        </w:rPr>
        <w:t>)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Fc2NvYmFyPC9BdXRob3I+PFllYXI+MjAxMzwvWWVhcj48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g0LTkwPC9wYWdlcz48dm9sdW1lPjIxPC92b2x1bWU+PG51bWJlcj4xPC9u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Fc2NvYmFyPC9BdXRob3I+PFllYXI+MjAxMzwvWWVhcj48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g0LTkwPC9wYWdlcz48dm9sdW1lPjIxPC92b2x1bWU+PG51bWJlcj4xPC9u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37" w:tooltip="Escobar, 2013 #49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37-39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DB0004" w:rsidRPr="00BA7708">
        <w:rPr>
          <w:rFonts w:ascii="Book Antiqua" w:hAnsi="Book Antiqua"/>
          <w:sz w:val="24"/>
          <w:szCs w:val="24"/>
          <w:lang w:val="en-GB"/>
        </w:rPr>
        <w:t>.</w:t>
      </w:r>
      <w:r w:rsidR="00F06393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96832" w:rsidRPr="00BA7708">
        <w:rPr>
          <w:rFonts w:ascii="Book Antiqua" w:hAnsi="Book Antiqua" w:cs="Times New Roman"/>
          <w:sz w:val="24"/>
          <w:szCs w:val="24"/>
          <w:lang w:val="en-GB"/>
        </w:rPr>
        <w:t>Specifically</w:t>
      </w:r>
      <w:r w:rsidR="00190556" w:rsidRPr="00BA7708">
        <w:rPr>
          <w:rFonts w:ascii="Book Antiqua" w:hAnsi="Book Antiqua"/>
          <w:sz w:val="24"/>
          <w:szCs w:val="24"/>
          <w:lang w:val="en-GB"/>
        </w:rPr>
        <w:t xml:space="preserve">, mutations in </w:t>
      </w:r>
      <w:r w:rsidR="00190556" w:rsidRPr="00BA7708">
        <w:rPr>
          <w:rFonts w:ascii="Book Antiqua" w:hAnsi="Book Antiqua"/>
          <w:i/>
          <w:sz w:val="24"/>
          <w:szCs w:val="24"/>
          <w:lang w:val="en-GB"/>
        </w:rPr>
        <w:t>ATP6V0A4</w:t>
      </w:r>
      <w:r w:rsidR="00190556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87E05" w:rsidRPr="00BA7708">
        <w:rPr>
          <w:rFonts w:ascii="Book Antiqua" w:hAnsi="Book Antiqua" w:cs="Times New Roman"/>
          <w:sz w:val="24"/>
          <w:szCs w:val="24"/>
          <w:lang w:val="en-GB"/>
        </w:rPr>
        <w:t xml:space="preserve">and </w:t>
      </w:r>
      <w:r w:rsidR="00D87E05" w:rsidRPr="00BA7708">
        <w:rPr>
          <w:rFonts w:ascii="Book Antiqua" w:hAnsi="Book Antiqua" w:cs="Times New Roman"/>
          <w:i/>
          <w:sz w:val="24"/>
          <w:szCs w:val="24"/>
          <w:lang w:val="en-GB"/>
        </w:rPr>
        <w:t xml:space="preserve">ATP6V0B1 </w:t>
      </w:r>
      <w:r w:rsidR="00190556" w:rsidRPr="00BA7708">
        <w:rPr>
          <w:rFonts w:ascii="Book Antiqua" w:hAnsi="Book Antiqua"/>
          <w:sz w:val="24"/>
          <w:szCs w:val="24"/>
          <w:lang w:val="en-GB"/>
        </w:rPr>
        <w:t xml:space="preserve">coding for a4 </w:t>
      </w:r>
      <w:r w:rsidR="00190556" w:rsidRPr="00BA7708">
        <w:rPr>
          <w:rFonts w:ascii="Book Antiqua" w:hAnsi="Book Antiqua" w:cs="Times New Roman"/>
          <w:sz w:val="24"/>
          <w:szCs w:val="24"/>
          <w:lang w:val="en-GB"/>
        </w:rPr>
        <w:t>an</w:t>
      </w:r>
      <w:r w:rsidR="00C663D8" w:rsidRPr="00BA7708">
        <w:rPr>
          <w:rFonts w:ascii="Book Antiqua" w:hAnsi="Book Antiqua" w:cs="Times New Roman"/>
          <w:sz w:val="24"/>
          <w:szCs w:val="24"/>
          <w:lang w:val="en-GB"/>
        </w:rPr>
        <w:t xml:space="preserve">d B1 </w:t>
      </w:r>
      <w:r w:rsidR="00C663D8" w:rsidRPr="00BA7708">
        <w:rPr>
          <w:rFonts w:ascii="Book Antiqua" w:hAnsi="Book Antiqua"/>
          <w:sz w:val="24"/>
          <w:szCs w:val="24"/>
          <w:lang w:val="en-GB"/>
        </w:rPr>
        <w:t>subunits</w:t>
      </w:r>
      <w:r w:rsidR="00D87E05" w:rsidRPr="00BA7708">
        <w:rPr>
          <w:rFonts w:ascii="Book Antiqua" w:hAnsi="Book Antiqua" w:cs="Times New Roman"/>
          <w:sz w:val="24"/>
          <w:szCs w:val="24"/>
          <w:lang w:val="en-GB"/>
        </w:rPr>
        <w:t>, respectively,</w:t>
      </w:r>
      <w:r w:rsidR="00C663D8" w:rsidRPr="00BA7708">
        <w:rPr>
          <w:rFonts w:ascii="Book Antiqua" w:hAnsi="Book Antiqua"/>
          <w:sz w:val="24"/>
          <w:szCs w:val="24"/>
          <w:lang w:val="en-GB"/>
        </w:rPr>
        <w:t xml:space="preserve"> lead to</w:t>
      </w:r>
      <w:r w:rsidR="00190556" w:rsidRPr="00BA7708">
        <w:rPr>
          <w:rFonts w:ascii="Book Antiqua" w:hAnsi="Book Antiqua"/>
          <w:sz w:val="24"/>
          <w:szCs w:val="24"/>
          <w:lang w:val="en-GB"/>
        </w:rPr>
        <w:t xml:space="preserve"> distal RTA</w:t>
      </w:r>
      <w:r w:rsidR="00D87E0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87E05" w:rsidRPr="00BA7708">
        <w:rPr>
          <w:rFonts w:ascii="Book Antiqua" w:hAnsi="Book Antiqua" w:cs="Times New Roman"/>
          <w:sz w:val="24"/>
          <w:szCs w:val="24"/>
          <w:lang w:val="en-GB"/>
        </w:rPr>
        <w:t>in humans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LYXJldDwvQXV0aG9yPjxZZWFyPjE5OTk8L1llYXI+PFJl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ODQtOTA8L3BhZ2VzPjx2b2x1bWU+MjE8L3ZvbHVtZT48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LYXJldDwvQXV0aG9yPjxZZWFyPjE5OTk8L1llYXI+PFJl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ODQtOTA8L3BhZ2VzPjx2b2x1bWU+MjE8L3ZvbHVtZT48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38" w:tooltip="Karet, 1999 #47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38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40" w:tooltip="Karet, 1999 #97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0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190556" w:rsidRPr="00BA7708">
        <w:rPr>
          <w:rFonts w:ascii="Book Antiqua" w:hAnsi="Book Antiqua"/>
          <w:sz w:val="24"/>
          <w:szCs w:val="24"/>
          <w:lang w:val="en-GB"/>
        </w:rPr>
        <w:t xml:space="preserve">. </w:t>
      </w:r>
    </w:p>
    <w:p w:rsidR="00FC2051" w:rsidRPr="00BA7708" w:rsidRDefault="00FC2051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086A0D" w:rsidRPr="002D4D35" w:rsidRDefault="002D4D35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2D4D35">
        <w:rPr>
          <w:rFonts w:ascii="Book Antiqua" w:eastAsia="MS PMincho" w:hAnsi="Book Antiqua" w:cs="Times New Roman"/>
          <w:b/>
          <w:sz w:val="24"/>
          <w:szCs w:val="24"/>
          <w:lang w:val="en-GB"/>
        </w:rPr>
        <w:t>NONCANONICAL</w:t>
      </w:r>
      <w:r w:rsidRPr="002D4D35">
        <w:rPr>
          <w:rFonts w:ascii="Book Antiqua" w:hAnsi="Book Antiqua"/>
          <w:b/>
          <w:sz w:val="24"/>
          <w:szCs w:val="24"/>
          <w:lang w:val="en-GB"/>
        </w:rPr>
        <w:t xml:space="preserve"> FUNCTIONS OF INTRACELLULAR V-ATPASE</w:t>
      </w:r>
    </w:p>
    <w:p w:rsidR="00B917DD" w:rsidRPr="00BA7708" w:rsidRDefault="00974560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While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86A0D" w:rsidRPr="00BA7708">
        <w:rPr>
          <w:rFonts w:ascii="Book Antiqua" w:hAnsi="Book Antiqua"/>
          <w:sz w:val="24"/>
          <w:szCs w:val="24"/>
          <w:lang w:val="en-GB"/>
        </w:rPr>
        <w:t xml:space="preserve">the conventional functions of intracellular V-ATPase 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re</w:t>
      </w:r>
      <w:r w:rsidR="0024403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86A0D" w:rsidRPr="00BA7708">
        <w:rPr>
          <w:rFonts w:ascii="Book Antiqua" w:hAnsi="Book Antiqua"/>
          <w:sz w:val="24"/>
          <w:szCs w:val="24"/>
          <w:lang w:val="en-GB"/>
        </w:rPr>
        <w:t>well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086A0D" w:rsidRPr="00BA7708">
        <w:rPr>
          <w:rFonts w:ascii="Book Antiqua" w:hAnsi="Book Antiqua"/>
          <w:sz w:val="24"/>
          <w:szCs w:val="24"/>
          <w:lang w:val="en-GB"/>
        </w:rPr>
        <w:t xml:space="preserve">established, </w:t>
      </w:r>
      <w:r w:rsidR="00C616D5" w:rsidRPr="00BA7708">
        <w:rPr>
          <w:rFonts w:ascii="Book Antiqua" w:hAnsi="Book Antiqua"/>
          <w:sz w:val="24"/>
          <w:szCs w:val="24"/>
          <w:lang w:val="en-GB"/>
        </w:rPr>
        <w:t>recent studies suggest</w:t>
      </w:r>
      <w:r w:rsidR="0024403E" w:rsidRPr="00BA7708">
        <w:rPr>
          <w:rFonts w:ascii="Book Antiqua" w:hAnsi="Book Antiqua"/>
          <w:sz w:val="24"/>
          <w:szCs w:val="24"/>
          <w:lang w:val="en-GB"/>
        </w:rPr>
        <w:t xml:space="preserve">ed 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at V-ATPase might have </w:t>
      </w:r>
      <w:proofErr w:type="spellStart"/>
      <w:r w:rsidR="00C616D5" w:rsidRPr="00BA7708">
        <w:rPr>
          <w:rFonts w:ascii="Book Antiqua" w:eastAsia="MS PMincho" w:hAnsi="Book Antiqua" w:cs="Times New Roman"/>
          <w:sz w:val="24"/>
          <w:szCs w:val="24"/>
          <w:lang w:val="en-GB"/>
        </w:rPr>
        <w:t>noncanonical</w:t>
      </w:r>
      <w:proofErr w:type="spellEnd"/>
      <w:r w:rsidR="00C616D5" w:rsidRPr="00BA7708">
        <w:rPr>
          <w:rFonts w:ascii="Book Antiqua" w:hAnsi="Book Antiqua"/>
          <w:sz w:val="24"/>
          <w:szCs w:val="24"/>
          <w:lang w:val="en-GB"/>
        </w:rPr>
        <w:t xml:space="preserve"> functions as well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YXhzb248L0F1dGhvcj48WWVhcj4yMDE0PC9ZZWFyPjxS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NYXhzb248L0F1dGhvcj48WWVhcj4yMDE0PC9ZZWFyPjxS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41" w:tooltip="Maxson, 2014 #21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1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C616D5" w:rsidRPr="00BA7708">
        <w:rPr>
          <w:rFonts w:ascii="Book Antiqua" w:hAnsi="Book Antiqua"/>
          <w:sz w:val="24"/>
          <w:szCs w:val="24"/>
          <w:lang w:val="en-GB"/>
        </w:rPr>
        <w:t xml:space="preserve">. For example, </w:t>
      </w:r>
      <w:r w:rsidR="009B59A8" w:rsidRPr="00BA7708">
        <w:rPr>
          <w:rFonts w:ascii="Book Antiqua" w:hAnsi="Book Antiqua"/>
          <w:sz w:val="24"/>
          <w:szCs w:val="24"/>
          <w:lang w:val="en-GB" w:eastAsia="ja-JP"/>
        </w:rPr>
        <w:t xml:space="preserve">V-ATPase achieves the desired acidic </w:t>
      </w:r>
      <w:proofErr w:type="spellStart"/>
      <w:r w:rsidR="00CF545D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044C2E" w:rsidRPr="00BA7708">
        <w:rPr>
          <w:rFonts w:ascii="Book Antiqua" w:hAnsi="Book Antiqua"/>
          <w:sz w:val="24"/>
          <w:szCs w:val="24"/>
          <w:lang w:val="en-GB"/>
        </w:rPr>
        <w:t xml:space="preserve"> pH</w:t>
      </w:r>
      <w:r w:rsidR="0024403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9B59A8" w:rsidRPr="00BA7708">
        <w:rPr>
          <w:rFonts w:ascii="Book Antiqua" w:hAnsi="Book Antiqua"/>
          <w:sz w:val="24"/>
          <w:szCs w:val="24"/>
          <w:lang w:val="en-GB" w:eastAsia="ja-JP"/>
        </w:rPr>
        <w:t xml:space="preserve">in order </w:t>
      </w:r>
      <w:r w:rsidR="00044C2E" w:rsidRPr="00BA7708">
        <w:rPr>
          <w:rFonts w:ascii="Book Antiqua" w:hAnsi="Book Antiqua"/>
          <w:sz w:val="24"/>
          <w:szCs w:val="24"/>
          <w:lang w:val="en-GB"/>
        </w:rPr>
        <w:t xml:space="preserve">to regulate the budding of </w:t>
      </w:r>
      <w:proofErr w:type="spellStart"/>
      <w:r w:rsidR="00044C2E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044C2E" w:rsidRPr="00BA7708">
        <w:rPr>
          <w:rFonts w:ascii="Book Antiqua" w:hAnsi="Book Antiqua"/>
          <w:sz w:val="24"/>
          <w:szCs w:val="24"/>
          <w:lang w:val="en-GB"/>
        </w:rPr>
        <w:t xml:space="preserve"> carrier vesicles</w:t>
      </w:r>
      <w:r w:rsidR="00DA1C4D" w:rsidRPr="00BA7708">
        <w:rPr>
          <w:rFonts w:ascii="Book Antiqua" w:hAnsi="Book Antiqua"/>
          <w:sz w:val="24"/>
          <w:szCs w:val="24"/>
          <w:lang w:val="en-GB"/>
        </w:rPr>
        <w:t>,</w:t>
      </w:r>
      <w:r w:rsidR="00044C2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CF545D" w:rsidRPr="00BA7708">
        <w:rPr>
          <w:rFonts w:ascii="Book Antiqua" w:hAnsi="Book Antiqua"/>
          <w:sz w:val="24"/>
          <w:szCs w:val="24"/>
          <w:lang w:val="en-GB"/>
        </w:rPr>
        <w:t xml:space="preserve">where V-ATPase itself 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functions as</w:t>
      </w:r>
      <w:r w:rsidR="0024403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710F7" w:rsidRPr="00BA7708">
        <w:rPr>
          <w:rFonts w:ascii="Book Antiqua" w:hAnsi="Book Antiqua"/>
          <w:sz w:val="24"/>
          <w:szCs w:val="24"/>
          <w:lang w:val="en-GB"/>
        </w:rPr>
        <w:t xml:space="preserve">not only </w:t>
      </w:r>
      <w:r w:rsidR="00CF545D" w:rsidRPr="00BA7708">
        <w:rPr>
          <w:rFonts w:ascii="Book Antiqua" w:hAnsi="Book Antiqua"/>
          <w:sz w:val="24"/>
          <w:szCs w:val="24"/>
          <w:lang w:val="en-GB"/>
        </w:rPr>
        <w:t xml:space="preserve">a </w:t>
      </w:r>
      <w:r w:rsidR="00B710F7" w:rsidRPr="00BA7708">
        <w:rPr>
          <w:rFonts w:ascii="Book Antiqua" w:hAnsi="Book Antiqua"/>
          <w:sz w:val="24"/>
          <w:szCs w:val="24"/>
          <w:lang w:val="en-GB"/>
        </w:rPr>
        <w:t xml:space="preserve">proton pump but 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lso</w:t>
      </w:r>
      <w:r w:rsidR="0024403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710F7" w:rsidRPr="00BA7708">
        <w:rPr>
          <w:rFonts w:ascii="Book Antiqua" w:hAnsi="Book Antiqua"/>
          <w:sz w:val="24"/>
          <w:szCs w:val="24"/>
          <w:lang w:val="en-GB"/>
        </w:rPr>
        <w:t xml:space="preserve">a </w:t>
      </w:r>
      <w:r w:rsidR="00DA1C4D" w:rsidRPr="00BA7708">
        <w:rPr>
          <w:rFonts w:ascii="Book Antiqua" w:hAnsi="Book Antiqua"/>
          <w:sz w:val="24"/>
          <w:szCs w:val="24"/>
          <w:lang w:val="en-GB"/>
        </w:rPr>
        <w:t>pH sensor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Gb3JnYWM8L0F1dGhvcj48WWVhcj4yMDA3PC9ZZWFyPjxS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Gb3JnYWM8L0F1dGhvcj48WWVhcj4yMDA3PC9ZZWFyPjxS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" w:tooltip="Forgac, 2007 #18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42" w:tooltip="Hurtado-Lorenzo, 2006 #30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2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43" w:tooltip="Marshansky, 2007 #32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3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FF7B50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L</w:t>
      </w:r>
      <w:r w:rsidR="00A9332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uminal</w:t>
      </w:r>
      <w:r w:rsidR="00A9332C" w:rsidRPr="00BA7708">
        <w:rPr>
          <w:rFonts w:ascii="Book Antiqua" w:hAnsi="Book Antiqua"/>
          <w:sz w:val="24"/>
          <w:szCs w:val="24"/>
          <w:lang w:val="en-GB"/>
        </w:rPr>
        <w:t xml:space="preserve"> pH information is </w:t>
      </w:r>
      <w:r w:rsidR="00F9683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hypothesized to be </w:t>
      </w:r>
      <w:r w:rsidR="00A9332C" w:rsidRPr="00BA7708">
        <w:rPr>
          <w:rFonts w:ascii="Book Antiqua" w:hAnsi="Book Antiqua"/>
          <w:sz w:val="24"/>
          <w:szCs w:val="24"/>
          <w:lang w:val="en-GB"/>
        </w:rPr>
        <w:t xml:space="preserve">detected </w:t>
      </w:r>
      <w:r w:rsidR="00EB1B7C" w:rsidRPr="00BA7708">
        <w:rPr>
          <w:rFonts w:ascii="Book Antiqua" w:hAnsi="Book Antiqua"/>
          <w:sz w:val="24"/>
          <w:szCs w:val="24"/>
          <w:lang w:val="en-GB"/>
        </w:rPr>
        <w:t xml:space="preserve">by V-ATPase </w:t>
      </w:r>
      <w:r w:rsidR="00B8490B" w:rsidRPr="00BA7708">
        <w:rPr>
          <w:rFonts w:ascii="Book Antiqua" w:hAnsi="Book Antiqua"/>
          <w:sz w:val="24"/>
          <w:szCs w:val="24"/>
          <w:lang w:val="en-GB"/>
        </w:rPr>
        <w:t xml:space="preserve">and transmitted to the cytosolic side </w:t>
      </w:r>
      <w:r w:rsidR="00CF3851" w:rsidRPr="00CF3851">
        <w:rPr>
          <w:rFonts w:ascii="Book Antiqua" w:hAnsi="Book Antiqua"/>
          <w:i/>
          <w:sz w:val="24"/>
          <w:szCs w:val="24"/>
          <w:lang w:val="en-GB"/>
        </w:rPr>
        <w:t>via</w:t>
      </w:r>
      <w:r w:rsidR="00B8490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3A153D" w:rsidRPr="00BA7708">
        <w:rPr>
          <w:rFonts w:ascii="Book Antiqua" w:hAnsi="Book Antiqua"/>
          <w:sz w:val="24"/>
          <w:szCs w:val="24"/>
          <w:lang w:val="en-GB"/>
        </w:rPr>
        <w:t xml:space="preserve">conformational changes 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</w:t>
      </w:r>
      <w:r w:rsidR="0024403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3A153D" w:rsidRPr="00BA7708">
        <w:rPr>
          <w:rFonts w:ascii="Book Antiqua" w:hAnsi="Book Antiqua"/>
          <w:sz w:val="24"/>
          <w:szCs w:val="24"/>
          <w:lang w:val="en-GB"/>
        </w:rPr>
        <w:t xml:space="preserve">its </w:t>
      </w:r>
      <w:proofErr w:type="spellStart"/>
      <w:r w:rsidR="00B8490B" w:rsidRPr="00BA7708">
        <w:rPr>
          <w:rFonts w:ascii="Book Antiqua" w:hAnsi="Book Antiqua"/>
          <w:sz w:val="24"/>
          <w:szCs w:val="24"/>
          <w:lang w:val="en-GB"/>
        </w:rPr>
        <w:t>transmembrane</w:t>
      </w:r>
      <w:proofErr w:type="spellEnd"/>
      <w:r w:rsidR="00B8490B" w:rsidRPr="00BA7708">
        <w:rPr>
          <w:rFonts w:ascii="Book Antiqua" w:hAnsi="Book Antiqua"/>
          <w:sz w:val="24"/>
          <w:szCs w:val="24"/>
          <w:lang w:val="en-GB"/>
        </w:rPr>
        <w:t xml:space="preserve"> a2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B8490B" w:rsidRPr="00BA7708">
        <w:rPr>
          <w:rFonts w:ascii="Book Antiqua" w:hAnsi="Book Antiqua"/>
          <w:sz w:val="24"/>
          <w:szCs w:val="24"/>
          <w:lang w:val="en-GB"/>
        </w:rPr>
        <w:t>isoform</w:t>
      </w:r>
      <w:r w:rsidR="00BC4C91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. This in turn </w:t>
      </w:r>
      <w:r w:rsidR="00B8490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sult</w:t>
      </w:r>
      <w:r w:rsidR="00BC4C9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</w:t>
      </w:r>
      <w:r w:rsidR="00B8490B" w:rsidRPr="00BA7708">
        <w:rPr>
          <w:rFonts w:ascii="Book Antiqua" w:hAnsi="Book Antiqua"/>
          <w:sz w:val="24"/>
          <w:szCs w:val="24"/>
          <w:lang w:val="en-GB"/>
        </w:rPr>
        <w:t xml:space="preserve"> in the recruitment of ADP-</w:t>
      </w:r>
      <w:proofErr w:type="spellStart"/>
      <w:r w:rsidR="00B8490B" w:rsidRPr="00BA7708">
        <w:rPr>
          <w:rFonts w:ascii="Book Antiqua" w:hAnsi="Book Antiqua"/>
          <w:sz w:val="24"/>
          <w:szCs w:val="24"/>
          <w:lang w:val="en-GB"/>
        </w:rPr>
        <w:t>ribosylation</w:t>
      </w:r>
      <w:proofErr w:type="spellEnd"/>
      <w:r w:rsidR="00B8490B" w:rsidRPr="00BA7708">
        <w:rPr>
          <w:rFonts w:ascii="Book Antiqua" w:hAnsi="Book Antiqua"/>
          <w:sz w:val="24"/>
          <w:szCs w:val="24"/>
          <w:lang w:val="en-GB"/>
        </w:rPr>
        <w:t xml:space="preserve"> factor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(ARF)-</w:t>
      </w:r>
      <w:r w:rsidR="00B8490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6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(ARF-</w:t>
      </w:r>
      <w:r w:rsidR="0024403E" w:rsidRPr="00BA7708">
        <w:rPr>
          <w:rFonts w:ascii="Book Antiqua" w:hAnsi="Book Antiqua"/>
          <w:sz w:val="24"/>
          <w:szCs w:val="24"/>
          <w:lang w:val="en-GB"/>
        </w:rPr>
        <w:t>6</w:t>
      </w:r>
      <w:r w:rsidR="00B8490B" w:rsidRPr="00BA7708">
        <w:rPr>
          <w:rFonts w:ascii="Book Antiqua" w:hAnsi="Book Antiqua"/>
          <w:sz w:val="24"/>
          <w:szCs w:val="24"/>
          <w:lang w:val="en-GB"/>
        </w:rPr>
        <w:t xml:space="preserve">) and </w:t>
      </w:r>
      <w:r w:rsidR="0024403E" w:rsidRPr="00BA7708">
        <w:rPr>
          <w:rFonts w:ascii="Book Antiqua" w:hAnsi="Book Antiqua"/>
          <w:sz w:val="24"/>
          <w:szCs w:val="24"/>
          <w:lang w:val="en-GB"/>
        </w:rPr>
        <w:t>ARF-nucleotide</w:t>
      </w:r>
      <w:r w:rsidR="00BC4C91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24403E" w:rsidRPr="00BA7708">
        <w:rPr>
          <w:rFonts w:ascii="Book Antiqua" w:hAnsi="Book Antiqua"/>
          <w:sz w:val="24"/>
          <w:szCs w:val="24"/>
          <w:lang w:val="en-GB"/>
        </w:rPr>
        <w:t>binding-site opener</w:t>
      </w:r>
      <w:r w:rsidR="002440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(</w:t>
      </w:r>
      <w:r w:rsidR="00B8490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RNO)</w:t>
      </w:r>
      <w:r w:rsidR="001F3255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, both of which </w:t>
      </w:r>
      <w:r w:rsidR="001F3255" w:rsidRPr="00BA7708">
        <w:rPr>
          <w:rFonts w:ascii="Book Antiqua" w:hAnsi="Book Antiqua"/>
          <w:sz w:val="24"/>
          <w:szCs w:val="24"/>
          <w:lang w:val="en-GB"/>
        </w:rPr>
        <w:t>are</w:t>
      </w:r>
      <w:r w:rsidR="003A153D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3A153D" w:rsidRPr="00BA7708">
        <w:rPr>
          <w:rFonts w:ascii="Book Antiqua" w:hAnsi="Book Antiqua"/>
          <w:sz w:val="24"/>
          <w:szCs w:val="24"/>
          <w:lang w:val="en-GB"/>
        </w:rPr>
        <w:lastRenderedPageBreak/>
        <w:t xml:space="preserve">involved in endocytosis by regulating the formation of </w:t>
      </w:r>
      <w:proofErr w:type="spellStart"/>
      <w:r w:rsidR="003A153D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3A153D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9083E" w:rsidRPr="00BA7708">
        <w:rPr>
          <w:rFonts w:ascii="Book Antiqua" w:hAnsi="Book Antiqua"/>
          <w:sz w:val="24"/>
          <w:szCs w:val="24"/>
          <w:lang w:val="en-GB"/>
        </w:rPr>
        <w:t>carrier vesicles.</w:t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C4C9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onversely</w:t>
      </w:r>
      <w:r w:rsidR="00FC2051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, </w:t>
      </w:r>
      <w:proofErr w:type="spellStart"/>
      <w:r w:rsidR="00BC4C9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lysosomal</w:t>
      </w:r>
      <w:proofErr w:type="spellEnd"/>
      <w:r w:rsidR="00BC4C9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541F9" w:rsidRPr="00BA7708">
        <w:rPr>
          <w:rFonts w:ascii="Book Antiqua" w:hAnsi="Book Antiqua"/>
          <w:sz w:val="24"/>
          <w:szCs w:val="24"/>
          <w:lang w:val="en-GB"/>
        </w:rPr>
        <w:t>V-ATPase</w:t>
      </w:r>
      <w:r w:rsidR="0014453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is also </w:t>
      </w:r>
      <w:r w:rsidR="007A0838" w:rsidRPr="00BA7708">
        <w:rPr>
          <w:rFonts w:ascii="Book Antiqua" w:hAnsi="Book Antiqua"/>
          <w:sz w:val="24"/>
          <w:szCs w:val="24"/>
          <w:lang w:val="en-GB"/>
        </w:rPr>
        <w:t xml:space="preserve">suggested </w:t>
      </w:r>
      <w:r w:rsidR="00FC2051" w:rsidRPr="00BA7708">
        <w:rPr>
          <w:rFonts w:ascii="Book Antiqua" w:hAnsi="Book Antiqua"/>
          <w:sz w:val="24"/>
          <w:szCs w:val="24"/>
          <w:lang w:val="en-GB"/>
        </w:rPr>
        <w:t xml:space="preserve">to </w:t>
      </w:r>
      <w:r w:rsidR="00BC4C9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onstitute</w:t>
      </w:r>
      <w:r w:rsidR="00BC4C9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7A0838" w:rsidRPr="00BA7708">
        <w:rPr>
          <w:rFonts w:ascii="Book Antiqua" w:hAnsi="Book Antiqua"/>
          <w:sz w:val="24"/>
          <w:szCs w:val="24"/>
          <w:lang w:val="en-GB"/>
        </w:rPr>
        <w:t>an impo</w:t>
      </w:r>
      <w:r w:rsidR="00D5178A" w:rsidRPr="00BA7708">
        <w:rPr>
          <w:rFonts w:ascii="Book Antiqua" w:hAnsi="Book Antiqua"/>
          <w:sz w:val="24"/>
          <w:szCs w:val="24"/>
          <w:lang w:val="en-GB"/>
        </w:rPr>
        <w:t>rtant component of</w:t>
      </w:r>
      <w:r w:rsidR="00BC4C9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C4C9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e</w:t>
      </w:r>
      <w:r w:rsidR="00D5178A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proofErr w:type="spellStart"/>
      <w:r w:rsidR="00D5178A" w:rsidRPr="00BA7708">
        <w:rPr>
          <w:rFonts w:ascii="Book Antiqua" w:hAnsi="Book Antiqua"/>
          <w:sz w:val="24"/>
          <w:szCs w:val="24"/>
          <w:lang w:val="en-GB"/>
        </w:rPr>
        <w:t>lysosomal</w:t>
      </w:r>
      <w:proofErr w:type="spellEnd"/>
      <w:r w:rsidR="00BC4C9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-</w:t>
      </w:r>
      <w:r w:rsidR="007A0838" w:rsidRPr="00BA7708">
        <w:rPr>
          <w:rFonts w:ascii="Book Antiqua" w:hAnsi="Book Antiqua"/>
          <w:sz w:val="24"/>
          <w:szCs w:val="24"/>
          <w:lang w:val="en-GB"/>
        </w:rPr>
        <w:t xml:space="preserve">associated amino acid sensing </w:t>
      </w:r>
      <w:r w:rsidR="00BC4C9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machinery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ab25jdTwvQXV0aG9yPjxZZWFyPjIwMTE8L1llYXI+PFJl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ab25jdTwvQXV0aG9yPjxZZWFyPjIwMTE8L1llYXI+PFJl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44" w:tooltip="Zoncu, 2011 #33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4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7A0838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603C6B" w:rsidRPr="00BA7708">
        <w:rPr>
          <w:rFonts w:ascii="Book Antiqua" w:hAnsi="Book Antiqua"/>
          <w:sz w:val="24"/>
          <w:szCs w:val="24"/>
          <w:lang w:val="en-GB"/>
        </w:rPr>
        <w:t xml:space="preserve">Although the precise mechanism 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underlying this function of V-ATPase </w:t>
      </w:r>
      <w:r w:rsidR="00603C6B" w:rsidRPr="00BA7708">
        <w:rPr>
          <w:rFonts w:ascii="Book Antiqua" w:hAnsi="Book Antiqua"/>
          <w:sz w:val="24"/>
          <w:szCs w:val="24"/>
          <w:lang w:val="en-GB"/>
        </w:rPr>
        <w:t xml:space="preserve">is unknown, accumulation of amino </w:t>
      </w:r>
      <w:r w:rsidR="00603C6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cid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</w:t>
      </w:r>
      <w:r w:rsidR="00603C6B" w:rsidRPr="00BA7708">
        <w:rPr>
          <w:rFonts w:ascii="Book Antiqua" w:hAnsi="Book Antiqua"/>
          <w:sz w:val="24"/>
          <w:szCs w:val="24"/>
          <w:lang w:val="en-GB"/>
        </w:rPr>
        <w:t xml:space="preserve"> in lysosomes </w:t>
      </w:r>
      <w:r w:rsidR="00313278" w:rsidRPr="00BA7708">
        <w:rPr>
          <w:rFonts w:ascii="Book Antiqua" w:hAnsi="Book Antiqua"/>
          <w:sz w:val="24"/>
          <w:szCs w:val="24"/>
          <w:lang w:val="en-GB"/>
        </w:rPr>
        <w:t xml:space="preserve">activates Rag </w:t>
      </w:r>
      <w:proofErr w:type="spellStart"/>
      <w:r w:rsidR="00313278" w:rsidRPr="00BA7708">
        <w:rPr>
          <w:rFonts w:ascii="Book Antiqua" w:hAnsi="Book Antiqua"/>
          <w:sz w:val="24"/>
          <w:szCs w:val="24"/>
          <w:lang w:val="en-GB"/>
        </w:rPr>
        <w:t>guanosine</w:t>
      </w:r>
      <w:proofErr w:type="spellEnd"/>
      <w:r w:rsidR="0031327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313278" w:rsidRPr="00BA7708">
        <w:rPr>
          <w:rFonts w:ascii="Book Antiqua" w:hAnsi="Book Antiqua"/>
          <w:sz w:val="24"/>
          <w:szCs w:val="24"/>
          <w:lang w:val="en-GB"/>
        </w:rPr>
        <w:t>triphosphatases</w:t>
      </w:r>
      <w:proofErr w:type="spellEnd"/>
      <w:r w:rsidR="00313278" w:rsidRPr="00BA7708">
        <w:rPr>
          <w:rFonts w:ascii="Book Antiqua" w:hAnsi="Book Antiqua"/>
          <w:sz w:val="24"/>
          <w:szCs w:val="24"/>
          <w:lang w:val="en-GB"/>
        </w:rPr>
        <w:t xml:space="preserve"> (</w:t>
      </w:r>
      <w:proofErr w:type="spellStart"/>
      <w:r w:rsidR="00313278" w:rsidRPr="00BA7708">
        <w:rPr>
          <w:rFonts w:ascii="Book Antiqua" w:hAnsi="Book Antiqua"/>
          <w:sz w:val="24"/>
          <w:szCs w:val="24"/>
          <w:lang w:val="en-GB"/>
        </w:rPr>
        <w:t>GTPases</w:t>
      </w:r>
      <w:proofErr w:type="spellEnd"/>
      <w:r w:rsidR="0031327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)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LaW08L0F1dGhvcj48WWVhcj4yMDA4PC9ZZWFyPjxSZWNO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LaW08L0F1dGhvcj48WWVhcj4yMDA4PC9ZZWFyPjxSZWNO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45" w:tooltip="Kim, 2008 #37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5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31327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03C6B" w:rsidRPr="00BA7708">
        <w:rPr>
          <w:rFonts w:ascii="Book Antiqua" w:hAnsi="Book Antiqua"/>
          <w:sz w:val="24"/>
          <w:szCs w:val="24"/>
          <w:lang w:val="en-GB"/>
        </w:rPr>
        <w:t xml:space="preserve">that </w:t>
      </w:r>
      <w:r w:rsidR="00603C6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promote 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e</w:t>
      </w:r>
      <w:r w:rsidR="003C30B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03C6B" w:rsidRPr="00BA7708">
        <w:rPr>
          <w:rFonts w:ascii="Book Antiqua" w:hAnsi="Book Antiqua"/>
          <w:sz w:val="24"/>
          <w:szCs w:val="24"/>
          <w:lang w:val="en-GB"/>
        </w:rPr>
        <w:t xml:space="preserve">translocation of 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e</w:t>
      </w:r>
      <w:r w:rsidR="003C30B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03C6B" w:rsidRPr="00BA7708">
        <w:rPr>
          <w:rFonts w:ascii="Book Antiqua" w:hAnsi="Book Antiqua"/>
          <w:sz w:val="24"/>
          <w:szCs w:val="24"/>
          <w:lang w:val="en-GB"/>
        </w:rPr>
        <w:t>master growth regulator</w:t>
      </w:r>
      <w:r w:rsidR="00603C6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3C30B9" w:rsidRPr="00BA7708">
        <w:rPr>
          <w:rFonts w:ascii="Book Antiqua" w:hAnsi="Book Antiqua"/>
          <w:sz w:val="24"/>
          <w:szCs w:val="24"/>
          <w:lang w:val="en-GB"/>
        </w:rPr>
        <w:t xml:space="preserve">mechanistic target of </w:t>
      </w:r>
      <w:proofErr w:type="spellStart"/>
      <w:r w:rsidR="003C30B9" w:rsidRPr="00BA7708">
        <w:rPr>
          <w:rFonts w:ascii="Book Antiqua" w:hAnsi="Book Antiqua"/>
          <w:sz w:val="24"/>
          <w:szCs w:val="24"/>
          <w:lang w:val="en-GB"/>
        </w:rPr>
        <w:t>rapamycin</w:t>
      </w:r>
      <w:proofErr w:type="spellEnd"/>
      <w:r w:rsidR="003C30B9" w:rsidRPr="00BA7708">
        <w:rPr>
          <w:rFonts w:ascii="Book Antiqua" w:hAnsi="Book Antiqua"/>
          <w:sz w:val="24"/>
          <w:szCs w:val="24"/>
          <w:lang w:val="en-GB"/>
        </w:rPr>
        <w:t xml:space="preserve"> complex 1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(</w:t>
      </w:r>
      <w:r w:rsidR="00603C6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mTORC1</w:t>
      </w:r>
      <w:r w:rsidR="00603C6B" w:rsidRPr="00BA7708">
        <w:rPr>
          <w:rFonts w:ascii="Book Antiqua" w:hAnsi="Book Antiqua"/>
          <w:sz w:val="24"/>
          <w:szCs w:val="24"/>
          <w:lang w:val="en-GB"/>
        </w:rPr>
        <w:t xml:space="preserve">) to the </w:t>
      </w:r>
      <w:proofErr w:type="spellStart"/>
      <w:r w:rsidR="00603C6B" w:rsidRPr="00BA7708">
        <w:rPr>
          <w:rFonts w:ascii="Book Antiqua" w:hAnsi="Book Antiqua"/>
          <w:sz w:val="24"/>
          <w:szCs w:val="24"/>
          <w:lang w:val="en-GB"/>
        </w:rPr>
        <w:t>lysosomal</w:t>
      </w:r>
      <w:proofErr w:type="spellEnd"/>
      <w:r w:rsidR="00603C6B" w:rsidRPr="00BA7708">
        <w:rPr>
          <w:rFonts w:ascii="Book Antiqua" w:hAnsi="Book Antiqua"/>
          <w:sz w:val="24"/>
          <w:szCs w:val="24"/>
          <w:lang w:val="en-GB"/>
        </w:rPr>
        <w:t xml:space="preserve"> membrane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FZmV5YW48L0F1dGhvcj48WWVhcj4yMDEyPC9ZZWFyPjxS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FZmV5YW48L0F1dGhvcj48WWVhcj4yMDEyPC9ZZWFyPjxS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46" w:tooltip="Efeyan, 2012 #34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6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47" w:tooltip="Hu, 2016 #36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7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A23A65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AA6138" w:rsidRPr="00BA7708">
        <w:rPr>
          <w:rFonts w:ascii="Book Antiqua" w:hAnsi="Book Antiqua"/>
          <w:sz w:val="24"/>
          <w:szCs w:val="24"/>
          <w:lang w:val="en-GB"/>
        </w:rPr>
        <w:t xml:space="preserve">In 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is process</w:t>
      </w:r>
      <w:r w:rsidR="00AA613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, 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</w:t>
      </w:r>
      <w:r w:rsidR="00FF0001" w:rsidRPr="00BA7708">
        <w:rPr>
          <w:rFonts w:ascii="Book Antiqua" w:hAnsi="Book Antiqua"/>
          <w:sz w:val="24"/>
          <w:szCs w:val="24"/>
          <w:lang w:val="en-GB"/>
        </w:rPr>
        <w:t xml:space="preserve">interaction between </w:t>
      </w:r>
      <w:r w:rsidR="00AA6138" w:rsidRPr="00BA7708">
        <w:rPr>
          <w:rFonts w:ascii="Book Antiqua" w:hAnsi="Book Antiqua"/>
          <w:sz w:val="24"/>
          <w:szCs w:val="24"/>
          <w:lang w:val="en-GB"/>
        </w:rPr>
        <w:t>V-</w:t>
      </w:r>
      <w:r w:rsidR="00FF0001" w:rsidRPr="00BA7708">
        <w:rPr>
          <w:rFonts w:ascii="Book Antiqua" w:hAnsi="Book Antiqua"/>
          <w:sz w:val="24"/>
          <w:szCs w:val="24"/>
          <w:lang w:val="en-GB"/>
        </w:rPr>
        <w:t xml:space="preserve">ATPase and the 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</w:t>
      </w:r>
      <w:r w:rsidR="00FF000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egulator</w:t>
      </w:r>
      <w:r w:rsidR="00FF0001" w:rsidRPr="00BA7708">
        <w:rPr>
          <w:rFonts w:ascii="Book Antiqua" w:hAnsi="Book Antiqua"/>
          <w:sz w:val="24"/>
          <w:szCs w:val="24"/>
          <w:lang w:val="en-GB"/>
        </w:rPr>
        <w:t xml:space="preserve"> that anchors Rag </w:t>
      </w:r>
      <w:proofErr w:type="spellStart"/>
      <w:r w:rsidR="00FF0001" w:rsidRPr="00BA7708">
        <w:rPr>
          <w:rFonts w:ascii="Book Antiqua" w:hAnsi="Book Antiqua"/>
          <w:sz w:val="24"/>
          <w:szCs w:val="24"/>
          <w:lang w:val="en-GB"/>
        </w:rPr>
        <w:t>GTPases</w:t>
      </w:r>
      <w:proofErr w:type="spellEnd"/>
      <w:r w:rsidR="00FF0001" w:rsidRPr="00BA7708">
        <w:rPr>
          <w:rFonts w:ascii="Book Antiqua" w:hAnsi="Book Antiqua"/>
          <w:sz w:val="24"/>
          <w:szCs w:val="24"/>
          <w:lang w:val="en-GB"/>
        </w:rPr>
        <w:t xml:space="preserve"> to 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</w:t>
      </w:r>
      <w:r w:rsidR="00FF0001" w:rsidRPr="00BA7708">
        <w:rPr>
          <w:rFonts w:ascii="Book Antiqua" w:hAnsi="Book Antiqua"/>
          <w:sz w:val="24"/>
          <w:szCs w:val="24"/>
          <w:lang w:val="en-GB"/>
        </w:rPr>
        <w:t>lysosomes is necessary for amino acid-induced signal transductio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YW5jYWs8L0F1dGhvcj48WWVhcj4yMDEwPC9ZZWFyPjxS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YW5jYWs8L0F1dGhvcj48WWVhcj4yMDEwPC9ZZWFyPjxS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48" w:tooltip="Sancak, 2010 #38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8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FF0001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DE16DA" w:rsidRPr="00BA7708">
        <w:rPr>
          <w:rFonts w:ascii="Book Antiqua" w:hAnsi="Book Antiqua"/>
          <w:sz w:val="24"/>
          <w:szCs w:val="24"/>
          <w:lang w:val="en-GB"/>
        </w:rPr>
        <w:t xml:space="preserve">Therefore, </w:t>
      </w:r>
      <w:proofErr w:type="spellStart"/>
      <w:r w:rsidR="00A45903" w:rsidRPr="00BA7708">
        <w:rPr>
          <w:rFonts w:ascii="Book Antiqua" w:hAnsi="Book Antiqua"/>
          <w:sz w:val="24"/>
          <w:szCs w:val="24"/>
          <w:lang w:val="en-GB"/>
        </w:rPr>
        <w:t>lysosomal</w:t>
      </w:r>
      <w:proofErr w:type="spellEnd"/>
      <w:r w:rsidR="00A45903" w:rsidRPr="00BA7708">
        <w:rPr>
          <w:rFonts w:ascii="Book Antiqua" w:hAnsi="Book Antiqua"/>
          <w:sz w:val="24"/>
          <w:szCs w:val="24"/>
          <w:lang w:val="en-GB"/>
        </w:rPr>
        <w:t xml:space="preserve"> V-ATPase 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performs pivotal</w:t>
      </w:r>
      <w:r w:rsidR="00656EC6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CC6154" w:rsidRPr="00BA7708">
        <w:rPr>
          <w:rFonts w:ascii="Book Antiqua" w:hAnsi="Book Antiqua"/>
          <w:sz w:val="24"/>
          <w:szCs w:val="24"/>
          <w:lang w:val="en-GB"/>
        </w:rPr>
        <w:t xml:space="preserve">roles 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s </w:t>
      </w:r>
      <w:r w:rsidR="00C555FB" w:rsidRPr="00BA7708">
        <w:rPr>
          <w:rFonts w:ascii="Book Antiqua" w:hAnsi="Book Antiqua"/>
          <w:sz w:val="24"/>
          <w:szCs w:val="24"/>
          <w:lang w:val="en-GB"/>
        </w:rPr>
        <w:t xml:space="preserve">both </w:t>
      </w:r>
      <w:r w:rsidR="00CC6154" w:rsidRPr="00BA7708">
        <w:rPr>
          <w:rFonts w:ascii="Book Antiqua" w:hAnsi="Book Antiqua"/>
          <w:sz w:val="24"/>
          <w:szCs w:val="24"/>
          <w:lang w:val="en-GB"/>
        </w:rPr>
        <w:t>a proton pump and a</w:t>
      </w:r>
      <w:r w:rsidR="00656EC6" w:rsidRPr="00BA7708">
        <w:rPr>
          <w:rFonts w:ascii="Book Antiqua" w:hAnsi="Book Antiqua"/>
          <w:sz w:val="24"/>
          <w:szCs w:val="24"/>
          <w:lang w:val="en-GB"/>
        </w:rPr>
        <w:t>n</w:t>
      </w:r>
      <w:r w:rsidR="00CC615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56EC6" w:rsidRPr="00BA7708">
        <w:rPr>
          <w:rFonts w:ascii="Book Antiqua" w:hAnsi="Book Antiqua"/>
          <w:sz w:val="24"/>
          <w:szCs w:val="24"/>
          <w:lang w:val="en-GB"/>
        </w:rPr>
        <w:t xml:space="preserve">amino acid sensor transmitting </w:t>
      </w:r>
      <w:r w:rsidR="00656EC6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ignal</w:t>
      </w:r>
      <w:r w:rsidR="003C30B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</w:t>
      </w:r>
      <w:r w:rsidR="00656EC6" w:rsidRPr="00BA7708">
        <w:rPr>
          <w:rFonts w:ascii="Book Antiqua" w:hAnsi="Book Antiqua"/>
          <w:sz w:val="24"/>
          <w:szCs w:val="24"/>
          <w:lang w:val="en-GB"/>
        </w:rPr>
        <w:t xml:space="preserve"> to activate mTORC1, which </w:t>
      </w:r>
      <w:r w:rsidR="00C555FB" w:rsidRPr="00BA7708">
        <w:rPr>
          <w:rFonts w:ascii="Book Antiqua" w:hAnsi="Book Antiqua"/>
          <w:sz w:val="24"/>
          <w:szCs w:val="24"/>
          <w:lang w:val="en-GB"/>
        </w:rPr>
        <w:t>is essential for</w:t>
      </w:r>
      <w:r w:rsidR="00CC615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CC6154" w:rsidRPr="00BA7708">
        <w:rPr>
          <w:rFonts w:ascii="Book Antiqua" w:hAnsi="Book Antiqua"/>
          <w:sz w:val="24"/>
          <w:szCs w:val="24"/>
          <w:lang w:val="en-GB"/>
        </w:rPr>
        <w:t>lysosomal</w:t>
      </w:r>
      <w:proofErr w:type="spellEnd"/>
      <w:r w:rsidR="00CC6154" w:rsidRPr="00BA7708">
        <w:rPr>
          <w:rFonts w:ascii="Book Antiqua" w:hAnsi="Book Antiqua"/>
          <w:sz w:val="24"/>
          <w:szCs w:val="24"/>
          <w:lang w:val="en-GB"/>
        </w:rPr>
        <w:t xml:space="preserve"> functio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Puertollano&lt;/Author&gt;&lt;Year&gt;2014&lt;/Year&gt;&lt;RecNum&gt;39&lt;/RecNum&gt;&lt;DisplayText&gt;&lt;style face="superscript"&gt;[49]&lt;/style&gt;&lt;/DisplayText&gt;&lt;record&gt;&lt;rec-number&gt;39&lt;/rec-number&gt;&lt;foreign-keys&gt;&lt;key app="EN" db-id="xaf9fsrarr50raewdtp5fz9rfwdatveezvx5" timestamp="1464337785"&gt;39&lt;/key&gt;&lt;/foreign-keys&gt;&lt;ref-type name="Journal Article"&gt;17&lt;/ref-type&gt;&lt;contributors&gt;&lt;authors&gt;&lt;author&gt;Puertollano, R.&lt;/author&gt;&lt;/authors&gt;&lt;/contributors&gt;&lt;auth-address&gt;Cell Biology and Physiology Center, National Heart, Lung, and Blood Institute, National Institutes of Health 9000 Rockville Pike, Bldg. 50/3537, Bethesda, MD 20892 USA.&lt;/auth-address&gt;&lt;titles&gt;&lt;title&gt;mTOR and lysosome regulation&lt;/title&gt;&lt;secondary-title&gt;F1000Prime Rep&lt;/secondary-title&gt;&lt;alt-title&gt;F1000prime reports&lt;/alt-title&gt;&lt;/titles&gt;&lt;periodical&gt;&lt;full-title&gt;F1000Prime Rep&lt;/full-title&gt;&lt;abbr-1&gt;F1000prime reports&lt;/abbr-1&gt;&lt;/periodical&gt;&lt;alt-periodical&gt;&lt;full-title&gt;F1000Prime Rep&lt;/full-title&gt;&lt;abbr-1&gt;F1000prime reports&lt;/abbr-1&gt;&lt;/alt-periodical&gt;&lt;pages&gt;52&lt;/pages&gt;&lt;volume&gt;6&lt;/volume&gt;&lt;edition&gt;2014/09/04&lt;/edition&gt;&lt;dates&gt;&lt;year&gt;2014&lt;/year&gt;&lt;/dates&gt;&lt;isbn&gt;2051-7599&lt;/isbn&gt;&lt;accession-num&gt;25184042&lt;/accession-num&gt;&lt;urls&gt;&lt;/urls&gt;&lt;custom2&gt;Pmc4108950&lt;/custom2&gt;&lt;electronic-resource-num&gt;10.12703/p6-52&lt;/electronic-resource-num&gt;&lt;remote-database-provider&gt;NLM&lt;/remote-database-provider&gt;&lt;language&gt;eng&lt;/language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49" w:tooltip="Puertollano, 2014 #39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49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CC6154" w:rsidRPr="00BA7708">
        <w:rPr>
          <w:rFonts w:ascii="Book Antiqua" w:hAnsi="Book Antiqua"/>
          <w:sz w:val="24"/>
          <w:szCs w:val="24"/>
          <w:lang w:val="en-GB"/>
        </w:rPr>
        <w:t>.</w:t>
      </w:r>
    </w:p>
    <w:p w:rsidR="00DC4A2F" w:rsidRPr="00BA7708" w:rsidRDefault="00DC4A2F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4117B6" w:rsidRPr="002D4D35" w:rsidRDefault="002D4D35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  <w:lang w:val="en-GB"/>
        </w:rPr>
      </w:pPr>
      <w:r w:rsidRPr="002D4D35">
        <w:rPr>
          <w:rFonts w:ascii="Book Antiqua" w:hAnsi="Book Antiqua"/>
          <w:b/>
          <w:sz w:val="24"/>
          <w:szCs w:val="24"/>
          <w:lang w:val="en-GB"/>
        </w:rPr>
        <w:t>FUNCTIONAL COUPLING OF V-ATPASE AND CLC-5</w:t>
      </w:r>
    </w:p>
    <w:p w:rsidR="00830D10" w:rsidRPr="00BA7708" w:rsidRDefault="009E1306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 xml:space="preserve">As </w:t>
      </w:r>
      <w:r w:rsidR="00C536D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dicated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above, </w:t>
      </w:r>
      <w:r w:rsidR="00222056" w:rsidRPr="00BA7708">
        <w:rPr>
          <w:rFonts w:ascii="Book Antiqua" w:hAnsi="Book Antiqua"/>
          <w:sz w:val="24"/>
          <w:szCs w:val="24"/>
          <w:lang w:val="en-GB"/>
        </w:rPr>
        <w:t>active H</w:t>
      </w:r>
      <w:r w:rsidR="00222056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222056" w:rsidRPr="00BA7708">
        <w:rPr>
          <w:rFonts w:ascii="Book Antiqua" w:hAnsi="Book Antiqua"/>
          <w:sz w:val="24"/>
          <w:szCs w:val="24"/>
          <w:lang w:val="en-GB"/>
        </w:rPr>
        <w:t xml:space="preserve"> pumping </w:t>
      </w:r>
      <w:r w:rsidR="002D4F83" w:rsidRPr="00BA7708">
        <w:rPr>
          <w:rFonts w:ascii="Book Antiqua" w:hAnsi="Book Antiqua"/>
          <w:sz w:val="24"/>
          <w:szCs w:val="24"/>
          <w:lang w:val="en-GB"/>
        </w:rPr>
        <w:t xml:space="preserve">by V-ATPase contributes to 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preservation of an </w:t>
      </w:r>
      <w:r w:rsidR="002D4F83" w:rsidRPr="00BA7708">
        <w:rPr>
          <w:rFonts w:ascii="Book Antiqua" w:hAnsi="Book Antiqua"/>
          <w:sz w:val="24"/>
          <w:szCs w:val="24"/>
          <w:lang w:val="en-GB"/>
        </w:rPr>
        <w:t xml:space="preserve">acidic luminal pH 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within</w:t>
      </w:r>
      <w:r w:rsidR="00194A4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2D4F83" w:rsidRPr="00BA7708">
        <w:rPr>
          <w:rFonts w:ascii="Book Antiqua" w:hAnsi="Book Antiqua"/>
          <w:sz w:val="24"/>
          <w:szCs w:val="24"/>
          <w:lang w:val="en-GB"/>
        </w:rPr>
        <w:t>intracellular organelles including endosomes and lysosomes</w:t>
      </w:r>
      <w:r w:rsidR="00C536D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 which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is</w:t>
      </w:r>
      <w:r w:rsidR="00194A4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2D4F83" w:rsidRPr="00BA7708">
        <w:rPr>
          <w:rFonts w:ascii="Book Antiqua" w:hAnsi="Book Antiqua"/>
          <w:sz w:val="24"/>
          <w:szCs w:val="24"/>
          <w:lang w:val="en-GB"/>
        </w:rPr>
        <w:t xml:space="preserve">required for normal </w:t>
      </w:r>
      <w:proofErr w:type="spellStart"/>
      <w:r w:rsidR="002D4F83" w:rsidRPr="00BA7708">
        <w:rPr>
          <w:rFonts w:ascii="Book Antiqua" w:hAnsi="Book Antiqua"/>
          <w:sz w:val="24"/>
          <w:szCs w:val="24"/>
          <w:lang w:val="en-GB"/>
        </w:rPr>
        <w:t>endocytic</w:t>
      </w:r>
      <w:proofErr w:type="spellEnd"/>
      <w:r w:rsidR="002D4F83" w:rsidRPr="00BA7708">
        <w:rPr>
          <w:rFonts w:ascii="Book Antiqua" w:hAnsi="Book Antiqua"/>
          <w:sz w:val="24"/>
          <w:szCs w:val="24"/>
          <w:lang w:val="en-GB"/>
        </w:rPr>
        <w:t xml:space="preserve"> process. 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 contrast</w:t>
      </w:r>
      <w:r w:rsidR="00462523" w:rsidRPr="00BA7708">
        <w:rPr>
          <w:rFonts w:ascii="Book Antiqua" w:hAnsi="Book Antiqua"/>
          <w:sz w:val="24"/>
          <w:szCs w:val="24"/>
          <w:lang w:val="en-GB"/>
        </w:rPr>
        <w:t xml:space="preserve">, two different </w:t>
      </w:r>
      <w:r w:rsidR="00C536D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trains</w:t>
      </w:r>
      <w:r w:rsidR="00C536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462523" w:rsidRPr="00BA7708">
        <w:rPr>
          <w:rFonts w:ascii="Book Antiqua" w:hAnsi="Book Antiqua"/>
          <w:sz w:val="24"/>
          <w:szCs w:val="24"/>
          <w:lang w:val="en-GB"/>
        </w:rPr>
        <w:t xml:space="preserve">of CLC-5 knockout mice developed </w:t>
      </w:r>
      <w:r w:rsidR="004C75DC" w:rsidRPr="00BA7708">
        <w:rPr>
          <w:rFonts w:ascii="Book Antiqua" w:hAnsi="Book Antiqua"/>
          <w:sz w:val="24"/>
          <w:szCs w:val="24"/>
          <w:lang w:val="en-GB"/>
        </w:rPr>
        <w:t xml:space="preserve">LMW proteinuria, typical 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symptoms of </w:t>
      </w:r>
      <w:r w:rsidR="004C75DC" w:rsidRPr="00BA7708">
        <w:rPr>
          <w:rFonts w:ascii="Book Antiqua" w:hAnsi="Book Antiqua"/>
          <w:sz w:val="24"/>
          <w:szCs w:val="24"/>
          <w:lang w:val="en-GB"/>
        </w:rPr>
        <w:t>Dent’s disease due to defective endocytosis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aXdvbjwvQXV0aG9yPjxZZWFyPjIwMDA8L1llYXI+PFJl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M2OS03MzwvcGFnZXM+PHZvbHVtZT40MDg8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aXdvbjwvQXV0aG9yPjxZZWFyPjIwMDA8L1llYXI+PFJl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50" w:tooltip="Piwon, 2000 #65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0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51" w:tooltip="Wang, 2000 #66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1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4C75DC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8C621D" w:rsidRPr="00BA7708">
        <w:rPr>
          <w:rFonts w:ascii="Book Antiqua" w:hAnsi="Book Antiqua"/>
          <w:sz w:val="24"/>
          <w:szCs w:val="24"/>
          <w:lang w:val="en-GB"/>
        </w:rPr>
        <w:t xml:space="preserve">Furthermore, </w:t>
      </w:r>
      <w:r w:rsidR="00D87222" w:rsidRPr="00BA7708">
        <w:rPr>
          <w:rFonts w:ascii="Book Antiqua" w:hAnsi="Book Antiqua"/>
          <w:sz w:val="24"/>
          <w:szCs w:val="24"/>
          <w:lang w:val="en-GB"/>
        </w:rPr>
        <w:t>Gunther</w:t>
      </w:r>
      <w:r w:rsidR="00194A4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94A4B" w:rsidRPr="00BA7708">
        <w:rPr>
          <w:rFonts w:ascii="Book Antiqua" w:eastAsia="MS PMincho" w:hAnsi="Book Antiqua" w:cs="Times New Roman"/>
          <w:i/>
          <w:sz w:val="24"/>
          <w:szCs w:val="24"/>
          <w:lang w:val="en-GB"/>
        </w:rPr>
        <w:t>et al</w:t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jAwMzwvWWVhcj48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</w:fldData>
        </w:fldChar>
      </w:r>
      <w:r w:rsidR="002D4D35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jAwMzwvWWVhcj48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</w:fldData>
        </w:fldChar>
      </w:r>
      <w:r w:rsidR="002D4D35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2D4D35" w:rsidRPr="00BA7708">
        <w:rPr>
          <w:rFonts w:ascii="Book Antiqua" w:hAnsi="Book Antiqua"/>
          <w:sz w:val="24"/>
          <w:szCs w:val="24"/>
          <w:lang w:val="en-GB"/>
        </w:rPr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2D4D35" w:rsidRPr="00BA7708">
        <w:rPr>
          <w:rFonts w:ascii="Book Antiqua" w:hAnsi="Book Antiqua"/>
          <w:sz w:val="24"/>
          <w:szCs w:val="24"/>
          <w:lang w:val="en-GB"/>
        </w:rPr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2D4D35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6" w:tooltip="Gunther, 2003 #83" w:history="1">
        <w:r w:rsidR="002D4D35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6</w:t>
        </w:r>
      </w:hyperlink>
      <w:r w:rsidR="002D4D35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D8722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D87222" w:rsidRPr="00BA7708">
        <w:rPr>
          <w:rFonts w:ascii="Book Antiqua" w:hAnsi="Book Antiqua"/>
          <w:sz w:val="24"/>
          <w:szCs w:val="24"/>
          <w:lang w:val="en-GB"/>
        </w:rPr>
        <w:t xml:space="preserve">showed </w:t>
      </w:r>
      <w:r w:rsidR="006A5A98" w:rsidRPr="00BA7708">
        <w:rPr>
          <w:rFonts w:ascii="Book Antiqua" w:hAnsi="Book Antiqua"/>
          <w:sz w:val="24"/>
          <w:szCs w:val="24"/>
          <w:lang w:val="en-GB"/>
        </w:rPr>
        <w:t xml:space="preserve">that </w:t>
      </w:r>
      <w:r w:rsidR="00D87222" w:rsidRPr="00BA7708">
        <w:rPr>
          <w:rFonts w:ascii="Book Antiqua" w:hAnsi="Book Antiqua"/>
          <w:sz w:val="24"/>
          <w:szCs w:val="24"/>
          <w:lang w:val="en-GB"/>
        </w:rPr>
        <w:t xml:space="preserve">endosomes 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solated</w:t>
      </w:r>
      <w:r w:rsidR="00194A4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259D3" w:rsidRPr="00BA7708">
        <w:rPr>
          <w:rFonts w:ascii="Book Antiqua" w:hAnsi="Book Antiqua"/>
          <w:sz w:val="24"/>
          <w:szCs w:val="24"/>
          <w:lang w:val="en-GB"/>
        </w:rPr>
        <w:t>from CLC-5 knockout mice were</w:t>
      </w:r>
      <w:r w:rsidR="00D87222" w:rsidRPr="00BA7708">
        <w:rPr>
          <w:rFonts w:ascii="Book Antiqua" w:hAnsi="Book Antiqua"/>
          <w:sz w:val="24"/>
          <w:szCs w:val="24"/>
          <w:lang w:val="en-GB"/>
        </w:rPr>
        <w:t xml:space="preserve"> acidified at a significantly lower rate and to a 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lesser extent than those</w:t>
      </w:r>
      <w:r w:rsidR="00194A4B" w:rsidRPr="00BA7708">
        <w:rPr>
          <w:rFonts w:ascii="Book Antiqua" w:hAnsi="Book Antiqua"/>
          <w:sz w:val="24"/>
          <w:szCs w:val="24"/>
          <w:lang w:val="en-GB"/>
        </w:rPr>
        <w:t xml:space="preserve"> from </w:t>
      </w:r>
      <w:r w:rsidR="00D87222" w:rsidRPr="00BA7708">
        <w:rPr>
          <w:rFonts w:ascii="Book Antiqua" w:hAnsi="Book Antiqua"/>
          <w:sz w:val="24"/>
          <w:szCs w:val="24"/>
          <w:lang w:val="en-GB"/>
        </w:rPr>
        <w:t>wild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-</w:t>
      </w:r>
      <w:r w:rsidR="00D87222" w:rsidRPr="00BA7708">
        <w:rPr>
          <w:rFonts w:ascii="Book Antiqua" w:hAnsi="Book Antiqua"/>
          <w:sz w:val="24"/>
          <w:szCs w:val="24"/>
          <w:lang w:val="en-GB"/>
        </w:rPr>
        <w:t>type</w:t>
      </w:r>
      <w:r w:rsidR="00194A4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mice</w:t>
      </w:r>
      <w:r w:rsidR="00D87222" w:rsidRPr="00BA7708">
        <w:rPr>
          <w:rFonts w:ascii="Book Antiqua" w:hAnsi="Book Antiqua"/>
          <w:sz w:val="24"/>
          <w:szCs w:val="24"/>
          <w:lang w:val="en-GB"/>
        </w:rPr>
        <w:t>. S</w:t>
      </w:r>
      <w:r w:rsidR="008C621D" w:rsidRPr="00BA7708">
        <w:rPr>
          <w:rFonts w:ascii="Book Antiqua" w:hAnsi="Book Antiqua"/>
          <w:sz w:val="24"/>
          <w:szCs w:val="24"/>
          <w:lang w:val="en-GB"/>
        </w:rPr>
        <w:t xml:space="preserve">ubsequent analyses </w:t>
      </w:r>
      <w:r w:rsidR="001259D3" w:rsidRPr="00BA7708">
        <w:rPr>
          <w:rFonts w:ascii="Book Antiqua" w:hAnsi="Book Antiqua"/>
          <w:sz w:val="24"/>
          <w:szCs w:val="24"/>
          <w:lang w:val="en-GB"/>
        </w:rPr>
        <w:t>verified</w:t>
      </w:r>
      <w:r w:rsidR="006A5A9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</w:t>
      </w:r>
      <w:r w:rsidR="006A5A98" w:rsidRPr="00BA7708">
        <w:rPr>
          <w:rFonts w:ascii="Book Antiqua" w:hAnsi="Book Antiqua"/>
          <w:sz w:val="24"/>
          <w:szCs w:val="24"/>
          <w:lang w:val="en-GB"/>
        </w:rPr>
        <w:t xml:space="preserve">lower luminal </w:t>
      </w:r>
      <w:r w:rsidR="006A5A9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oncentration</w:t>
      </w:r>
      <w:r w:rsidR="00194A4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</w:t>
      </w:r>
      <w:r w:rsidR="006A5A98" w:rsidRPr="00BA7708">
        <w:rPr>
          <w:rFonts w:ascii="Book Antiqua" w:hAnsi="Book Antiqua"/>
          <w:sz w:val="24"/>
          <w:szCs w:val="24"/>
          <w:lang w:val="en-GB"/>
        </w:rPr>
        <w:t xml:space="preserve"> of </w:t>
      </w:r>
      <w:proofErr w:type="spellStart"/>
      <w:r w:rsidR="006A5A98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6A5A98" w:rsidRPr="00BA7708">
        <w:rPr>
          <w:rFonts w:ascii="Book Antiqua" w:hAnsi="Book Antiqua"/>
          <w:sz w:val="24"/>
          <w:szCs w:val="24"/>
          <w:lang w:val="en-GB"/>
        </w:rPr>
        <w:t xml:space="preserve"> and H</w:t>
      </w:r>
      <w:r w:rsidR="006A5A98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6A5A98" w:rsidRPr="00BA7708">
        <w:rPr>
          <w:rFonts w:ascii="Book Antiqua" w:hAnsi="Book Antiqua"/>
          <w:sz w:val="24"/>
          <w:szCs w:val="24"/>
          <w:lang w:val="en-GB"/>
        </w:rPr>
        <w:t xml:space="preserve"> in </w:t>
      </w:r>
      <w:r w:rsidR="00EF471B" w:rsidRPr="00BA7708">
        <w:rPr>
          <w:rFonts w:ascii="Book Antiqua" w:hAnsi="Book Antiqua"/>
          <w:sz w:val="24"/>
          <w:szCs w:val="24"/>
          <w:lang w:val="en-GB"/>
        </w:rPr>
        <w:t xml:space="preserve">early endosomes isolated from </w:t>
      </w:r>
      <w:r w:rsidR="00921A8B" w:rsidRPr="00BA7708">
        <w:rPr>
          <w:rFonts w:ascii="Book Antiqua" w:hAnsi="Book Antiqua"/>
          <w:sz w:val="24"/>
          <w:szCs w:val="24"/>
          <w:lang w:val="en-GB"/>
        </w:rPr>
        <w:lastRenderedPageBreak/>
        <w:t xml:space="preserve">proximal tubules of </w:t>
      </w:r>
      <w:r w:rsidR="006A5A98" w:rsidRPr="00BA7708">
        <w:rPr>
          <w:rFonts w:ascii="Book Antiqua" w:hAnsi="Book Antiqua"/>
          <w:sz w:val="24"/>
          <w:szCs w:val="24"/>
          <w:lang w:val="en-GB"/>
        </w:rPr>
        <w:t>CLC-</w:t>
      </w:r>
      <w:r w:rsidR="00EF471B" w:rsidRPr="00BA7708">
        <w:rPr>
          <w:rFonts w:ascii="Book Antiqua" w:hAnsi="Book Antiqua"/>
          <w:sz w:val="24"/>
          <w:szCs w:val="24"/>
          <w:lang w:val="en-GB"/>
        </w:rPr>
        <w:t>5 knockout mice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IYXJhLUNoaWt1bWE8L0F1dGhvcj48WWVhcj4yMDA1PC9Z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IYXJhLUNoaWt1bWE8L0F1dGhvcj48WWVhcj4yMDA1PC9Z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52" w:tooltip="Hara-Chikuma, 2005 #81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2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5C658D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ese</w:t>
      </w:r>
      <w:r w:rsidR="00D25C44" w:rsidRPr="00BA7708">
        <w:rPr>
          <w:rFonts w:ascii="Book Antiqua" w:hAnsi="Book Antiqua"/>
          <w:sz w:val="24"/>
          <w:szCs w:val="24"/>
          <w:lang w:val="en-GB"/>
        </w:rPr>
        <w:t xml:space="preserve"> observations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, in conjunction with the </w:t>
      </w:r>
      <w:proofErr w:type="spellStart"/>
      <w:r w:rsidR="002D4F83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olocalization</w:t>
      </w:r>
      <w:proofErr w:type="spellEnd"/>
      <w:r w:rsidR="002D4F83" w:rsidRPr="00BA7708">
        <w:rPr>
          <w:rFonts w:ascii="Book Antiqua" w:hAnsi="Book Antiqua"/>
          <w:sz w:val="24"/>
          <w:szCs w:val="24"/>
          <w:lang w:val="en-GB"/>
        </w:rPr>
        <w:t xml:space="preserve"> of CLC-5 with V-ATPase </w:t>
      </w:r>
      <w:r w:rsidR="00C536D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</w:t>
      </w:r>
      <w:r w:rsidR="00C536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2D4F83" w:rsidRPr="00BA7708">
        <w:rPr>
          <w:rFonts w:ascii="Book Antiqua" w:hAnsi="Book Antiqua"/>
          <w:sz w:val="24"/>
          <w:szCs w:val="24"/>
          <w:lang w:val="en-GB"/>
        </w:rPr>
        <w:t>early endosomes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="00D25C4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A14C8" w:rsidRPr="00BA7708">
        <w:rPr>
          <w:rFonts w:ascii="Book Antiqua" w:hAnsi="Book Antiqua"/>
          <w:sz w:val="24"/>
          <w:szCs w:val="24"/>
          <w:lang w:val="en-GB"/>
        </w:rPr>
        <w:t xml:space="preserve">strongly </w:t>
      </w:r>
      <w:r w:rsidR="00F329B6" w:rsidRPr="00BA7708">
        <w:rPr>
          <w:rFonts w:ascii="Book Antiqua" w:hAnsi="Book Antiqua"/>
          <w:sz w:val="24"/>
          <w:szCs w:val="24"/>
          <w:lang w:val="en-GB"/>
        </w:rPr>
        <w:t>suggest</w:t>
      </w:r>
      <w:r w:rsidR="00830D10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9B59A8" w:rsidRPr="00BA7708">
        <w:rPr>
          <w:rFonts w:ascii="Book Antiqua" w:hAnsi="Book Antiqua"/>
          <w:sz w:val="24"/>
          <w:szCs w:val="24"/>
          <w:lang w:val="en-GB" w:eastAsia="ja-JP"/>
        </w:rPr>
        <w:t xml:space="preserve">that </w:t>
      </w:r>
      <w:r w:rsidR="001259D3" w:rsidRPr="00BA7708">
        <w:rPr>
          <w:rFonts w:ascii="Book Antiqua" w:hAnsi="Book Antiqua"/>
          <w:sz w:val="24"/>
          <w:szCs w:val="24"/>
          <w:lang w:val="en-GB"/>
        </w:rPr>
        <w:t xml:space="preserve">V-ATPase and CLC-5 </w:t>
      </w:r>
      <w:r w:rsidR="009B59A8" w:rsidRPr="00BA7708">
        <w:rPr>
          <w:rFonts w:ascii="Book Antiqua" w:hAnsi="Book Antiqua"/>
          <w:sz w:val="24"/>
          <w:szCs w:val="24"/>
          <w:lang w:val="en-GB" w:eastAsia="ja-JP"/>
        </w:rPr>
        <w:t xml:space="preserve">are functionally coupled </w:t>
      </w:r>
      <w:r w:rsidR="00C536D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during</w:t>
      </w:r>
      <w:r w:rsidR="00C536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BD2BBE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BD2BBE" w:rsidRPr="00BA7708">
        <w:rPr>
          <w:rFonts w:ascii="Book Antiqua" w:hAnsi="Book Antiqua"/>
          <w:sz w:val="24"/>
          <w:szCs w:val="24"/>
          <w:lang w:val="en-GB"/>
        </w:rPr>
        <w:t xml:space="preserve"> acidification </w:t>
      </w:r>
      <w:r w:rsidR="00F81011" w:rsidRPr="00BA7708">
        <w:rPr>
          <w:rFonts w:ascii="Book Antiqua" w:hAnsi="Book Antiqua"/>
          <w:sz w:val="24"/>
          <w:szCs w:val="24"/>
          <w:lang w:val="en-GB"/>
        </w:rPr>
        <w:t>and/</w:t>
      </w:r>
      <w:r w:rsidR="00BD2BBE" w:rsidRPr="00BA7708">
        <w:rPr>
          <w:rFonts w:ascii="Book Antiqua" w:hAnsi="Book Antiqua"/>
          <w:sz w:val="24"/>
          <w:szCs w:val="24"/>
          <w:lang w:val="en-GB"/>
        </w:rPr>
        <w:t>or endocytosis.</w:t>
      </w:r>
    </w:p>
    <w:p w:rsidR="00B31BE6" w:rsidRPr="00BA7708" w:rsidRDefault="00A34164" w:rsidP="002D4D35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>Indeed</w:t>
      </w:r>
      <w:r w:rsidR="00B31BE6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="009F4CDC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since its identification </w:t>
      </w:r>
      <w:r w:rsidR="00B31BE6" w:rsidRPr="00BA7708">
        <w:rPr>
          <w:rFonts w:ascii="Book Antiqua" w:hAnsi="Book Antiqua"/>
          <w:sz w:val="24"/>
          <w:szCs w:val="24"/>
          <w:lang w:val="en-GB"/>
        </w:rPr>
        <w:t xml:space="preserve">as a member of the CLC family, CLC-5 was considered </w:t>
      </w:r>
      <w:r w:rsidR="009F4CDC" w:rsidRPr="00BA7708">
        <w:rPr>
          <w:rFonts w:ascii="Book Antiqua" w:hAnsi="Book Antiqua"/>
          <w:sz w:val="24"/>
          <w:szCs w:val="24"/>
          <w:lang w:val="en-GB"/>
        </w:rPr>
        <w:t>to be a</w:t>
      </w:r>
      <w:r w:rsidR="00B31BE6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7E7B78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B31BE6" w:rsidRPr="00BA7708">
        <w:rPr>
          <w:rFonts w:ascii="Book Antiqua" w:hAnsi="Book Antiqua"/>
          <w:sz w:val="24"/>
          <w:szCs w:val="24"/>
          <w:lang w:val="en-GB"/>
        </w:rPr>
        <w:t xml:space="preserve"> channel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Friedrich&lt;/Author&gt;&lt;Year&gt;1999&lt;/Year&gt;&lt;RecNum&gt;82&lt;/RecNum&gt;&lt;DisplayText&gt;&lt;style face="superscript"&gt;[53]&lt;/style&gt;&lt;/DisplayText&gt;&lt;record&gt;&lt;rec-number&gt;82&lt;/rec-number&gt;&lt;foreign-keys&gt;&lt;key app="EN" db-id="xaf9fsrarr50raewdtp5fz9rfwdatveezvx5" timestamp="1466498083"&gt;82&lt;/key&gt;&lt;/foreign-keys&gt;&lt;ref-type name="Journal Article"&gt;17&lt;/ref-type&gt;&lt;contributors&gt;&lt;authors&gt;&lt;author&gt;Friedrich, T.&lt;/author&gt;&lt;author&gt;Breiderhoff, T.&lt;/author&gt;&lt;author&gt;Jentsch, T. J.&lt;/author&gt;&lt;/authors&gt;&lt;/contributors&gt;&lt;auth-address&gt;Zentrum fur Molekulare Neurobiologie Hamburg (ZMNH), Hamburg University, Martinistrabetae 52, D-20246, Hamburg, Germany.&lt;/auth-address&gt;&lt;titles&gt;&lt;title&gt;Mutational analysis demonstrates that ClC-4 and ClC-5 directly mediate plasma membrane currents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896-902&lt;/pages&gt;&lt;volume&gt;274&lt;/volume&gt;&lt;number&gt;2&lt;/number&gt;&lt;edition&gt;1999/01/05&lt;/edition&gt;&lt;keywords&gt;&lt;keyword&gt;Animals&lt;/keyword&gt;&lt;keyword&gt;Cell Line&lt;/keyword&gt;&lt;keyword&gt;Cell Membrane/metabolism&lt;/keyword&gt;&lt;keyword&gt;Chloride Channels/genetics/*metabolism&lt;/keyword&gt;&lt;keyword&gt;DNA, Complementary&lt;/keyword&gt;&lt;keyword&gt;Humans&lt;/keyword&gt;&lt;keyword&gt;Ion Channel Gating&lt;/keyword&gt;&lt;keyword&gt;Mutagenesis, Site-Directed&lt;/keyword&gt;&lt;keyword&gt;Patch-Clamp Techniques&lt;/keyword&gt;&lt;keyword&gt;Recombinant Proteins/metabolism&lt;/keyword&gt;&lt;keyword&gt;Xenopus&lt;/keyword&gt;&lt;/keywords&gt;&lt;dates&gt;&lt;year&gt;1999&lt;/year&gt;&lt;pub-dates&gt;&lt;date&gt;Jan 8&lt;/date&gt;&lt;/pub-dates&gt;&lt;/dates&gt;&lt;isbn&gt;0021-9258 (Print)&amp;#xD;0021-9258&lt;/isbn&gt;&lt;accession-num&gt;9873029&lt;/accession-num&gt;&lt;urls&gt;&lt;/urls&gt;&lt;remote-database-provider&gt;NLM&lt;/remote-database-provider&gt;&lt;language&gt;eng&lt;/language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53" w:tooltip="Friedrich, 1999 #82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3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B31BE6" w:rsidRPr="00BA7708">
        <w:rPr>
          <w:rFonts w:ascii="Book Antiqua" w:hAnsi="Book Antiqua"/>
          <w:sz w:val="24"/>
          <w:szCs w:val="24"/>
          <w:lang w:val="en-GB"/>
        </w:rPr>
        <w:t xml:space="preserve"> that provid</w:t>
      </w:r>
      <w:r w:rsidR="00940ADF" w:rsidRPr="00BA7708">
        <w:rPr>
          <w:rFonts w:ascii="Book Antiqua" w:hAnsi="Book Antiqua"/>
          <w:sz w:val="24"/>
          <w:szCs w:val="24"/>
          <w:lang w:val="en-GB"/>
        </w:rPr>
        <w:t xml:space="preserve">ed </w:t>
      </w:r>
      <w:proofErr w:type="spellStart"/>
      <w:r w:rsidR="002452C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B31BE6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9B218F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o </w:t>
      </w:r>
      <w:r w:rsidR="009F4CDC" w:rsidRPr="00BA7708">
        <w:rPr>
          <w:rFonts w:ascii="Book Antiqua" w:hAnsi="Book Antiqua"/>
          <w:sz w:val="24"/>
          <w:szCs w:val="24"/>
          <w:lang w:val="en-GB"/>
        </w:rPr>
        <w:t xml:space="preserve">counter </w:t>
      </w:r>
      <w:r w:rsidR="009F4CD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nd</w:t>
      </w:r>
      <w:r w:rsidR="009F4CD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9B218F" w:rsidRPr="00BA7708">
        <w:rPr>
          <w:rFonts w:ascii="Book Antiqua" w:hAnsi="Book Antiqua"/>
          <w:sz w:val="24"/>
          <w:szCs w:val="24"/>
          <w:lang w:val="en-GB"/>
        </w:rPr>
        <w:t>dissipate positive charge (H</w:t>
      </w:r>
      <w:r w:rsidR="009B218F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9B218F" w:rsidRPr="00BA7708">
        <w:rPr>
          <w:rFonts w:ascii="Book Antiqua" w:hAnsi="Book Antiqua"/>
          <w:sz w:val="24"/>
          <w:szCs w:val="24"/>
          <w:lang w:val="en-GB"/>
        </w:rPr>
        <w:t xml:space="preserve">) accumulation </w:t>
      </w:r>
      <w:r w:rsidR="002452CE" w:rsidRPr="00BA7708">
        <w:rPr>
          <w:rFonts w:ascii="Book Antiqua" w:hAnsi="Book Antiqua"/>
          <w:sz w:val="24"/>
          <w:szCs w:val="24"/>
          <w:lang w:val="en-GB"/>
        </w:rPr>
        <w:t>generated by V-ATPa</w:t>
      </w:r>
      <w:r w:rsidR="00334121" w:rsidRPr="00BA7708">
        <w:rPr>
          <w:rFonts w:ascii="Book Antiqua" w:hAnsi="Book Antiqua"/>
          <w:sz w:val="24"/>
          <w:szCs w:val="24"/>
          <w:lang w:val="en-GB"/>
        </w:rPr>
        <w:t xml:space="preserve">se, </w:t>
      </w:r>
      <w:r w:rsidR="009F4CDC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reby </w:t>
      </w:r>
      <w:r w:rsidR="00334121" w:rsidRPr="00BA7708">
        <w:rPr>
          <w:rFonts w:ascii="Book Antiqua" w:hAnsi="Book Antiqua"/>
          <w:sz w:val="24"/>
          <w:szCs w:val="24"/>
          <w:lang w:val="en-GB"/>
        </w:rPr>
        <w:t>facilitating</w:t>
      </w:r>
      <w:r w:rsidR="00D40ABC" w:rsidRPr="00BA7708">
        <w:rPr>
          <w:rFonts w:ascii="Book Antiqua" w:hAnsi="Book Antiqua"/>
          <w:sz w:val="24"/>
          <w:szCs w:val="24"/>
          <w:lang w:val="en-GB"/>
        </w:rPr>
        <w:t xml:space="preserve"> efficient</w:t>
      </w:r>
      <w:r w:rsidR="002452C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2452CE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2452CE" w:rsidRPr="00BA7708">
        <w:rPr>
          <w:rFonts w:ascii="Book Antiqua" w:hAnsi="Book Antiqua"/>
          <w:sz w:val="24"/>
          <w:szCs w:val="24"/>
          <w:lang w:val="en-GB"/>
        </w:rPr>
        <w:t xml:space="preserve"> acidification.</w:t>
      </w:r>
      <w:r w:rsidR="00CF2F8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9F4CD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is</w:t>
      </w:r>
      <w:r w:rsidR="009F4CD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497051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497051" w:rsidRPr="00BA7708">
        <w:rPr>
          <w:rFonts w:ascii="Book Antiqua" w:hAnsi="Book Antiqua"/>
          <w:sz w:val="24"/>
          <w:szCs w:val="24"/>
          <w:lang w:val="en-GB"/>
        </w:rPr>
        <w:t xml:space="preserve"> shunt model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facilitated by</w:t>
      </w:r>
      <w:r w:rsidR="00D25C4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497051" w:rsidRPr="00BA7708">
        <w:rPr>
          <w:rFonts w:ascii="Book Antiqua" w:hAnsi="Book Antiqua"/>
          <w:sz w:val="24"/>
          <w:szCs w:val="24"/>
          <w:lang w:val="en-GB"/>
        </w:rPr>
        <w:t xml:space="preserve">functional </w:t>
      </w:r>
      <w:r w:rsidR="0049705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V-ATPase</w:t>
      </w:r>
      <w:r w:rsidR="009F4CDC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9F4CDC" w:rsidRPr="00BA7708">
        <w:rPr>
          <w:rFonts w:ascii="Book Antiqua" w:hAnsi="Book Antiqua"/>
          <w:sz w:val="24"/>
          <w:szCs w:val="24"/>
          <w:lang w:val="en-GB"/>
        </w:rPr>
        <w:t xml:space="preserve">coupling </w:t>
      </w:r>
      <w:r w:rsidR="009F4CD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with</w:t>
      </w:r>
      <w:r w:rsidR="00497051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497051" w:rsidRPr="00BA7708">
        <w:rPr>
          <w:rFonts w:ascii="Book Antiqua" w:hAnsi="Book Antiqua"/>
          <w:sz w:val="24"/>
          <w:szCs w:val="24"/>
          <w:lang w:val="en-GB"/>
        </w:rPr>
        <w:t xml:space="preserve">CLC-5 </w:t>
      </w:r>
      <w:r w:rsidR="009F4CD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was</w:t>
      </w:r>
      <w:r w:rsidR="009F4CD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497051" w:rsidRPr="00BA7708">
        <w:rPr>
          <w:rFonts w:ascii="Book Antiqua" w:hAnsi="Book Antiqua"/>
          <w:sz w:val="24"/>
          <w:szCs w:val="24"/>
          <w:lang w:val="en-GB"/>
        </w:rPr>
        <w:t>considered essential for normal endocytosis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Mellman&lt;/Author&gt;&lt;Year&gt;1986&lt;/Year&gt;&lt;RecNum&gt;85&lt;/RecNum&gt;&lt;DisplayText&gt;&lt;style face="superscript"&gt;[25]&lt;/style&gt;&lt;/DisplayText&gt;&lt;record&gt;&lt;rec-number&gt;85&lt;/rec-number&gt;&lt;foreign-keys&gt;&lt;key app="EN" db-id="xaf9fsrarr50raewdtp5fz9rfwdatveezvx5" timestamp="1466560942"&gt;85&lt;/key&gt;&lt;/foreign-keys&gt;&lt;ref-type name="Journal Article"&gt;17&lt;/ref-type&gt;&lt;contributors&gt;&lt;authors&gt;&lt;author&gt;Mellman, I.&lt;/author&gt;&lt;author&gt;Fuchs, R.&lt;/author&gt;&lt;author&gt;Helenius, A.&lt;/author&gt;&lt;/authors&gt;&lt;/contributors&gt;&lt;titles&gt;&lt;title&gt;Acidification of the endocytic and exocytic pathways&lt;/title&gt;&lt;secondary-title&gt;Annu Rev Biochem&lt;/secondary-title&gt;&lt;alt-title&gt;Annual review of biochemistry&lt;/alt-title&gt;&lt;/titles&gt;&lt;periodical&gt;&lt;full-title&gt;Annu Rev Biochem&lt;/full-title&gt;&lt;abbr-1&gt;Annual review of biochemistry&lt;/abbr-1&gt;&lt;/periodical&gt;&lt;alt-periodical&gt;&lt;full-title&gt;Annu Rev Biochem&lt;/full-title&gt;&lt;abbr-1&gt;Annual review of biochemistry&lt;/abbr-1&gt;&lt;/alt-periodical&gt;&lt;pages&gt;663-700&lt;/pages&gt;&lt;volume&gt;55&lt;/volume&gt;&lt;edition&gt;1986/01/01&lt;/edition&gt;&lt;keywords&gt;&lt;keyword&gt;Animals&lt;/keyword&gt;&lt;keyword&gt;Biogenic Amines/metabolism&lt;/keyword&gt;&lt;keyword&gt;Cell Membrane/metabolism&lt;/keyword&gt;&lt;keyword&gt;Cytoplasmic Granules/metabolism&lt;/keyword&gt;&lt;keyword&gt;*Endocytosis&lt;/keyword&gt;&lt;keyword&gt;Endoplasmic Reticulum/metabolism&lt;/keyword&gt;&lt;keyword&gt;*Exocytosis&lt;/keyword&gt;&lt;keyword&gt;Golgi Apparatus/metabolism&lt;/keyword&gt;&lt;keyword&gt;Hydrogen-Ion Concentration&lt;/keyword&gt;&lt;keyword&gt;Lysosomes/metabolism&lt;/keyword&gt;&lt;keyword&gt;Mutation&lt;/keyword&gt;&lt;keyword&gt;Organoids/metabolism&lt;/keyword&gt;&lt;keyword&gt;Phagocytosis&lt;/keyword&gt;&lt;keyword&gt;Proton-Translocating ATPases/metabolism&lt;/keyword&gt;&lt;keyword&gt;Receptors, Cell Surface/metabolism&lt;/keyword&gt;&lt;keyword&gt;Toxins, Biological/metabolism&lt;/keyword&gt;&lt;keyword&gt;Vacuoles/metabolism&lt;/keyword&gt;&lt;keyword&gt;Viruses/metabolism&lt;/keyword&gt;&lt;/keywords&gt;&lt;dates&gt;&lt;year&gt;1986&lt;/year&gt;&lt;/dates&gt;&lt;isbn&gt;0066-4154 (Print)&amp;#xD;0066-4154&lt;/isbn&gt;&lt;accession-num&gt;2874766&lt;/accession-num&gt;&lt;urls&gt;&lt;/urls&gt;&lt;electronic-resource-num&gt;10.1146/annurev.bi.55.070186.003311&lt;/electronic-resource-num&gt;&lt;remote-database-provider&gt;NLM&lt;/remote-database-provider&gt;&lt;language&gt;eng&lt;/language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25" w:tooltip="Mellman, 1986 #85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25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497051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CF2F8F" w:rsidRPr="00BA7708">
        <w:rPr>
          <w:rFonts w:ascii="Book Antiqua" w:hAnsi="Book Antiqua"/>
          <w:sz w:val="24"/>
          <w:szCs w:val="24"/>
          <w:lang w:val="en-GB"/>
        </w:rPr>
        <w:t xml:space="preserve">However, </w:t>
      </w:r>
      <w:r w:rsidR="009F4CD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cent studies demonstrating</w:t>
      </w:r>
      <w:r w:rsidR="009F4CDC" w:rsidRPr="00BA7708">
        <w:rPr>
          <w:rFonts w:ascii="Book Antiqua" w:hAnsi="Book Antiqua"/>
          <w:sz w:val="24"/>
          <w:szCs w:val="24"/>
          <w:lang w:val="en-GB"/>
        </w:rPr>
        <w:t xml:space="preserve"> that </w:t>
      </w:r>
      <w:r w:rsidR="00242B3C" w:rsidRPr="00BA7708">
        <w:rPr>
          <w:rFonts w:ascii="Book Antiqua" w:hAnsi="Book Antiqua"/>
          <w:sz w:val="24"/>
          <w:szCs w:val="24"/>
          <w:lang w:val="en-GB"/>
        </w:rPr>
        <w:t xml:space="preserve">CLC-5 is not a </w:t>
      </w:r>
      <w:proofErr w:type="spellStart"/>
      <w:r w:rsidR="00242B3C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242B3C" w:rsidRPr="00BA7708">
        <w:rPr>
          <w:rFonts w:ascii="Book Antiqua" w:hAnsi="Book Antiqua"/>
          <w:sz w:val="24"/>
          <w:szCs w:val="24"/>
          <w:lang w:val="en-GB"/>
        </w:rPr>
        <w:t xml:space="preserve"> channel but a 2Cl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242B3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242B3C" w:rsidRPr="00BA7708">
        <w:rPr>
          <w:rFonts w:ascii="Book Antiqua" w:hAnsi="Book Antiqua"/>
          <w:sz w:val="24"/>
          <w:szCs w:val="24"/>
          <w:lang w:val="en-GB"/>
        </w:rPr>
        <w:t>H</w:t>
      </w:r>
      <w:r w:rsidR="00242B3C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0E510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BA7708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0E5109" w:rsidRPr="00BA7708">
        <w:rPr>
          <w:rFonts w:ascii="Book Antiqua" w:hAnsi="Book Antiqua"/>
          <w:sz w:val="24"/>
          <w:szCs w:val="24"/>
          <w:lang w:val="en-GB"/>
        </w:rPr>
        <w:t xml:space="preserve"> forced</w:t>
      </w:r>
      <w:r w:rsidR="00F564F7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769D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comprehensive </w:t>
      </w:r>
      <w:proofErr w:type="spellStart"/>
      <w:r w:rsidR="008A427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evaluation</w:t>
      </w:r>
      <w:proofErr w:type="spellEnd"/>
      <w:r w:rsidR="000E510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A4274" w:rsidRPr="00BA7708">
        <w:rPr>
          <w:rFonts w:ascii="Book Antiqua" w:hAnsi="Book Antiqua"/>
          <w:sz w:val="24"/>
          <w:szCs w:val="24"/>
          <w:lang w:val="en-GB"/>
        </w:rPr>
        <w:t xml:space="preserve">of </w:t>
      </w:r>
      <w:r w:rsidR="005769D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ese</w:t>
      </w:r>
      <w:r w:rsidR="005769D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E5109" w:rsidRPr="00BA7708">
        <w:rPr>
          <w:rFonts w:ascii="Book Antiqua" w:hAnsi="Book Antiqua"/>
          <w:sz w:val="24"/>
          <w:szCs w:val="24"/>
          <w:lang w:val="en-GB"/>
        </w:rPr>
        <w:t>physiological role</w:t>
      </w:r>
      <w:r w:rsidR="001259D3" w:rsidRPr="00BA7708">
        <w:rPr>
          <w:rFonts w:ascii="Book Antiqua" w:hAnsi="Book Antiqua"/>
          <w:sz w:val="24"/>
          <w:szCs w:val="24"/>
          <w:lang w:val="en-GB"/>
        </w:rPr>
        <w:t>s</w:t>
      </w:r>
      <w:r w:rsidR="000E5109" w:rsidRPr="00BA7708">
        <w:rPr>
          <w:rFonts w:ascii="Book Antiqua" w:hAnsi="Book Antiqua"/>
          <w:sz w:val="24"/>
          <w:szCs w:val="24"/>
          <w:lang w:val="en-GB"/>
        </w:rPr>
        <w:t xml:space="preserve"> of CLC-5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aWNvbGxvPC9BdXRob3I+PFllYXI+MjAwNTwvWWVhcj48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QyMC0zPC9wYWdlcz48dm9sdW1lPjQzNjwvdm9sdW1lPjxudW1iZXI+NzA0OTwv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QyNC03PC9wYWdlcz48dm9sdW1lPjQzNjwvdm9sdW1lPjxudW1iZXI+NzA0OTwvbnVt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QaWNvbGxvPC9BdXRob3I+PFllYXI+MjAwNTwvWWVhcj48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QyMC0zPC9wYWdlcz48dm9sdW1lPjQzNjwvdm9sdW1lPjxudW1iZXI+NzA0OTwv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7" w:tooltip="Picollo, 2005 #59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7-9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D25C44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given that</w:t>
      </w:r>
      <w:r w:rsidR="009414E6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5361F" w:rsidRPr="00BA7708">
        <w:rPr>
          <w:rFonts w:ascii="Book Antiqua" w:hAnsi="Book Antiqua"/>
          <w:sz w:val="24"/>
          <w:szCs w:val="24"/>
          <w:lang w:val="en-GB"/>
        </w:rPr>
        <w:t>the 2Cl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65361F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65361F" w:rsidRPr="00BA7708">
        <w:rPr>
          <w:rFonts w:ascii="Book Antiqua" w:hAnsi="Book Antiqua"/>
          <w:sz w:val="24"/>
          <w:szCs w:val="24"/>
          <w:lang w:val="en-GB"/>
        </w:rPr>
        <w:t>H</w:t>
      </w:r>
      <w:r w:rsidR="0065361F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7C39B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BA7708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5769D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7C39BE" w:rsidRPr="00BA7708">
        <w:rPr>
          <w:rFonts w:ascii="Book Antiqua" w:hAnsi="Book Antiqua"/>
          <w:sz w:val="24"/>
          <w:szCs w:val="24"/>
          <w:lang w:val="en-GB"/>
        </w:rPr>
        <w:t xml:space="preserve">would result in ineffective acidification due to </w:t>
      </w:r>
      <w:r w:rsidR="00343350" w:rsidRPr="00BA7708">
        <w:rPr>
          <w:rFonts w:ascii="Book Antiqua" w:hAnsi="Book Antiqua"/>
          <w:sz w:val="24"/>
          <w:szCs w:val="24"/>
          <w:lang w:val="en-GB"/>
        </w:rPr>
        <w:t>parallel H</w:t>
      </w:r>
      <w:r w:rsidR="00343350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343350" w:rsidRPr="00BA7708">
        <w:rPr>
          <w:rFonts w:ascii="Book Antiqua" w:hAnsi="Book Antiqua"/>
          <w:sz w:val="24"/>
          <w:szCs w:val="24"/>
          <w:lang w:val="en-GB"/>
        </w:rPr>
        <w:t xml:space="preserve"> efflux</w:t>
      </w:r>
      <w:r w:rsidR="005769D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at the expense</w:t>
      </w:r>
      <w:r w:rsidR="005769DB" w:rsidRPr="00BA7708">
        <w:rPr>
          <w:rFonts w:ascii="Book Antiqua" w:hAnsi="Book Antiqua"/>
          <w:sz w:val="24"/>
          <w:szCs w:val="24"/>
          <w:lang w:val="en-GB"/>
        </w:rPr>
        <w:t xml:space="preserve"> of</w:t>
      </w:r>
      <w:r w:rsidR="005769D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wasted</w:t>
      </w:r>
      <w:r w:rsidR="00D25C4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769DB" w:rsidRPr="00BA7708">
        <w:rPr>
          <w:rFonts w:ascii="Book Antiqua" w:hAnsi="Book Antiqua"/>
          <w:sz w:val="24"/>
          <w:szCs w:val="24"/>
          <w:lang w:val="en-GB"/>
        </w:rPr>
        <w:t>energy (ATP)</w:t>
      </w:r>
      <w:r w:rsidR="007C39BE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769D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by</w:t>
      </w:r>
      <w:r w:rsidR="005769D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C6A46" w:rsidRPr="00BA7708">
        <w:rPr>
          <w:rFonts w:ascii="Book Antiqua" w:hAnsi="Book Antiqua"/>
          <w:sz w:val="24"/>
          <w:szCs w:val="24"/>
          <w:lang w:val="en-GB"/>
        </w:rPr>
        <w:t>V-ATPase</w:t>
      </w:r>
      <w:r w:rsidR="007C39BE" w:rsidRPr="00BA7708">
        <w:rPr>
          <w:rFonts w:ascii="Book Antiqua" w:hAnsi="Book Antiqua"/>
          <w:sz w:val="24"/>
          <w:szCs w:val="24"/>
          <w:lang w:val="en-GB"/>
        </w:rPr>
        <w:t>.</w:t>
      </w:r>
      <w:r w:rsidR="000026D0" w:rsidRPr="00BA7708">
        <w:rPr>
          <w:rFonts w:ascii="Book Antiqua" w:hAnsi="Book Antiqua"/>
          <w:sz w:val="24"/>
          <w:szCs w:val="24"/>
          <w:lang w:val="en-GB"/>
        </w:rPr>
        <w:t xml:space="preserve"> Thus, </w:t>
      </w:r>
      <w:r w:rsidR="00105C1A" w:rsidRPr="00BA7708">
        <w:rPr>
          <w:rFonts w:ascii="Book Antiqua" w:hAnsi="Book Antiqua"/>
          <w:sz w:val="24"/>
          <w:szCs w:val="24"/>
          <w:lang w:val="en-GB"/>
        </w:rPr>
        <w:t xml:space="preserve">physiological </w:t>
      </w:r>
      <w:r w:rsidR="00AC01A4" w:rsidRPr="00BA7708">
        <w:rPr>
          <w:rFonts w:ascii="Book Antiqua" w:hAnsi="Book Antiqua"/>
          <w:sz w:val="24"/>
          <w:szCs w:val="24"/>
          <w:lang w:val="en-GB"/>
        </w:rPr>
        <w:t xml:space="preserve">roles </w:t>
      </w:r>
      <w:r w:rsidR="000026D0" w:rsidRPr="00BA7708">
        <w:rPr>
          <w:rFonts w:ascii="Book Antiqua" w:hAnsi="Book Antiqua"/>
          <w:sz w:val="24"/>
          <w:szCs w:val="24"/>
          <w:lang w:val="en-GB"/>
        </w:rPr>
        <w:t>of CLC-5 as a 2Cl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0026D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0026D0" w:rsidRPr="00BA7708">
        <w:rPr>
          <w:rFonts w:ascii="Book Antiqua" w:hAnsi="Book Antiqua"/>
          <w:sz w:val="24"/>
          <w:szCs w:val="24"/>
          <w:lang w:val="en-GB"/>
        </w:rPr>
        <w:t>H</w:t>
      </w:r>
      <w:r w:rsidR="00E03EE8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+</w:t>
      </w:r>
      <w:r w:rsidR="000026D0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BA7708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0026D0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A65D74" w:rsidRPr="00BA7708">
        <w:rPr>
          <w:rFonts w:ascii="Book Antiqua" w:hAnsi="Book Antiqua"/>
          <w:sz w:val="24"/>
          <w:szCs w:val="24"/>
          <w:lang w:val="en-GB"/>
        </w:rPr>
        <w:t>and</w:t>
      </w:r>
      <w:r w:rsidR="008E55F2" w:rsidRPr="00BA7708">
        <w:rPr>
          <w:rFonts w:ascii="Book Antiqua" w:hAnsi="Book Antiqua"/>
          <w:sz w:val="24"/>
          <w:szCs w:val="24"/>
          <w:lang w:val="en-GB"/>
        </w:rPr>
        <w:t xml:space="preserve"> its</w:t>
      </w:r>
      <w:r w:rsidR="00A65D7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AC01A4" w:rsidRPr="00BA7708">
        <w:rPr>
          <w:rFonts w:ascii="Book Antiqua" w:hAnsi="Book Antiqua"/>
          <w:sz w:val="24"/>
          <w:szCs w:val="24"/>
          <w:lang w:val="en-GB"/>
        </w:rPr>
        <w:t xml:space="preserve">interaction with </w:t>
      </w:r>
      <w:r w:rsidR="00A65D74" w:rsidRPr="00BA7708">
        <w:rPr>
          <w:rFonts w:ascii="Book Antiqua" w:hAnsi="Book Antiqua"/>
          <w:sz w:val="24"/>
          <w:szCs w:val="24"/>
          <w:lang w:val="en-GB"/>
        </w:rPr>
        <w:t xml:space="preserve">V-ATPase </w:t>
      </w:r>
      <w:r w:rsidR="000026D0" w:rsidRPr="00BA7708">
        <w:rPr>
          <w:rFonts w:ascii="Book Antiqua" w:hAnsi="Book Antiqua"/>
          <w:sz w:val="24"/>
          <w:szCs w:val="24"/>
          <w:lang w:val="en-GB"/>
        </w:rPr>
        <w:t xml:space="preserve">in </w:t>
      </w:r>
      <w:proofErr w:type="spellStart"/>
      <w:r w:rsidR="000026D0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0026D0" w:rsidRPr="00BA7708">
        <w:rPr>
          <w:rFonts w:ascii="Book Antiqua" w:hAnsi="Book Antiqua"/>
          <w:sz w:val="24"/>
          <w:szCs w:val="24"/>
          <w:lang w:val="en-GB"/>
        </w:rPr>
        <w:t xml:space="preserve"> acidification</w:t>
      </w:r>
      <w:r w:rsidR="00B8231D" w:rsidRPr="00BA7708">
        <w:rPr>
          <w:rFonts w:ascii="Book Antiqua" w:hAnsi="Book Antiqua"/>
          <w:sz w:val="24"/>
          <w:szCs w:val="24"/>
          <w:lang w:val="en-GB"/>
        </w:rPr>
        <w:t xml:space="preserve"> and/or endocytosis</w:t>
      </w:r>
      <w:r w:rsidR="001259D3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4C245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main</w:t>
      </w:r>
      <w:r w:rsidR="004C2452" w:rsidRPr="00BA7708">
        <w:rPr>
          <w:rFonts w:ascii="Book Antiqua" w:hAnsi="Book Antiqua"/>
          <w:sz w:val="24"/>
          <w:szCs w:val="24"/>
          <w:lang w:val="en-GB"/>
        </w:rPr>
        <w:t xml:space="preserve"> unknown and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ha</w:t>
      </w:r>
      <w:r w:rsidR="00F06393" w:rsidRPr="00BA7708">
        <w:rPr>
          <w:rFonts w:ascii="Book Antiqua" w:eastAsia="MS PMincho" w:hAnsi="Book Antiqua" w:cs="Times New Roman"/>
          <w:sz w:val="24"/>
          <w:szCs w:val="24"/>
          <w:lang w:val="en-GB"/>
        </w:rPr>
        <w:t>ve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0026D0" w:rsidRPr="00BA7708">
        <w:rPr>
          <w:rFonts w:ascii="Book Antiqua" w:hAnsi="Book Antiqua"/>
          <w:sz w:val="24"/>
          <w:szCs w:val="24"/>
          <w:lang w:val="en-GB"/>
        </w:rPr>
        <w:t>bec</w:t>
      </w:r>
      <w:r w:rsidR="00D25C44" w:rsidRPr="00BA7708">
        <w:rPr>
          <w:rFonts w:ascii="Book Antiqua" w:hAnsi="Book Antiqua"/>
          <w:sz w:val="24"/>
          <w:szCs w:val="24"/>
          <w:lang w:val="en-GB"/>
        </w:rPr>
        <w:t>o</w:t>
      </w:r>
      <w:r w:rsidR="000026D0" w:rsidRPr="00BA7708">
        <w:rPr>
          <w:rFonts w:ascii="Book Antiqua" w:hAnsi="Book Antiqua"/>
          <w:sz w:val="24"/>
          <w:szCs w:val="24"/>
          <w:lang w:val="en-GB"/>
        </w:rPr>
        <w:t xml:space="preserve">me an important issue </w:t>
      </w:r>
      <w:r w:rsidR="005769D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n </w:t>
      </w:r>
      <w:r w:rsidR="000026D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</w:t>
      </w:r>
      <w:r w:rsidR="005769D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e</w:t>
      </w:r>
      <w:r w:rsidR="000026D0" w:rsidRPr="00BA7708">
        <w:rPr>
          <w:rFonts w:ascii="Book Antiqua" w:hAnsi="Book Antiqua"/>
          <w:sz w:val="24"/>
          <w:szCs w:val="24"/>
          <w:lang w:val="en-GB"/>
        </w:rPr>
        <w:t xml:space="preserve"> field.</w:t>
      </w:r>
    </w:p>
    <w:p w:rsidR="00A27600" w:rsidRPr="00BA7708" w:rsidRDefault="00A27600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851EAA" w:rsidRPr="002D4D35" w:rsidRDefault="002D4D35" w:rsidP="00BA7708">
      <w:pPr>
        <w:spacing w:line="360" w:lineRule="auto"/>
        <w:contextualSpacing/>
        <w:rPr>
          <w:rFonts w:ascii="Book Antiqua" w:hAnsi="Book Antiqua"/>
          <w:b/>
          <w:sz w:val="24"/>
          <w:szCs w:val="24"/>
          <w:lang w:val="en-GB"/>
        </w:rPr>
      </w:pPr>
      <w:r w:rsidRPr="002D4D35">
        <w:rPr>
          <w:rFonts w:ascii="Book Antiqua" w:hAnsi="Book Antiqua"/>
          <w:b/>
          <w:sz w:val="24"/>
          <w:szCs w:val="24"/>
          <w:lang w:val="en-GB"/>
        </w:rPr>
        <w:t>PHYSIOLOGICAL ROLES OF CLC-5 IN ENDOCYTOSIS: CL</w:t>
      </w:r>
      <w:r w:rsidRPr="002D4D35">
        <w:rPr>
          <w:rFonts w:ascii="Book Antiqua" w:eastAsia="MS PMincho" w:hAnsi="Book Antiqua" w:cs="Times New Roman"/>
          <w:b/>
          <w:sz w:val="24"/>
          <w:szCs w:val="24"/>
          <w:vertAlign w:val="superscript"/>
          <w:lang w:val="en-GB"/>
        </w:rPr>
        <w:t>−</w:t>
      </w:r>
      <w:r w:rsidRPr="002D4D35">
        <w:rPr>
          <w:rFonts w:ascii="Book Antiqua" w:hAnsi="Book Antiqua"/>
          <w:b/>
          <w:sz w:val="24"/>
          <w:szCs w:val="24"/>
          <w:lang w:val="en-GB"/>
        </w:rPr>
        <w:t xml:space="preserve"> ACCUMULATION OR V-ATPASE ACTIVATION?</w:t>
      </w:r>
    </w:p>
    <w:p w:rsidR="00851EAA" w:rsidRPr="00BA7708" w:rsidRDefault="00F04FF5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A</w:t>
      </w:r>
      <w:r w:rsidR="0016608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nalys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s</w:t>
      </w:r>
      <w:r w:rsidR="00166087" w:rsidRPr="00BA7708">
        <w:rPr>
          <w:rFonts w:ascii="Book Antiqua" w:hAnsi="Book Antiqua"/>
          <w:sz w:val="24"/>
          <w:szCs w:val="24"/>
          <w:lang w:val="en-GB"/>
        </w:rPr>
        <w:t xml:space="preserve"> of </w:t>
      </w:r>
      <w:r w:rsidR="005A2B5F" w:rsidRPr="00BA7708">
        <w:rPr>
          <w:rFonts w:ascii="Book Antiqua" w:hAnsi="Book Antiqua"/>
          <w:sz w:val="24"/>
          <w:szCs w:val="24"/>
          <w:lang w:val="en-GB"/>
        </w:rPr>
        <w:t xml:space="preserve">a mutation in the so-called gating glutamate 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t position 211 (</w:t>
      </w:r>
      <w:r w:rsidR="005A2B5F" w:rsidRPr="00BA7708">
        <w:rPr>
          <w:rFonts w:ascii="Book Antiqua" w:hAnsi="Book Antiqua"/>
          <w:sz w:val="24"/>
          <w:szCs w:val="24"/>
          <w:lang w:val="en-GB"/>
        </w:rPr>
        <w:t>E211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)</w:t>
      </w:r>
      <w:r w:rsidR="001259D3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="001259D3" w:rsidRPr="00BA7708">
        <w:rPr>
          <w:rFonts w:ascii="Book Antiqua" w:hAnsi="Book Antiqua"/>
          <w:sz w:val="24"/>
          <w:szCs w:val="24"/>
          <w:lang w:val="en-GB"/>
        </w:rPr>
        <w:t xml:space="preserve"> a conserved </w:t>
      </w:r>
      <w:r w:rsidR="00501358" w:rsidRPr="00BA7708">
        <w:rPr>
          <w:rFonts w:ascii="Book Antiqua" w:hAnsi="Book Antiqua"/>
          <w:sz w:val="24"/>
          <w:szCs w:val="24"/>
          <w:lang w:val="en-GB"/>
        </w:rPr>
        <w:t xml:space="preserve">residue that serves as </w:t>
      </w:r>
      <w:r w:rsidR="00D57B2D" w:rsidRPr="00BA7708">
        <w:rPr>
          <w:rFonts w:ascii="Book Antiqua" w:hAnsi="Book Antiqua"/>
          <w:sz w:val="24"/>
          <w:szCs w:val="24"/>
          <w:lang w:val="en-GB"/>
        </w:rPr>
        <w:t xml:space="preserve">a central gate for </w:t>
      </w:r>
      <w:r w:rsidR="00307B81" w:rsidRPr="00BA7708">
        <w:rPr>
          <w:rFonts w:ascii="Book Antiqua" w:hAnsi="Book Antiqua"/>
          <w:sz w:val="24"/>
          <w:szCs w:val="24"/>
          <w:lang w:val="en-GB"/>
        </w:rPr>
        <w:t>H</w:t>
      </w:r>
      <w:r w:rsidR="00307B81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1259D3" w:rsidRPr="00BA7708">
        <w:rPr>
          <w:rFonts w:ascii="Book Antiqua" w:hAnsi="Book Antiqua"/>
          <w:sz w:val="24"/>
          <w:szCs w:val="24"/>
          <w:lang w:val="en-GB"/>
        </w:rPr>
        <w:t xml:space="preserve">-coupled </w:t>
      </w:r>
      <w:proofErr w:type="spellStart"/>
      <w:r w:rsidR="00D57B2D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D57B2D" w:rsidRPr="00BA7708">
        <w:rPr>
          <w:rFonts w:ascii="Book Antiqua" w:hAnsi="Book Antiqua"/>
          <w:sz w:val="24"/>
          <w:szCs w:val="24"/>
          <w:lang w:val="en-GB"/>
        </w:rPr>
        <w:t xml:space="preserve"> transport</w:t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EdXR6bGVyPC9BdXRob3I+PFllYXI+MjAwMzwvWWVhcj48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</w:fldData>
        </w:fldChar>
      </w:r>
      <w:r w:rsidR="002D4D35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EdXR6bGVyPC9BdXRob3I+PFllYXI+MjAwMzwvWWVhcj48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</w:fldData>
        </w:fldChar>
      </w:r>
      <w:r w:rsidR="002D4D35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2D4D35" w:rsidRPr="00BA7708">
        <w:rPr>
          <w:rFonts w:ascii="Book Antiqua" w:hAnsi="Book Antiqua"/>
          <w:sz w:val="24"/>
          <w:szCs w:val="24"/>
          <w:lang w:val="en-GB"/>
        </w:rPr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2D4D35" w:rsidRPr="00BA7708">
        <w:rPr>
          <w:rFonts w:ascii="Book Antiqua" w:hAnsi="Book Antiqua"/>
          <w:sz w:val="24"/>
          <w:szCs w:val="24"/>
          <w:lang w:val="en-GB"/>
        </w:rPr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2D4D35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54" w:tooltip="Dutzler, 2003 #86" w:history="1">
        <w:r w:rsidR="002D4D35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4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55" w:tooltip="Yin, 2004 #87" w:history="1">
        <w:r w:rsidR="002D4D35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5</w:t>
        </w:r>
      </w:hyperlink>
      <w:r w:rsidR="002D4D35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2D4D35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A8167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="00D57B2D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66087" w:rsidRPr="00BA7708">
        <w:rPr>
          <w:rFonts w:ascii="Book Antiqua" w:hAnsi="Book Antiqua"/>
          <w:sz w:val="24"/>
          <w:szCs w:val="24"/>
          <w:lang w:val="en-GB"/>
        </w:rPr>
        <w:t xml:space="preserve">may </w:t>
      </w:r>
      <w:r w:rsidR="00A8167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provide</w:t>
      </w:r>
      <w:r w:rsidR="00A8167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D57B2D" w:rsidRPr="00BA7708">
        <w:rPr>
          <w:rFonts w:ascii="Book Antiqua" w:hAnsi="Book Antiqua"/>
          <w:sz w:val="24"/>
          <w:szCs w:val="24"/>
          <w:lang w:val="en-GB"/>
        </w:rPr>
        <w:t xml:space="preserve">a key </w:t>
      </w:r>
      <w:r w:rsidR="00A81671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n </w:t>
      </w:r>
      <w:r w:rsidR="0016608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understand</w:t>
      </w:r>
      <w:r w:rsidR="00A81671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g</w:t>
      </w:r>
      <w:r w:rsidR="00166087" w:rsidRPr="00BA7708">
        <w:rPr>
          <w:rFonts w:ascii="Book Antiqua" w:hAnsi="Book Antiqua"/>
          <w:sz w:val="24"/>
          <w:szCs w:val="24"/>
          <w:lang w:val="en-GB"/>
        </w:rPr>
        <w:t xml:space="preserve"> the complex nature of CLC-5</w:t>
      </w:r>
      <w:r w:rsidR="00D47BD6" w:rsidRPr="00BA7708">
        <w:rPr>
          <w:rFonts w:ascii="Book Antiqua" w:hAnsi="Book Antiqua"/>
          <w:sz w:val="24"/>
          <w:szCs w:val="24"/>
          <w:lang w:val="en-GB"/>
        </w:rPr>
        <w:t xml:space="preserve"> functions</w:t>
      </w:r>
      <w:r w:rsidR="00166087" w:rsidRPr="00BA7708">
        <w:rPr>
          <w:rFonts w:ascii="Book Antiqua" w:hAnsi="Book Antiqua"/>
          <w:sz w:val="24"/>
          <w:szCs w:val="24"/>
          <w:lang w:val="en-GB"/>
        </w:rPr>
        <w:t>.</w:t>
      </w:r>
      <w:r w:rsidR="003D018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4066D5" w:rsidRPr="00BA7708">
        <w:rPr>
          <w:rFonts w:ascii="Book Antiqua" w:hAnsi="Book Antiqua"/>
          <w:sz w:val="24"/>
          <w:szCs w:val="24"/>
          <w:lang w:val="en-GB"/>
        </w:rPr>
        <w:t>Novari</w:t>
      </w:r>
      <w:r w:rsidRPr="00BA7708">
        <w:rPr>
          <w:rFonts w:ascii="Book Antiqua" w:hAnsi="Book Antiqua"/>
          <w:sz w:val="24"/>
          <w:szCs w:val="24"/>
          <w:lang w:val="en-GB"/>
        </w:rPr>
        <w:t>n</w:t>
      </w:r>
      <w:r w:rsidR="004066D5" w:rsidRPr="00BA7708">
        <w:rPr>
          <w:rFonts w:ascii="Book Antiqua" w:hAnsi="Book Antiqua"/>
          <w:sz w:val="24"/>
          <w:szCs w:val="24"/>
          <w:lang w:val="en-GB"/>
        </w:rPr>
        <w:t>o</w:t>
      </w:r>
      <w:proofErr w:type="spellEnd"/>
      <w:r w:rsidR="004066D5" w:rsidRPr="00BA7708">
        <w:rPr>
          <w:rFonts w:ascii="Book Antiqua" w:hAnsi="Book Antiqua"/>
          <w:sz w:val="24"/>
          <w:szCs w:val="24"/>
          <w:lang w:val="en-GB"/>
        </w:rPr>
        <w:t xml:space="preserve"> and colleagues generated mice carry</w:t>
      </w:r>
      <w:r w:rsidR="001259D3" w:rsidRPr="00BA7708">
        <w:rPr>
          <w:rFonts w:ascii="Book Antiqua" w:hAnsi="Book Antiqua"/>
          <w:sz w:val="24"/>
          <w:szCs w:val="24"/>
          <w:lang w:val="en-GB"/>
        </w:rPr>
        <w:t xml:space="preserve">ing 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</w:t>
      </w:r>
      <w:r w:rsidR="001259D3" w:rsidRPr="00BA7708">
        <w:rPr>
          <w:rFonts w:ascii="Book Antiqua" w:hAnsi="Book Antiqua"/>
          <w:sz w:val="24"/>
          <w:szCs w:val="24"/>
          <w:lang w:val="en-GB"/>
        </w:rPr>
        <w:t>E211A mutation</w:t>
      </w:r>
      <w:r w:rsidR="001B047C" w:rsidRPr="00BA7708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which</w:t>
      </w:r>
      <w:r w:rsidR="00D33DC0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A4A04" w:rsidRPr="00BA7708">
        <w:rPr>
          <w:rFonts w:ascii="Book Antiqua" w:hAnsi="Book Antiqua"/>
          <w:sz w:val="24"/>
          <w:szCs w:val="24"/>
          <w:lang w:val="en-GB" w:eastAsia="ja-JP"/>
        </w:rPr>
        <w:t>deprived</w:t>
      </w:r>
      <w:r w:rsidR="004066D5" w:rsidRPr="00BA7708">
        <w:rPr>
          <w:rFonts w:ascii="Book Antiqua" w:hAnsi="Book Antiqua"/>
          <w:sz w:val="24"/>
          <w:szCs w:val="24"/>
          <w:lang w:val="en-GB"/>
        </w:rPr>
        <w:t xml:space="preserve"> H</w:t>
      </w:r>
      <w:r w:rsidR="004066D5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4066D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B047C" w:rsidRPr="00BA7708">
        <w:rPr>
          <w:rFonts w:ascii="Book Antiqua" w:hAnsi="Book Antiqua"/>
          <w:sz w:val="24"/>
          <w:szCs w:val="24"/>
          <w:lang w:val="en-GB" w:eastAsia="ja-JP"/>
        </w:rPr>
        <w:t xml:space="preserve">transport </w:t>
      </w:r>
      <w:r w:rsidR="005A4A04" w:rsidRPr="00BA7708">
        <w:rPr>
          <w:rFonts w:ascii="Book Antiqua" w:hAnsi="Book Antiqua"/>
          <w:sz w:val="24"/>
          <w:szCs w:val="24"/>
          <w:lang w:val="en-GB" w:eastAsia="ja-JP"/>
        </w:rPr>
        <w:t>of CLC-5, altering it to</w:t>
      </w:r>
      <w:r w:rsidR="004066D5" w:rsidRPr="00BA7708">
        <w:rPr>
          <w:rFonts w:ascii="Book Antiqua" w:hAnsi="Book Antiqua"/>
          <w:sz w:val="24"/>
          <w:szCs w:val="24"/>
          <w:lang w:val="en-GB"/>
        </w:rPr>
        <w:t xml:space="preserve"> a </w:t>
      </w:r>
      <w:r w:rsidR="00CA7B66" w:rsidRPr="00BA7708">
        <w:rPr>
          <w:rFonts w:ascii="Book Antiqua" w:hAnsi="Book Antiqua"/>
          <w:sz w:val="24"/>
          <w:szCs w:val="24"/>
          <w:lang w:val="en-GB"/>
        </w:rPr>
        <w:t xml:space="preserve">simple </w:t>
      </w:r>
      <w:proofErr w:type="spellStart"/>
      <w:r w:rsidR="004066D5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4066D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15438" w:rsidRPr="00BA7708">
        <w:rPr>
          <w:rFonts w:ascii="Book Antiqua" w:hAnsi="Book Antiqua"/>
          <w:sz w:val="24"/>
          <w:szCs w:val="24"/>
          <w:lang w:val="en-GB"/>
        </w:rPr>
        <w:t>conductance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Ob3ZhcmlubzwvQXV0aG9yPjxZZWFyPjIwMTA8L1llYXI+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Ob3ZhcmlubzwvQXV0aG9yPjxZZWFyPjIwMTA8L1llYXI+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0" w:tooltip="Novarino, 2010 #5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0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DA1EA6" w:rsidRPr="00BA7708">
        <w:rPr>
          <w:rFonts w:ascii="Book Antiqua" w:hAnsi="Book Antiqua" w:cs="Times New Roman"/>
          <w:sz w:val="24"/>
          <w:szCs w:val="24"/>
          <w:lang w:val="en-GB" w:eastAsia="ja-JP"/>
        </w:rPr>
        <w:t xml:space="preserve">, and </w:t>
      </w:r>
      <w:r w:rsidR="00DA1EA6" w:rsidRPr="00BA7708">
        <w:rPr>
          <w:rFonts w:ascii="Book Antiqua" w:hAnsi="Book Antiqua" w:cs="Times New Roman"/>
          <w:sz w:val="24"/>
          <w:szCs w:val="24"/>
          <w:lang w:val="en-GB" w:eastAsia="ja-JP"/>
        </w:rPr>
        <w:lastRenderedPageBreak/>
        <w:t xml:space="preserve">these </w:t>
      </w:r>
      <w:r w:rsidR="00833112" w:rsidRPr="00BA7708">
        <w:rPr>
          <w:rFonts w:ascii="Book Antiqua" w:hAnsi="Book Antiqua"/>
          <w:sz w:val="24"/>
          <w:szCs w:val="24"/>
          <w:lang w:val="en-GB"/>
        </w:rPr>
        <w:t xml:space="preserve">mice developed defective endocytosis 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imilar to that observed in</w:t>
      </w:r>
      <w:r w:rsidR="0083311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833112" w:rsidRPr="00BA7708">
        <w:rPr>
          <w:rFonts w:ascii="Book Antiqua" w:hAnsi="Book Antiqua"/>
          <w:sz w:val="24"/>
          <w:szCs w:val="24"/>
          <w:lang w:val="en-GB"/>
        </w:rPr>
        <w:t xml:space="preserve">CLC-5 knockout mice. Surprisingly, however, </w:t>
      </w:r>
      <w:proofErr w:type="spellStart"/>
      <w:r w:rsidR="00833112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833112" w:rsidRPr="00BA7708">
        <w:rPr>
          <w:rFonts w:ascii="Book Antiqua" w:hAnsi="Book Antiqua"/>
          <w:sz w:val="24"/>
          <w:szCs w:val="24"/>
          <w:lang w:val="en-GB"/>
        </w:rPr>
        <w:t xml:space="preserve"> acidification was preserved in E211A mice</w:t>
      </w:r>
      <w:r w:rsidR="00656031" w:rsidRPr="00BA7708">
        <w:rPr>
          <w:rFonts w:ascii="Book Antiqua" w:hAnsi="Book Antiqua"/>
          <w:sz w:val="24"/>
          <w:szCs w:val="24"/>
          <w:lang w:val="en-GB"/>
        </w:rPr>
        <w:t xml:space="preserve"> in contrast to CLC-5 knockout mice</w:t>
      </w:r>
      <w:r w:rsidR="002B0BEB" w:rsidRPr="00BA7708">
        <w:rPr>
          <w:rFonts w:ascii="Book Antiqua" w:hAnsi="Book Antiqua"/>
          <w:sz w:val="24"/>
          <w:szCs w:val="24"/>
          <w:lang w:val="en-GB"/>
        </w:rPr>
        <w:t xml:space="preserve"> (</w:t>
      </w:r>
      <w:r w:rsidR="002B0BEB" w:rsidRPr="00BA7708">
        <w:rPr>
          <w:rFonts w:ascii="Book Antiqua" w:eastAsia="MS PMincho" w:hAnsi="Book Antiqua" w:cs="Times New Roman"/>
          <w:sz w:val="24"/>
          <w:szCs w:val="24"/>
          <w:lang w:val="en-GB"/>
        </w:rPr>
        <w:t>Fig</w:t>
      </w:r>
      <w:r w:rsidR="002D4D35">
        <w:rPr>
          <w:rFonts w:ascii="Book Antiqua" w:eastAsia="宋体" w:hAnsi="Book Antiqua" w:cs="Times New Roman" w:hint="eastAsia"/>
          <w:sz w:val="24"/>
          <w:szCs w:val="24"/>
          <w:lang w:val="en-GB"/>
        </w:rPr>
        <w:t>ure</w:t>
      </w:r>
      <w:r w:rsidR="008A6D27" w:rsidRPr="00BA7708">
        <w:rPr>
          <w:rFonts w:ascii="Book Antiqua" w:hAnsi="Book Antiqua"/>
          <w:sz w:val="24"/>
          <w:szCs w:val="24"/>
          <w:lang w:val="en-GB"/>
        </w:rPr>
        <w:t xml:space="preserve"> 1A and </w:t>
      </w:r>
      <w:r w:rsidR="00B04FD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B</w:t>
      </w:r>
      <w:r w:rsidR="002B0BEB" w:rsidRPr="00BA7708">
        <w:rPr>
          <w:rFonts w:ascii="Book Antiqua" w:hAnsi="Book Antiqua"/>
          <w:sz w:val="24"/>
          <w:szCs w:val="24"/>
          <w:lang w:val="en-GB"/>
        </w:rPr>
        <w:t>)</w:t>
      </w:r>
      <w:r w:rsidR="00656031" w:rsidRPr="00BA7708">
        <w:rPr>
          <w:rFonts w:ascii="Book Antiqua" w:hAnsi="Book Antiqua"/>
          <w:sz w:val="24"/>
          <w:szCs w:val="24"/>
          <w:lang w:val="en-GB"/>
        </w:rPr>
        <w:t>.</w:t>
      </w:r>
      <w:r w:rsidR="0083311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CE498C" w:rsidRPr="00BA7708">
        <w:rPr>
          <w:rFonts w:ascii="Book Antiqua" w:hAnsi="Book Antiqua"/>
          <w:sz w:val="24"/>
          <w:szCs w:val="24"/>
          <w:lang w:val="en-GB"/>
        </w:rPr>
        <w:t>Therefore, t</w:t>
      </w:r>
      <w:r w:rsidR="00307B81" w:rsidRPr="00BA7708">
        <w:rPr>
          <w:rFonts w:ascii="Book Antiqua" w:hAnsi="Book Antiqua"/>
          <w:sz w:val="24"/>
          <w:szCs w:val="24"/>
          <w:lang w:val="en-GB"/>
        </w:rPr>
        <w:t xml:space="preserve">hey proposed that </w:t>
      </w:r>
      <w:proofErr w:type="spellStart"/>
      <w:r w:rsidR="00307B81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307B8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307B81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D33DC0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307B81" w:rsidRPr="00BA7708">
        <w:rPr>
          <w:rFonts w:ascii="Book Antiqua" w:hAnsi="Book Antiqua"/>
          <w:sz w:val="24"/>
          <w:szCs w:val="24"/>
          <w:lang w:val="en-GB"/>
        </w:rPr>
        <w:t xml:space="preserve"> accumulation rather </w:t>
      </w:r>
      <w:r w:rsidR="001259D3" w:rsidRPr="00BA7708">
        <w:rPr>
          <w:rFonts w:ascii="Book Antiqua" w:hAnsi="Book Antiqua"/>
          <w:sz w:val="24"/>
          <w:szCs w:val="24"/>
          <w:lang w:val="en-GB"/>
        </w:rPr>
        <w:t xml:space="preserve">than </w:t>
      </w:r>
      <w:proofErr w:type="spellStart"/>
      <w:r w:rsidR="001259D3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1259D3" w:rsidRPr="00BA7708">
        <w:rPr>
          <w:rFonts w:ascii="Book Antiqua" w:hAnsi="Book Antiqua"/>
          <w:sz w:val="24"/>
          <w:szCs w:val="24"/>
          <w:lang w:val="en-GB"/>
        </w:rPr>
        <w:t xml:space="preserve"> acidification might</w:t>
      </w:r>
      <w:r w:rsidR="00307B81" w:rsidRPr="00BA7708">
        <w:rPr>
          <w:rFonts w:ascii="Book Antiqua" w:hAnsi="Book Antiqua"/>
          <w:sz w:val="24"/>
          <w:szCs w:val="24"/>
          <w:lang w:val="en-GB"/>
        </w:rPr>
        <w:t xml:space="preserve"> be critical for </w:t>
      </w:r>
      <w:r w:rsidR="00851EAA" w:rsidRPr="00BA7708">
        <w:rPr>
          <w:rFonts w:ascii="Book Antiqua" w:hAnsi="Book Antiqua"/>
          <w:sz w:val="24"/>
          <w:szCs w:val="24"/>
          <w:lang w:val="en-GB"/>
        </w:rPr>
        <w:t>renal endocytosis. However, mutations in the gating glutamate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, such as that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is present 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</w:t>
      </w:r>
      <w:r w:rsidR="00851EAA" w:rsidRPr="00BA7708">
        <w:rPr>
          <w:rFonts w:ascii="Book Antiqua" w:hAnsi="Book Antiqua"/>
          <w:sz w:val="24"/>
          <w:szCs w:val="24"/>
          <w:lang w:val="en-GB"/>
        </w:rPr>
        <w:t xml:space="preserve"> E211A 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mutant mice, </w:t>
      </w:r>
      <w:r w:rsidR="00851EAA" w:rsidRPr="00BA7708">
        <w:rPr>
          <w:rFonts w:ascii="Book Antiqua" w:eastAsia="MS PMincho" w:hAnsi="Book Antiqua" w:cs="Times New Roman"/>
          <w:sz w:val="24"/>
          <w:szCs w:val="24"/>
          <w:lang w:val="en-GB"/>
        </w:rPr>
        <w:t>ha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ve</w:t>
      </w:r>
      <w:r w:rsidR="00D33DC0" w:rsidRPr="00BA7708">
        <w:rPr>
          <w:rFonts w:ascii="Book Antiqua" w:hAnsi="Book Antiqua"/>
          <w:sz w:val="24"/>
          <w:szCs w:val="24"/>
          <w:lang w:val="en-GB"/>
        </w:rPr>
        <w:t xml:space="preserve"> not 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yet </w:t>
      </w:r>
      <w:r w:rsidR="00851EAA" w:rsidRPr="00BA7708">
        <w:rPr>
          <w:rFonts w:ascii="Book Antiqua" w:hAnsi="Book Antiqua"/>
          <w:sz w:val="24"/>
          <w:szCs w:val="24"/>
          <w:lang w:val="en-GB"/>
        </w:rPr>
        <w:t xml:space="preserve">been </w:t>
      </w:r>
      <w:r w:rsidR="0037734E" w:rsidRPr="00BA7708">
        <w:rPr>
          <w:rFonts w:ascii="Book Antiqua" w:hAnsi="Book Antiqua"/>
          <w:sz w:val="24"/>
          <w:szCs w:val="24"/>
          <w:lang w:val="en-GB"/>
        </w:rPr>
        <w:t xml:space="preserve">identified </w:t>
      </w:r>
      <w:r w:rsidR="003241CB" w:rsidRPr="00BA7708">
        <w:rPr>
          <w:rFonts w:ascii="Book Antiqua" w:hAnsi="Book Antiqua"/>
          <w:sz w:val="24"/>
          <w:szCs w:val="24"/>
          <w:lang w:val="en-GB"/>
        </w:rPr>
        <w:t xml:space="preserve">in </w:t>
      </w:r>
      <w:r w:rsidR="00D33DC0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patients with </w:t>
      </w:r>
      <w:r w:rsidR="008E55F2" w:rsidRPr="00BA7708">
        <w:rPr>
          <w:rFonts w:ascii="Book Antiqua" w:hAnsi="Book Antiqua"/>
          <w:sz w:val="24"/>
          <w:szCs w:val="24"/>
          <w:lang w:val="en-GB"/>
        </w:rPr>
        <w:t>Dent’s disease</w:t>
      </w:r>
      <w:r w:rsidR="0037734E" w:rsidRPr="00BA7708">
        <w:rPr>
          <w:rFonts w:ascii="Book Antiqua" w:hAnsi="Book Antiqua"/>
          <w:sz w:val="24"/>
          <w:szCs w:val="24"/>
          <w:lang w:val="en-GB"/>
        </w:rPr>
        <w:t>.</w:t>
      </w:r>
    </w:p>
    <w:p w:rsidR="00307B81" w:rsidRPr="00BA7708" w:rsidRDefault="00D33DC0" w:rsidP="002D4D35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  <w:lang w:val="en-GB" w:eastAsia="ja-JP"/>
        </w:rPr>
      </w:pP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We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37734E" w:rsidRPr="00BA7708">
        <w:rPr>
          <w:rFonts w:ascii="Book Antiqua" w:hAnsi="Book Antiqua"/>
          <w:sz w:val="24"/>
          <w:szCs w:val="24"/>
          <w:lang w:val="en-GB"/>
        </w:rPr>
        <w:t xml:space="preserve">recently </w:t>
      </w:r>
      <w:proofErr w:type="spellStart"/>
      <w:r w:rsidR="00A30C6C" w:rsidRPr="00BA7708">
        <w:rPr>
          <w:rFonts w:ascii="Book Antiqua" w:hAnsi="Book Antiqua"/>
          <w:sz w:val="24"/>
          <w:szCs w:val="24"/>
          <w:lang w:val="en-GB" w:eastAsia="ja-JP"/>
        </w:rPr>
        <w:t>analyzed</w:t>
      </w:r>
      <w:proofErr w:type="spellEnd"/>
      <w:r w:rsidR="00A30C6C" w:rsidRPr="00BA7708">
        <w:rPr>
          <w:rFonts w:ascii="Book Antiqua" w:hAnsi="Book Antiqua"/>
          <w:sz w:val="24"/>
          <w:szCs w:val="24"/>
          <w:lang w:val="en-GB"/>
        </w:rPr>
        <w:t xml:space="preserve"> a </w:t>
      </w:r>
      <w:r w:rsidR="00A30C6C" w:rsidRPr="00BA7708">
        <w:rPr>
          <w:rFonts w:ascii="Book Antiqua" w:hAnsi="Book Antiqua"/>
          <w:sz w:val="24"/>
          <w:szCs w:val="24"/>
          <w:lang w:val="en-GB" w:eastAsia="ja-JP"/>
        </w:rPr>
        <w:t>previously unrecognized</w:t>
      </w:r>
      <w:r w:rsidR="002228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mutation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of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E211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to glutamine (</w:t>
      </w:r>
      <w:r w:rsidR="002228D9" w:rsidRPr="00BA7708">
        <w:rPr>
          <w:rFonts w:ascii="Book Antiqua" w:hAnsi="Book Antiqua"/>
          <w:sz w:val="24"/>
          <w:szCs w:val="24"/>
          <w:lang w:val="en-GB"/>
        </w:rPr>
        <w:t>E211Q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)</w:t>
      </w:r>
      <w:r w:rsidR="0037734E" w:rsidRPr="00BA7708">
        <w:rPr>
          <w:rFonts w:ascii="Book Antiqua" w:hAnsi="Book Antiqua"/>
          <w:sz w:val="24"/>
          <w:szCs w:val="24"/>
          <w:lang w:val="en-GB"/>
        </w:rPr>
        <w:t xml:space="preserve"> that was </w:t>
      </w:r>
      <w:r w:rsidR="00A30C6C" w:rsidRPr="00BA7708">
        <w:rPr>
          <w:rFonts w:ascii="Book Antiqua" w:hAnsi="Book Antiqua"/>
          <w:sz w:val="24"/>
          <w:szCs w:val="24"/>
          <w:lang w:val="en-GB" w:eastAsia="ja-JP"/>
        </w:rPr>
        <w:t>found</w:t>
      </w:r>
      <w:r w:rsidR="0037734E" w:rsidRPr="00BA7708">
        <w:rPr>
          <w:rFonts w:ascii="Book Antiqua" w:hAnsi="Book Antiqua"/>
          <w:sz w:val="24"/>
          <w:szCs w:val="24"/>
          <w:lang w:val="en-GB"/>
        </w:rPr>
        <w:t xml:space="preserve"> in a</w:t>
      </w:r>
      <w:r w:rsidR="00A30C6C" w:rsidRPr="00BA7708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37734E" w:rsidRPr="00BA7708">
        <w:rPr>
          <w:rFonts w:ascii="Book Antiqua" w:hAnsi="Book Antiqua"/>
          <w:sz w:val="24"/>
          <w:szCs w:val="24"/>
          <w:lang w:val="en-GB"/>
        </w:rPr>
        <w:t>typical Dent’s disease</w:t>
      </w:r>
      <w:r w:rsidR="00A30C6C" w:rsidRPr="00BA7708">
        <w:rPr>
          <w:rFonts w:ascii="Book Antiqua" w:hAnsi="Book Antiqua"/>
          <w:sz w:val="24"/>
          <w:szCs w:val="24"/>
          <w:lang w:val="en-GB" w:eastAsia="ja-JP"/>
        </w:rPr>
        <w:t xml:space="preserve"> patient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ZWtpbmU8L0F1dGhvcj48WWVhcj4yMDE0PC9ZZWFyPjxS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ZWtpbmU8L0F1dGhvcj48WWVhcj4yMDE0PC9ZZWFyPjxS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56" w:tooltip="Sekine, 2014 #88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6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8E55F2" w:rsidRPr="00BA7708">
        <w:rPr>
          <w:rFonts w:ascii="Book Antiqua" w:hAnsi="Book Antiqua"/>
          <w:sz w:val="24"/>
          <w:szCs w:val="24"/>
          <w:lang w:val="en-GB"/>
        </w:rPr>
        <w:t xml:space="preserve"> and</w:t>
      </w:r>
      <w:r w:rsidR="00C7598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C4681" w:rsidRPr="00BA7708">
        <w:rPr>
          <w:rFonts w:ascii="Book Antiqua" w:hAnsi="Book Antiqua"/>
          <w:sz w:val="24"/>
          <w:szCs w:val="24"/>
          <w:lang w:val="en-GB"/>
        </w:rPr>
        <w:t xml:space="preserve">confirmed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at </w:t>
      </w:r>
      <w:r w:rsidR="00C75981" w:rsidRPr="00BA7708">
        <w:rPr>
          <w:rFonts w:ascii="Book Antiqua" w:hAnsi="Book Antiqua"/>
          <w:sz w:val="24"/>
          <w:szCs w:val="24"/>
          <w:lang w:val="en-GB"/>
        </w:rPr>
        <w:t>functional</w:t>
      </w:r>
      <w:r w:rsidR="003C3CB7" w:rsidRPr="00BA7708">
        <w:rPr>
          <w:rFonts w:ascii="Book Antiqua" w:hAnsi="Book Antiqua"/>
          <w:sz w:val="24"/>
          <w:szCs w:val="24"/>
          <w:lang w:val="en-GB"/>
        </w:rPr>
        <w:t xml:space="preserve"> coupling between </w:t>
      </w:r>
      <w:r w:rsidR="00C75981" w:rsidRPr="00BA7708">
        <w:rPr>
          <w:rFonts w:ascii="Book Antiqua" w:hAnsi="Book Antiqua"/>
          <w:sz w:val="24"/>
          <w:szCs w:val="24"/>
          <w:lang w:val="en-GB"/>
        </w:rPr>
        <w:t xml:space="preserve">V-ATPase and CLC-5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occurred </w:t>
      </w:r>
      <w:r w:rsidR="002228D9" w:rsidRPr="00BA7708">
        <w:rPr>
          <w:rFonts w:ascii="Book Antiqua" w:hAnsi="Book Antiqua"/>
          <w:sz w:val="24"/>
          <w:szCs w:val="24"/>
          <w:lang w:val="en-GB"/>
        </w:rPr>
        <w:t>in</w:t>
      </w:r>
      <w:r w:rsidR="00E02F76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E02F76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C75981" w:rsidRPr="00BA7708">
        <w:rPr>
          <w:rFonts w:ascii="Book Antiqua" w:hAnsi="Book Antiqua"/>
          <w:sz w:val="24"/>
          <w:szCs w:val="24"/>
          <w:lang w:val="en-GB"/>
        </w:rPr>
        <w:t xml:space="preserve"> acidificatio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Satoh&lt;/Author&gt;&lt;Year&gt;2016&lt;/Year&gt;&lt;RecNum&gt;6&lt;/RecNum&gt;&lt;DisplayText&gt;&lt;style face="superscript"&gt;[11]&lt;/style&gt;&lt;/DisplayText&gt;&lt;record&gt;&lt;rec-number&gt;6&lt;/rec-number&gt;&lt;foreign-keys&gt;&lt;key app="EN" db-id="xaf9fsrarr50raewdtp5fz9rfwdatveezvx5" timestamp="1462926374"&gt;6&lt;/key&gt;&lt;/foreign-keys&gt;&lt;ref-type name="Journal Article"&gt;17&lt;/ref-type&gt;&lt;contributors&gt;&lt;authors&gt;&lt;author&gt;Satoh, N.&lt;/author&gt;&lt;author&gt;Yamada, H.&lt;/author&gt;&lt;author&gt;Yamazaki, O.&lt;/author&gt;&lt;author&gt;Suzuki, M.&lt;/author&gt;&lt;author&gt;Nakamura, M.&lt;/author&gt;&lt;author&gt;Suzuki, A.&lt;/author&gt;&lt;author&gt;Ashida, A.&lt;/author&gt;&lt;author&gt;Yamamoto, D.&lt;/author&gt;&lt;author&gt;Kaku, Y.&lt;/author&gt;&lt;author&gt;Sekine, T.&lt;/author&gt;&lt;author&gt;Seki, G.&lt;/author&gt;&lt;author&gt;Horita, S.&lt;/author&gt;&lt;/authors&gt;&lt;/contributors&gt;&lt;auth-address&gt;Department of Internal Medicine, Faculty of Medicine, The University of Tokyo Hospital, 7-3-1 Hongo, Bunkyo-ku, Tokyo, 113-0033, Japan.&amp;#xD;Apheresis and Dialysis Center, General Medicine, School of Medicine, Keio University, Tokyo, Japan.&amp;#xD;Department of Pediatrics, Osaka Medical College, Takatsuki, Osaka, Japan.&amp;#xD;Biomedical Computation Center, Osaka Medical College, Takatsuki, Osaka, Japan.&amp;#xD;Department of Nephrology, Fukuoka Children&amp;apos;s Hospital, Fukuoka, Japan.&amp;#xD;Department of Pediatrics, Ohashi Medical Center, Toho University, Meguro-ku, Tokyo, Japan.&amp;#xD;Yaizu City Hospital, Yaizu, Japan.&lt;/auth-address&gt;&lt;titles&gt;&lt;title&gt;A pure chloride channel mutant of CLC-5 causes Dent&amp;apos;s disease via insufficient V-ATPase activation&lt;/title&gt;&lt;/titles&gt;&lt;dates&gt;&lt;year&gt;2016&lt;/year&gt;&lt;pub-dates&gt;&lt;date&gt;Apr 5&lt;/date&gt;&lt;/pub-dates&gt;&lt;/dates&gt;&lt;isbn&gt;0031-6768&lt;/isbn&gt;&lt;accession-num&gt;27044412&lt;/accession-num&gt;&lt;urls&gt;&lt;/urls&gt;&lt;remote-database-provider&gt;NLM&lt;/remote-database-provider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1" w:tooltip="Satoh, 2016 #6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1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515C30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C92C9F" w:rsidRPr="00BA7708">
        <w:rPr>
          <w:rFonts w:ascii="Book Antiqua" w:hAnsi="Book Antiqua"/>
          <w:sz w:val="24"/>
          <w:szCs w:val="24"/>
          <w:lang w:val="en-GB"/>
        </w:rPr>
        <w:t xml:space="preserve">Electrophysiological </w:t>
      </w:r>
      <w:r w:rsidR="00C92C9F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tud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ies</w:t>
      </w:r>
      <w:r w:rsidR="00C92C9F" w:rsidRPr="00BA7708">
        <w:rPr>
          <w:rFonts w:ascii="Book Antiqua" w:hAnsi="Book Antiqua"/>
          <w:sz w:val="24"/>
          <w:szCs w:val="24"/>
          <w:lang w:val="en-GB"/>
        </w:rPr>
        <w:t xml:space="preserve"> in </w:t>
      </w:r>
      <w:proofErr w:type="spellStart"/>
      <w:r w:rsidR="00C92C9F" w:rsidRPr="00BA7708">
        <w:rPr>
          <w:rFonts w:ascii="Book Antiqua" w:hAnsi="Book Antiqua"/>
          <w:i/>
          <w:sz w:val="24"/>
          <w:szCs w:val="24"/>
          <w:lang w:val="en-GB"/>
        </w:rPr>
        <w:t>Xenopus</w:t>
      </w:r>
      <w:proofErr w:type="spellEnd"/>
      <w:r w:rsidR="00C92C9F" w:rsidRPr="00BA770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proofErr w:type="spellStart"/>
      <w:r w:rsidR="00C92C9F" w:rsidRPr="00BA7708">
        <w:rPr>
          <w:rFonts w:ascii="Book Antiqua" w:hAnsi="Book Antiqua"/>
          <w:i/>
          <w:sz w:val="24"/>
          <w:szCs w:val="24"/>
          <w:lang w:val="en-GB"/>
        </w:rPr>
        <w:t>laevis</w:t>
      </w:r>
      <w:proofErr w:type="spellEnd"/>
      <w:r w:rsidR="00C92C9F" w:rsidRPr="00BA7708">
        <w:rPr>
          <w:rFonts w:ascii="Book Antiqua" w:hAnsi="Book Antiqua"/>
          <w:i/>
          <w:sz w:val="24"/>
          <w:szCs w:val="24"/>
          <w:lang w:val="en-GB"/>
        </w:rPr>
        <w:t xml:space="preserve"> </w:t>
      </w:r>
      <w:r w:rsidR="00C92C9F" w:rsidRPr="00BA7708">
        <w:rPr>
          <w:rFonts w:ascii="Book Antiqua" w:eastAsia="MS PMincho" w:hAnsi="Book Antiqua" w:cs="Times New Roman"/>
          <w:sz w:val="24"/>
          <w:szCs w:val="24"/>
          <w:lang w:val="en-GB"/>
        </w:rPr>
        <w:t>oocyte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s</w:t>
      </w:r>
      <w:r w:rsidR="002228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9B081A" w:rsidRPr="00BA7708">
        <w:rPr>
          <w:rFonts w:ascii="Book Antiqua" w:hAnsi="Book Antiqua"/>
          <w:sz w:val="24"/>
          <w:szCs w:val="24"/>
          <w:lang w:val="en-GB" w:eastAsia="ja-JP"/>
        </w:rPr>
        <w:t>demonstrated</w:t>
      </w:r>
      <w:r w:rsidR="002228D9" w:rsidRPr="00BA7708">
        <w:rPr>
          <w:rFonts w:ascii="Book Antiqua" w:hAnsi="Book Antiqua"/>
          <w:sz w:val="24"/>
          <w:szCs w:val="24"/>
          <w:lang w:val="en-GB"/>
        </w:rPr>
        <w:t xml:space="preserve"> that the disease-causing </w:t>
      </w:r>
      <w:r w:rsidR="00C92C9F" w:rsidRPr="00BA7708">
        <w:rPr>
          <w:rFonts w:ascii="Book Antiqua" w:hAnsi="Book Antiqua"/>
          <w:sz w:val="24"/>
          <w:szCs w:val="24"/>
          <w:lang w:val="en-GB"/>
        </w:rPr>
        <w:t xml:space="preserve">mutant </w:t>
      </w:r>
      <w:r w:rsidR="00C47060" w:rsidRPr="00BA7708">
        <w:rPr>
          <w:rFonts w:ascii="Book Antiqua" w:hAnsi="Book Antiqua"/>
          <w:sz w:val="24"/>
          <w:szCs w:val="24"/>
          <w:lang w:val="en-GB"/>
        </w:rPr>
        <w:t>E211Q</w:t>
      </w:r>
      <w:r w:rsidR="002228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A60682" w:rsidRPr="00BA7708">
        <w:rPr>
          <w:rFonts w:ascii="Book Antiqua" w:hAnsi="Book Antiqua"/>
          <w:sz w:val="24"/>
          <w:szCs w:val="24"/>
          <w:lang w:val="en-GB" w:eastAsia="ja-JP"/>
        </w:rPr>
        <w:t xml:space="preserve">had similar characteristics to </w:t>
      </w:r>
      <w:r w:rsidR="009C7829" w:rsidRPr="00BA7708">
        <w:rPr>
          <w:rFonts w:ascii="Book Antiqua" w:hAnsi="Book Antiqua"/>
          <w:sz w:val="24"/>
          <w:szCs w:val="24"/>
          <w:lang w:val="en-GB" w:eastAsia="ja-JP"/>
        </w:rPr>
        <w:t>the artificial mutant E211A</w:t>
      </w:r>
      <w:r w:rsidR="00A60682" w:rsidRPr="00BA7708">
        <w:rPr>
          <w:rFonts w:ascii="Book Antiqua" w:hAnsi="Book Antiqua"/>
          <w:sz w:val="24"/>
          <w:szCs w:val="24"/>
          <w:lang w:val="en-GB" w:eastAsia="ja-JP"/>
        </w:rPr>
        <w:t xml:space="preserve">. Thus, E211Q mutation also </w:t>
      </w:r>
      <w:r w:rsidR="00391498" w:rsidRPr="00BA7708">
        <w:rPr>
          <w:rFonts w:ascii="Book Antiqua" w:hAnsi="Book Antiqua"/>
          <w:sz w:val="24"/>
          <w:szCs w:val="24"/>
          <w:lang w:val="en-GB" w:eastAsia="ja-JP"/>
        </w:rPr>
        <w:t>abolishe</w:t>
      </w:r>
      <w:r w:rsidR="00B26504" w:rsidRPr="00BA7708">
        <w:rPr>
          <w:rFonts w:ascii="Book Antiqua" w:hAnsi="Book Antiqua"/>
          <w:sz w:val="24"/>
          <w:szCs w:val="24"/>
          <w:lang w:val="en-GB" w:eastAsia="ja-JP"/>
        </w:rPr>
        <w:t>d</w:t>
      </w:r>
      <w:r w:rsidR="00391498" w:rsidRPr="00BA7708">
        <w:rPr>
          <w:rFonts w:ascii="Book Antiqua" w:hAnsi="Book Antiqua"/>
          <w:sz w:val="24"/>
          <w:szCs w:val="24"/>
          <w:lang w:val="en-GB" w:eastAsia="ja-JP"/>
        </w:rPr>
        <w:t xml:space="preserve"> H</w:t>
      </w:r>
      <w:r w:rsidR="00391498" w:rsidRPr="00BA7708">
        <w:rPr>
          <w:rFonts w:ascii="Book Antiqua" w:hAnsi="Book Antiqua"/>
          <w:sz w:val="24"/>
          <w:szCs w:val="24"/>
          <w:vertAlign w:val="superscript"/>
          <w:lang w:val="en-GB" w:eastAsia="ja-JP"/>
        </w:rPr>
        <w:t>+</w:t>
      </w:r>
      <w:r w:rsidR="00391498" w:rsidRPr="00BA7708">
        <w:rPr>
          <w:rFonts w:ascii="Book Antiqua" w:hAnsi="Book Antiqua"/>
          <w:sz w:val="24"/>
          <w:szCs w:val="24"/>
          <w:lang w:val="en-GB" w:eastAsia="ja-JP"/>
        </w:rPr>
        <w:t xml:space="preserve"> transport of CLC-5</w:t>
      </w:r>
      <w:r w:rsidR="00B26504" w:rsidRPr="00BA7708">
        <w:rPr>
          <w:rFonts w:ascii="Book Antiqua" w:hAnsi="Book Antiqua"/>
          <w:sz w:val="24"/>
          <w:szCs w:val="24"/>
          <w:lang w:val="en-GB" w:eastAsia="ja-JP"/>
        </w:rPr>
        <w:t xml:space="preserve"> and altered</w:t>
      </w:r>
      <w:r w:rsidR="002D6E4D" w:rsidRPr="00BA7708">
        <w:rPr>
          <w:rFonts w:ascii="Book Antiqua" w:hAnsi="Book Antiqua"/>
          <w:sz w:val="24"/>
          <w:szCs w:val="24"/>
          <w:lang w:val="en-GB" w:eastAsia="ja-JP"/>
        </w:rPr>
        <w:t xml:space="preserve"> it </w:t>
      </w:r>
      <w:r w:rsidR="00A60682" w:rsidRPr="00BA7708">
        <w:rPr>
          <w:rFonts w:ascii="Book Antiqua" w:hAnsi="Book Antiqua"/>
          <w:sz w:val="24"/>
          <w:szCs w:val="24"/>
          <w:lang w:val="en-GB" w:eastAsia="ja-JP"/>
        </w:rPr>
        <w:t xml:space="preserve">to a </w:t>
      </w:r>
      <w:r w:rsidR="002D6E4D" w:rsidRPr="00BA7708">
        <w:rPr>
          <w:rFonts w:ascii="Book Antiqua" w:hAnsi="Book Antiqua"/>
          <w:sz w:val="24"/>
          <w:szCs w:val="24"/>
          <w:lang w:val="en-GB" w:eastAsia="ja-JP"/>
        </w:rPr>
        <w:t xml:space="preserve">simple </w:t>
      </w:r>
      <w:proofErr w:type="spellStart"/>
      <w:r w:rsidR="00A60682" w:rsidRPr="00BA7708">
        <w:rPr>
          <w:rFonts w:ascii="Book Antiqua" w:hAnsi="Book Antiqua"/>
          <w:sz w:val="24"/>
          <w:szCs w:val="24"/>
          <w:lang w:val="en-GB" w:eastAsia="ja-JP"/>
        </w:rPr>
        <w:t>Cl</w:t>
      </w:r>
      <w:proofErr w:type="spellEnd"/>
      <w:r w:rsidR="00A60682" w:rsidRPr="00BA7708">
        <w:rPr>
          <w:rFonts w:ascii="Book Antiqua" w:hAnsi="Book Antiqua"/>
          <w:sz w:val="24"/>
          <w:szCs w:val="24"/>
          <w:vertAlign w:val="superscript"/>
          <w:lang w:val="en-GB" w:eastAsia="ja-JP"/>
        </w:rPr>
        <w:t>-</w:t>
      </w:r>
      <w:r w:rsidR="00A60682" w:rsidRPr="00BA7708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F34919" w:rsidRPr="00BA7708">
        <w:rPr>
          <w:rFonts w:ascii="Book Antiqua" w:hAnsi="Book Antiqua"/>
          <w:sz w:val="24"/>
          <w:szCs w:val="24"/>
          <w:lang w:val="en-GB" w:eastAsia="ja-JP"/>
        </w:rPr>
        <w:t>conductance</w:t>
      </w:r>
      <w:r w:rsidR="00B26504" w:rsidRPr="00BA7708">
        <w:rPr>
          <w:rFonts w:ascii="Book Antiqua" w:hAnsi="Book Antiqua"/>
          <w:sz w:val="24"/>
          <w:szCs w:val="24"/>
          <w:lang w:val="en-GB" w:eastAsia="ja-JP"/>
        </w:rPr>
        <w:t>, which was</w:t>
      </w:r>
      <w:r w:rsidR="002D6E4D" w:rsidRPr="00BA7708">
        <w:rPr>
          <w:rFonts w:ascii="Book Antiqua" w:hAnsi="Book Antiqua"/>
          <w:sz w:val="24"/>
          <w:szCs w:val="24"/>
          <w:lang w:val="en-GB" w:eastAsia="ja-JP"/>
        </w:rPr>
        <w:t xml:space="preserve"> supported by</w:t>
      </w:r>
      <w:r w:rsidR="000122DA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e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2D6E4D" w:rsidRPr="00BA7708">
        <w:rPr>
          <w:rFonts w:ascii="Book Antiqua" w:hAnsi="Book Antiqua"/>
          <w:sz w:val="24"/>
          <w:szCs w:val="24"/>
          <w:lang w:val="en-GB" w:eastAsia="ja-JP"/>
        </w:rPr>
        <w:t>molecular</w:t>
      </w:r>
      <w:r w:rsidR="002D6E4D" w:rsidRPr="00BA7708">
        <w:rPr>
          <w:rFonts w:ascii="Book Antiqua" w:hAnsi="Book Antiqua"/>
          <w:sz w:val="24"/>
          <w:szCs w:val="24"/>
          <w:lang w:val="en-GB"/>
        </w:rPr>
        <w:t xml:space="preserve"> model</w:t>
      </w:r>
      <w:r w:rsidR="002D6E4D" w:rsidRPr="00BA7708">
        <w:rPr>
          <w:rFonts w:ascii="Book Antiqua" w:hAnsi="Book Antiqua"/>
          <w:sz w:val="24"/>
          <w:szCs w:val="24"/>
          <w:lang w:val="en-GB" w:eastAsia="ja-JP"/>
        </w:rPr>
        <w:t>ling</w:t>
      </w:r>
      <w:r w:rsidR="00721CBE" w:rsidRPr="00BA7708">
        <w:rPr>
          <w:rFonts w:ascii="Book Antiqua" w:hAnsi="Book Antiqua"/>
          <w:sz w:val="24"/>
          <w:szCs w:val="24"/>
          <w:lang w:val="en-GB"/>
        </w:rPr>
        <w:t xml:space="preserve"> of CLC-5 </w:t>
      </w:r>
      <w:r w:rsidR="002D6E4D" w:rsidRPr="00BA7708">
        <w:rPr>
          <w:rFonts w:ascii="Book Antiqua" w:hAnsi="Book Antiqua" w:cs="Times New Roman"/>
          <w:sz w:val="24"/>
          <w:szCs w:val="24"/>
          <w:lang w:val="en-GB" w:eastAsia="ja-JP"/>
        </w:rPr>
        <w:t>mutants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Satoh&lt;/Author&gt;&lt;Year&gt;2016&lt;/Year&gt;&lt;RecNum&gt;6&lt;/RecNum&gt;&lt;DisplayText&gt;&lt;style face="superscript"&gt;[11]&lt;/style&gt;&lt;/DisplayText&gt;&lt;record&gt;&lt;rec-number&gt;6&lt;/rec-number&gt;&lt;foreign-keys&gt;&lt;key app="EN" db-id="xaf9fsrarr50raewdtp5fz9rfwdatveezvx5" timestamp="1462926374"&gt;6&lt;/key&gt;&lt;/foreign-keys&gt;&lt;ref-type name="Journal Article"&gt;17&lt;/ref-type&gt;&lt;contributors&gt;&lt;authors&gt;&lt;author&gt;Satoh, N.&lt;/author&gt;&lt;author&gt;Yamada, H.&lt;/author&gt;&lt;author&gt;Yamazaki, O.&lt;/author&gt;&lt;author&gt;Suzuki, M.&lt;/author&gt;&lt;author&gt;Nakamura, M.&lt;/author&gt;&lt;author&gt;Suzuki, A.&lt;/author&gt;&lt;author&gt;Ashida, A.&lt;/author&gt;&lt;author&gt;Yamamoto, D.&lt;/author&gt;&lt;author&gt;Kaku, Y.&lt;/author&gt;&lt;author&gt;Sekine, T.&lt;/author&gt;&lt;author&gt;Seki, G.&lt;/author&gt;&lt;author&gt;Horita, S.&lt;/author&gt;&lt;/authors&gt;&lt;/contributors&gt;&lt;auth-address&gt;Department of Internal Medicine, Faculty of Medicine, The University of Tokyo Hospital, 7-3-1 Hongo, Bunkyo-ku, Tokyo, 113-0033, Japan.&amp;#xD;Apheresis and Dialysis Center, General Medicine, School of Medicine, Keio University, Tokyo, Japan.&amp;#xD;Department of Pediatrics, Osaka Medical College, Takatsuki, Osaka, Japan.&amp;#xD;Biomedical Computation Center, Osaka Medical College, Takatsuki, Osaka, Japan.&amp;#xD;Department of Nephrology, Fukuoka Children&amp;apos;s Hospital, Fukuoka, Japan.&amp;#xD;Department of Pediatrics, Ohashi Medical Center, Toho University, Meguro-ku, Tokyo, Japan.&amp;#xD;Yaizu City Hospital, Yaizu, Japan.&lt;/auth-address&gt;&lt;titles&gt;&lt;title&gt;A pure chloride channel mutant of CLC-5 causes Dent&amp;apos;s disease via insufficient V-ATPase activation&lt;/title&gt;&lt;/titles&gt;&lt;dates&gt;&lt;year&gt;2016&lt;/year&gt;&lt;pub-dates&gt;&lt;date&gt;Apr 5&lt;/date&gt;&lt;/pub-dates&gt;&lt;/dates&gt;&lt;isbn&gt;0031-6768&lt;/isbn&gt;&lt;accession-num&gt;27044412&lt;/accession-num&gt;&lt;urls&gt;&lt;/urls&gt;&lt;remote-database-provider&gt;NLM&lt;/remote-database-provider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1" w:tooltip="Satoh, 2016 #6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1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721CBE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844415" w:rsidRPr="00BA7708">
        <w:rPr>
          <w:rFonts w:ascii="Book Antiqua" w:hAnsi="Book Antiqua"/>
          <w:sz w:val="24"/>
          <w:szCs w:val="24"/>
          <w:lang w:val="en-GB"/>
        </w:rPr>
        <w:t xml:space="preserve">Upon heterologous overexpression in HEK293 cells,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both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0B291A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0B291A" w:rsidRPr="00BA7708">
        <w:rPr>
          <w:rFonts w:ascii="Book Antiqua" w:hAnsi="Book Antiqua"/>
          <w:sz w:val="24"/>
          <w:szCs w:val="24"/>
          <w:lang w:val="en-GB"/>
        </w:rPr>
        <w:t xml:space="preserve"> channel mutants, </w:t>
      </w:r>
      <w:r w:rsidR="00C47060" w:rsidRPr="00BA7708">
        <w:rPr>
          <w:rFonts w:ascii="Book Antiqua" w:hAnsi="Book Antiqua"/>
          <w:sz w:val="24"/>
          <w:szCs w:val="24"/>
          <w:lang w:val="en-GB"/>
        </w:rPr>
        <w:t>E211Q and E211</w:t>
      </w:r>
      <w:r w:rsidR="00677C85" w:rsidRPr="00BA7708">
        <w:rPr>
          <w:rFonts w:ascii="Book Antiqua" w:hAnsi="Book Antiqua"/>
          <w:sz w:val="24"/>
          <w:szCs w:val="24"/>
          <w:lang w:val="en-GB"/>
        </w:rPr>
        <w:t>A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="000B291A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C47060" w:rsidRPr="00BA7708">
        <w:rPr>
          <w:rFonts w:ascii="Book Antiqua" w:hAnsi="Book Antiqua"/>
          <w:sz w:val="24"/>
          <w:szCs w:val="24"/>
          <w:lang w:val="en-GB"/>
        </w:rPr>
        <w:t xml:space="preserve">enhanced </w:t>
      </w:r>
      <w:proofErr w:type="spellStart"/>
      <w:r w:rsidR="00C47060" w:rsidRPr="00BA7708">
        <w:rPr>
          <w:rFonts w:ascii="Book Antiqua" w:hAnsi="Book Antiqua"/>
          <w:sz w:val="24"/>
          <w:szCs w:val="24"/>
          <w:lang w:val="en-GB"/>
        </w:rPr>
        <w:t>bafilomycin</w:t>
      </w:r>
      <w:proofErr w:type="spellEnd"/>
      <w:r w:rsidR="00C47060" w:rsidRPr="00BA7708">
        <w:rPr>
          <w:rFonts w:ascii="Book Antiqua" w:hAnsi="Book Antiqua"/>
          <w:sz w:val="24"/>
          <w:szCs w:val="24"/>
          <w:lang w:val="en-GB"/>
        </w:rPr>
        <w:t xml:space="preserve">-sensitive </w:t>
      </w:r>
      <w:proofErr w:type="spellStart"/>
      <w:r w:rsidR="00C47060" w:rsidRPr="00BA7708">
        <w:rPr>
          <w:rFonts w:ascii="Book Antiqua" w:hAnsi="Book Antiqua"/>
          <w:sz w:val="24"/>
          <w:szCs w:val="24"/>
          <w:lang w:val="en-GB"/>
        </w:rPr>
        <w:t>endoso</w:t>
      </w:r>
      <w:r w:rsidR="00677C85" w:rsidRPr="00BA7708">
        <w:rPr>
          <w:rFonts w:ascii="Book Antiqua" w:hAnsi="Book Antiqua"/>
          <w:sz w:val="24"/>
          <w:szCs w:val="24"/>
          <w:lang w:val="en-GB"/>
        </w:rPr>
        <w:t>mal</w:t>
      </w:r>
      <w:proofErr w:type="spellEnd"/>
      <w:r w:rsidR="00677C85" w:rsidRPr="00BA7708">
        <w:rPr>
          <w:rFonts w:ascii="Book Antiqua" w:hAnsi="Book Antiqua"/>
          <w:sz w:val="24"/>
          <w:szCs w:val="24"/>
          <w:lang w:val="en-GB"/>
        </w:rPr>
        <w:t xml:space="preserve"> acidification. However, </w:t>
      </w:r>
      <w:r w:rsidR="00187F17" w:rsidRPr="00BA7708">
        <w:rPr>
          <w:rFonts w:ascii="Book Antiqua" w:hAnsi="Book Antiqua"/>
          <w:sz w:val="24"/>
          <w:szCs w:val="24"/>
          <w:lang w:val="en-GB"/>
        </w:rPr>
        <w:t xml:space="preserve">acidification was </w:t>
      </w:r>
      <w:r w:rsidR="00677C85" w:rsidRPr="00BA7708">
        <w:rPr>
          <w:rFonts w:ascii="Book Antiqua" w:eastAsia="MS PMincho" w:hAnsi="Book Antiqua" w:cs="Times New Roman"/>
          <w:sz w:val="24"/>
          <w:szCs w:val="24"/>
          <w:lang w:val="en-GB"/>
        </w:rPr>
        <w:t>greater</w:t>
      </w:r>
      <w:r w:rsidR="00187F17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77C85" w:rsidRPr="00BA7708">
        <w:rPr>
          <w:rFonts w:ascii="Book Antiqua" w:hAnsi="Book Antiqua"/>
          <w:sz w:val="24"/>
          <w:szCs w:val="24"/>
          <w:lang w:val="en-GB"/>
        </w:rPr>
        <w:t>in endosomes expressing wild-type CLC-5</w:t>
      </w:r>
      <w:r w:rsidR="00261BE3" w:rsidRPr="00BA7708">
        <w:rPr>
          <w:rFonts w:ascii="Book Antiqua" w:hAnsi="Book Antiqua"/>
          <w:sz w:val="24"/>
          <w:szCs w:val="24"/>
          <w:lang w:val="en-GB"/>
        </w:rPr>
        <w:t>.</w:t>
      </w:r>
      <w:r w:rsidR="00857FA7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93EB0" w:rsidRPr="00BA7708">
        <w:rPr>
          <w:rFonts w:ascii="Book Antiqua" w:hAnsi="Book Antiqua"/>
          <w:sz w:val="24"/>
          <w:szCs w:val="24"/>
          <w:lang w:val="en-GB"/>
        </w:rPr>
        <w:t xml:space="preserve">Because </w:t>
      </w:r>
      <w:r w:rsidR="00857FA7" w:rsidRPr="00BA7708">
        <w:rPr>
          <w:rFonts w:ascii="Book Antiqua" w:hAnsi="Book Antiqua"/>
          <w:sz w:val="24"/>
          <w:szCs w:val="24"/>
          <w:lang w:val="en-GB"/>
        </w:rPr>
        <w:t xml:space="preserve">CLC-5-induced </w:t>
      </w:r>
      <w:proofErr w:type="spellStart"/>
      <w:r w:rsidR="00857FA7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857FA7" w:rsidRPr="00BA7708">
        <w:rPr>
          <w:rFonts w:ascii="Book Antiqua" w:hAnsi="Book Antiqua"/>
          <w:sz w:val="24"/>
          <w:szCs w:val="24"/>
          <w:lang w:val="en-GB"/>
        </w:rPr>
        <w:t xml:space="preserve"> acidification reflected V-</w:t>
      </w:r>
      <w:r w:rsidR="00E02F76" w:rsidRPr="00BA7708">
        <w:rPr>
          <w:rFonts w:ascii="Book Antiqua" w:hAnsi="Book Antiqua"/>
          <w:sz w:val="24"/>
          <w:szCs w:val="24"/>
          <w:lang w:val="en-GB"/>
        </w:rPr>
        <w:t>ATP</w:t>
      </w:r>
      <w:r w:rsidR="002228D9" w:rsidRPr="00BA7708">
        <w:rPr>
          <w:rFonts w:ascii="Book Antiqua" w:hAnsi="Book Antiqua"/>
          <w:sz w:val="24"/>
          <w:szCs w:val="24"/>
          <w:lang w:val="en-GB"/>
        </w:rPr>
        <w:t>ase activity</w:t>
      </w:r>
      <w:r w:rsidR="00893EB0" w:rsidRPr="00BA7708">
        <w:rPr>
          <w:rFonts w:ascii="Book Antiqua" w:hAnsi="Book Antiqua"/>
          <w:sz w:val="24"/>
          <w:szCs w:val="24"/>
          <w:lang w:val="en-GB"/>
        </w:rPr>
        <w:t>,</w:t>
      </w:r>
      <w:r w:rsidR="000B291A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93EB0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se results </w:t>
      </w:r>
      <w:r w:rsidR="0065260F" w:rsidRPr="00BA7708">
        <w:rPr>
          <w:rFonts w:ascii="Book Antiqua" w:hAnsi="Book Antiqua" w:cs="Times New Roman"/>
          <w:sz w:val="24"/>
          <w:szCs w:val="24"/>
          <w:lang w:val="en-GB" w:eastAsia="ja-JP"/>
        </w:rPr>
        <w:t xml:space="preserve">indicated </w:t>
      </w:r>
      <w:r w:rsidR="00893EB0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at </w:t>
      </w:r>
      <w:r w:rsidR="00187F1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</w:t>
      </w:r>
      <w:r w:rsidR="000B291A" w:rsidRPr="00BA7708">
        <w:rPr>
          <w:rFonts w:ascii="Book Antiqua" w:hAnsi="Book Antiqua"/>
          <w:sz w:val="24"/>
          <w:szCs w:val="24"/>
          <w:lang w:val="en-GB"/>
        </w:rPr>
        <w:t>2Cl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0B291A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0B291A" w:rsidRPr="00BA7708">
        <w:rPr>
          <w:rFonts w:ascii="Book Antiqua" w:hAnsi="Book Antiqua"/>
          <w:sz w:val="24"/>
          <w:szCs w:val="24"/>
          <w:lang w:val="en-GB"/>
        </w:rPr>
        <w:t>H</w:t>
      </w:r>
      <w:r w:rsidR="000B291A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0B291A" w:rsidRPr="00BA7708">
        <w:rPr>
          <w:rFonts w:ascii="Book Antiqua" w:hAnsi="Book Antiqua"/>
          <w:sz w:val="24"/>
          <w:szCs w:val="24"/>
          <w:lang w:val="en-GB"/>
        </w:rPr>
        <w:t xml:space="preserve"> exchange</w:t>
      </w:r>
      <w:r w:rsidR="0065260F" w:rsidRPr="00BA7708">
        <w:rPr>
          <w:rFonts w:ascii="Book Antiqua" w:hAnsi="Book Antiqua"/>
          <w:sz w:val="24"/>
          <w:szCs w:val="24"/>
          <w:lang w:val="en-GB" w:eastAsia="ja-JP"/>
        </w:rPr>
        <w:t xml:space="preserve"> mode of CLC-5</w:t>
      </w:r>
      <w:r w:rsidR="0065260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B291A" w:rsidRPr="00BA7708">
        <w:rPr>
          <w:rFonts w:ascii="Book Antiqua" w:hAnsi="Book Antiqua"/>
          <w:sz w:val="24"/>
          <w:szCs w:val="24"/>
          <w:lang w:val="en-GB"/>
        </w:rPr>
        <w:t xml:space="preserve">was required for maximal </w:t>
      </w:r>
      <w:proofErr w:type="spellStart"/>
      <w:r w:rsidR="000B291A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0B291A" w:rsidRPr="00BA7708">
        <w:rPr>
          <w:rFonts w:ascii="Book Antiqua" w:hAnsi="Book Antiqua"/>
          <w:sz w:val="24"/>
          <w:szCs w:val="24"/>
          <w:lang w:val="en-GB"/>
        </w:rPr>
        <w:t xml:space="preserve"> acidification</w:t>
      </w:r>
      <w:r w:rsidR="00B26504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B26504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Satoh&lt;/Author&gt;&lt;Year&gt;2016&lt;/Year&gt;&lt;RecNum&gt;6&lt;/RecNum&gt;&lt;DisplayText&gt;&lt;style face="superscript"&gt;[11]&lt;/style&gt;&lt;/DisplayText&gt;&lt;record&gt;&lt;rec-number&gt;6&lt;/rec-number&gt;&lt;foreign-keys&gt;&lt;key app="EN" db-id="xaf9fsrarr50raewdtp5fz9rfwdatveezvx5" timestamp="1462926374"&gt;6&lt;/key&gt;&lt;/foreign-keys&gt;&lt;ref-type name="Journal Article"&gt;17&lt;/ref-type&gt;&lt;contributors&gt;&lt;authors&gt;&lt;author&gt;Satoh, N.&lt;/author&gt;&lt;author&gt;Yamada, H.&lt;/author&gt;&lt;author&gt;Yamazaki, O.&lt;/author&gt;&lt;author&gt;Suzuki, M.&lt;/author&gt;&lt;author&gt;Nakamura, M.&lt;/author&gt;&lt;author&gt;Suzuki, A.&lt;/author&gt;&lt;author&gt;Ashida, A.&lt;/author&gt;&lt;author&gt;Yamamoto, D.&lt;/author&gt;&lt;author&gt;Kaku, Y.&lt;/author&gt;&lt;author&gt;Sekine, T.&lt;/author&gt;&lt;author&gt;Seki, G.&lt;/author&gt;&lt;author&gt;Horita, S.&lt;/author&gt;&lt;/authors&gt;&lt;/contributors&gt;&lt;auth-address&gt;Department of Internal Medicine, Faculty of Medicine, The University of Tokyo Hospital, 7-3-1 Hongo, Bunkyo-ku, Tokyo, 113-0033, Japan.&amp;#xD;Apheresis and Dialysis Center, General Medicine, School of Medicine, Keio University, Tokyo, Japan.&amp;#xD;Department of Pediatrics, Osaka Medical College, Takatsuki, Osaka, Japan.&amp;#xD;Biomedical Computation Center, Osaka Medical College, Takatsuki, Osaka, Japan.&amp;#xD;Department of Nephrology, Fukuoka Children&amp;apos;s Hospital, Fukuoka, Japan.&amp;#xD;Department of Pediatrics, Ohashi Medical Center, Toho University, Meguro-ku, Tokyo, Japan.&amp;#xD;Yaizu City Hospital, Yaizu, Japan.&lt;/auth-address&gt;&lt;titles&gt;&lt;title&gt;A pure chloride channel mutant of CLC-5 causes Dent&amp;apos;s disease via insufficient V-ATPase activation&lt;/title&gt;&lt;/titles&gt;&lt;dates&gt;&lt;year&gt;2016&lt;/year&gt;&lt;pub-dates&gt;&lt;date&gt;Apr 5&lt;/date&gt;&lt;/pub-dates&gt;&lt;/dates&gt;&lt;isbn&gt;0031-6768&lt;/isbn&gt;&lt;accession-num&gt;27044412&lt;/accession-num&gt;&lt;urls&gt;&lt;/urls&gt;&lt;remote-database-provider&gt;NLM&lt;/remote-database-provider&gt;&lt;/record&gt;&lt;/Cite&gt;&lt;/EndNote&gt;</w:instrText>
      </w:r>
      <w:r w:rsidR="00B26504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B26504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1" w:tooltip="Satoh, 2016 #6" w:history="1">
        <w:r w:rsidR="00B26504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1</w:t>
        </w:r>
      </w:hyperlink>
      <w:r w:rsidR="00B26504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B26504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B291A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6257A4" w:rsidRPr="00BA7708">
        <w:rPr>
          <w:rFonts w:ascii="Book Antiqua" w:hAnsi="Book Antiqua"/>
          <w:sz w:val="24"/>
          <w:szCs w:val="24"/>
          <w:lang w:val="en-GB"/>
        </w:rPr>
        <w:t xml:space="preserve">Indeed, simulation studies on </w:t>
      </w:r>
      <w:proofErr w:type="spellStart"/>
      <w:r w:rsidR="006257A4" w:rsidRPr="00BA7708">
        <w:rPr>
          <w:rFonts w:ascii="Book Antiqua" w:hAnsi="Book Antiqua"/>
          <w:sz w:val="24"/>
          <w:szCs w:val="24"/>
          <w:lang w:val="en-GB"/>
        </w:rPr>
        <w:t>lysosomal</w:t>
      </w:r>
      <w:proofErr w:type="spellEnd"/>
      <w:r w:rsidR="006257A4" w:rsidRPr="00BA7708">
        <w:rPr>
          <w:rFonts w:ascii="Book Antiqua" w:hAnsi="Book Antiqua"/>
          <w:sz w:val="24"/>
          <w:szCs w:val="24"/>
          <w:lang w:val="en-GB"/>
        </w:rPr>
        <w:t xml:space="preserve"> acidification</w:t>
      </w:r>
      <w:r w:rsidR="006257A4" w:rsidRPr="002D4D35">
        <w:rPr>
          <w:rFonts w:ascii="Book Antiqua" w:hAnsi="Book Antiqua"/>
          <w:i/>
          <w:sz w:val="24"/>
          <w:szCs w:val="24"/>
          <w:lang w:val="en-GB"/>
        </w:rPr>
        <w:t xml:space="preserve"> via</w:t>
      </w:r>
      <w:r w:rsidR="006257A4" w:rsidRPr="00BA7708">
        <w:rPr>
          <w:rFonts w:ascii="Book Antiqua" w:hAnsi="Book Antiqua"/>
          <w:sz w:val="24"/>
          <w:szCs w:val="24"/>
          <w:lang w:val="en-GB"/>
        </w:rPr>
        <w:t xml:space="preserve"> CLC-7</w:t>
      </w:r>
      <w:r w:rsidR="00DF3599" w:rsidRPr="00BA7708">
        <w:rPr>
          <w:rFonts w:ascii="Book Antiqua" w:hAnsi="Book Antiqua"/>
          <w:sz w:val="24"/>
          <w:szCs w:val="24"/>
          <w:lang w:val="en-GB"/>
        </w:rPr>
        <w:t>, a</w:t>
      </w:r>
      <w:r w:rsidR="002228D9" w:rsidRPr="00BA7708">
        <w:rPr>
          <w:rFonts w:ascii="Book Antiqua" w:hAnsi="Book Antiqua"/>
          <w:sz w:val="24"/>
          <w:szCs w:val="24"/>
          <w:lang w:val="en-GB"/>
        </w:rPr>
        <w:t>nother</w:t>
      </w:r>
      <w:r w:rsidR="00DF359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87F1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CLC member with </w:t>
      </w:r>
      <w:proofErr w:type="spellStart"/>
      <w:r w:rsidR="00DF3599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DF359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DF3599" w:rsidRPr="00BA7708">
        <w:rPr>
          <w:rFonts w:ascii="Book Antiqua" w:hAnsi="Book Antiqua"/>
          <w:sz w:val="24"/>
          <w:szCs w:val="24"/>
          <w:lang w:val="en-GB"/>
        </w:rPr>
        <w:t>H</w:t>
      </w:r>
      <w:r w:rsidR="00DF3599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F34919" w:rsidRPr="00BA7708">
        <w:rPr>
          <w:rFonts w:ascii="Book Antiqua" w:hAnsi="Book Antiqua"/>
          <w:sz w:val="24"/>
          <w:szCs w:val="24"/>
          <w:lang w:val="en-GB"/>
        </w:rPr>
        <w:t xml:space="preserve"> exchange</w:t>
      </w:r>
      <w:r w:rsidR="002228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87F1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function, lent</w:t>
      </w:r>
      <w:r w:rsidR="00187F17" w:rsidRPr="00BA7708">
        <w:rPr>
          <w:rFonts w:ascii="Book Antiqua" w:hAnsi="Book Antiqua"/>
          <w:sz w:val="24"/>
          <w:szCs w:val="24"/>
          <w:lang w:val="en-GB"/>
        </w:rPr>
        <w:t xml:space="preserve"> support </w:t>
      </w:r>
      <w:r w:rsidR="00187F1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o </w:t>
      </w:r>
      <w:r w:rsidR="00A11EB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e</w:t>
      </w:r>
      <w:r w:rsidR="00187F1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model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 which</w:t>
      </w:r>
      <w:r w:rsidR="001E1A9D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A11EB2" w:rsidRPr="00BA7708">
        <w:rPr>
          <w:rFonts w:ascii="Book Antiqua" w:hAnsi="Book Antiqua"/>
          <w:sz w:val="24"/>
          <w:szCs w:val="24"/>
          <w:lang w:val="en-GB"/>
        </w:rPr>
        <w:t>the</w:t>
      </w:r>
      <w:r w:rsidR="00187F17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DF3599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DF359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DF3599" w:rsidRPr="00BA7708">
        <w:rPr>
          <w:rFonts w:ascii="Book Antiqua" w:hAnsi="Book Antiqua"/>
          <w:sz w:val="24"/>
          <w:szCs w:val="24"/>
          <w:lang w:val="en-GB"/>
        </w:rPr>
        <w:t>H</w:t>
      </w:r>
      <w:r w:rsidR="00DF3599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10015A" w:rsidRPr="00BA7708">
        <w:rPr>
          <w:rFonts w:ascii="Book Antiqua" w:hAnsi="Book Antiqua"/>
          <w:sz w:val="24"/>
          <w:szCs w:val="24"/>
          <w:lang w:val="en-GB"/>
        </w:rPr>
        <w:t xml:space="preserve"> exchange </w:t>
      </w:r>
      <w:r w:rsidR="00DF3599" w:rsidRPr="00BA7708">
        <w:rPr>
          <w:rFonts w:ascii="Book Antiqua" w:hAnsi="Book Antiqua"/>
          <w:sz w:val="24"/>
          <w:szCs w:val="24"/>
          <w:lang w:val="en-GB"/>
        </w:rPr>
        <w:t xml:space="preserve">mode </w:t>
      </w:r>
      <w:r w:rsidR="00187F1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was</w:t>
      </w:r>
      <w:r w:rsidR="00187F17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5B2FC9" w:rsidRPr="00BA7708">
        <w:rPr>
          <w:rFonts w:ascii="Book Antiqua" w:hAnsi="Book Antiqua"/>
          <w:sz w:val="24"/>
          <w:szCs w:val="24"/>
          <w:lang w:val="en-GB"/>
        </w:rPr>
        <w:t xml:space="preserve">more advantageous </w:t>
      </w:r>
      <w:r w:rsidR="00DF359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an </w:t>
      </w:r>
      <w:r w:rsidR="00187F1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</w:t>
      </w:r>
      <w:proofErr w:type="spellStart"/>
      <w:r w:rsidR="00DF359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DF359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channel mode</w:t>
      </w:r>
      <w:r w:rsidR="009964A0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87F17" w:rsidRPr="00BA7708">
        <w:rPr>
          <w:rFonts w:ascii="Book Antiqua" w:hAnsi="Book Antiqua"/>
          <w:sz w:val="24"/>
          <w:szCs w:val="24"/>
          <w:lang w:val="en-GB"/>
        </w:rPr>
        <w:t xml:space="preserve">in </w:t>
      </w:r>
      <w:proofErr w:type="spellStart"/>
      <w:r w:rsidR="00187F17" w:rsidRPr="00BA7708">
        <w:rPr>
          <w:rFonts w:ascii="Book Antiqua" w:hAnsi="Book Antiqua"/>
          <w:sz w:val="24"/>
          <w:szCs w:val="24"/>
          <w:lang w:val="en-GB"/>
        </w:rPr>
        <w:t>intravesicular</w:t>
      </w:r>
      <w:proofErr w:type="spellEnd"/>
      <w:r w:rsidR="00187F17" w:rsidRPr="00BA7708">
        <w:rPr>
          <w:rFonts w:ascii="Book Antiqua" w:hAnsi="Book Antiqua"/>
          <w:sz w:val="24"/>
          <w:szCs w:val="24"/>
          <w:lang w:val="en-GB"/>
        </w:rPr>
        <w:t xml:space="preserve"> acidification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Jc2hpZGE8L0F1dGhvcj48WWVhcj4yMDEzPC9ZZWFyPjxS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Jc2hpZGE8L0F1dGhvcj48WWVhcj4yMDEzPC9ZZWFyPjxS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57" w:tooltip="Ishida, 2013 #90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7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58" w:tooltip="Weinert, 2010 #91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8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DF3599" w:rsidRPr="00BA7708">
        <w:rPr>
          <w:rFonts w:ascii="Book Antiqua" w:hAnsi="Book Antiqua"/>
          <w:sz w:val="24"/>
          <w:szCs w:val="24"/>
          <w:lang w:val="en-GB"/>
        </w:rPr>
        <w:t>.</w:t>
      </w:r>
      <w:r w:rsidR="00916CD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84D1E" w:rsidRPr="00BA7708">
        <w:rPr>
          <w:rFonts w:ascii="Book Antiqua" w:hAnsi="Book Antiqua"/>
          <w:sz w:val="24"/>
          <w:szCs w:val="24"/>
          <w:lang w:val="en-GB"/>
        </w:rPr>
        <w:lastRenderedPageBreak/>
        <w:t xml:space="preserve">Our </w:t>
      </w:r>
      <w:r w:rsidR="003123D9" w:rsidRPr="00BA7708">
        <w:rPr>
          <w:rFonts w:ascii="Book Antiqua" w:hAnsi="Book Antiqua"/>
          <w:sz w:val="24"/>
          <w:szCs w:val="24"/>
          <w:lang w:val="en-GB"/>
        </w:rPr>
        <w:t>results</w:t>
      </w:r>
      <w:r w:rsidR="00A56A0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A56A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veal</w:t>
      </w:r>
      <w:r w:rsidR="00A11EB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ed</w:t>
      </w:r>
      <w:r w:rsidR="00A56A08" w:rsidRPr="00BA7708">
        <w:rPr>
          <w:rFonts w:ascii="Book Antiqua" w:hAnsi="Book Antiqua"/>
          <w:sz w:val="24"/>
          <w:szCs w:val="24"/>
          <w:lang w:val="en-GB"/>
        </w:rPr>
        <w:t xml:space="preserve"> that the conversion of CLC-5 from a 2Cl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A56A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A56A08" w:rsidRPr="00BA7708">
        <w:rPr>
          <w:rFonts w:ascii="Book Antiqua" w:hAnsi="Book Antiqua"/>
          <w:sz w:val="24"/>
          <w:szCs w:val="24"/>
          <w:lang w:val="en-GB"/>
        </w:rPr>
        <w:t>H</w:t>
      </w:r>
      <w:r w:rsidR="00A56A08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A56A0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BA7708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A56A08" w:rsidRPr="00BA7708">
        <w:rPr>
          <w:rFonts w:ascii="Book Antiqua" w:hAnsi="Book Antiqua"/>
          <w:sz w:val="24"/>
          <w:szCs w:val="24"/>
          <w:lang w:val="en-GB"/>
        </w:rPr>
        <w:t xml:space="preserve"> into a </w:t>
      </w:r>
      <w:proofErr w:type="spellStart"/>
      <w:r w:rsidR="00A56A08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F34919" w:rsidRPr="00BA7708">
        <w:rPr>
          <w:rFonts w:ascii="Book Antiqua" w:hAnsi="Book Antiqua"/>
          <w:sz w:val="24"/>
          <w:szCs w:val="24"/>
          <w:lang w:val="en-GB"/>
        </w:rPr>
        <w:t xml:space="preserve"> conductance</w:t>
      </w:r>
      <w:r w:rsidR="00A56A0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A11EB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s the definite</w:t>
      </w:r>
      <w:r w:rsidR="003123D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A56A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</w:t>
      </w:r>
      <w:r w:rsidR="003123D9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use</w:t>
      </w:r>
      <w:r w:rsidR="00A11EB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of</w:t>
      </w:r>
      <w:r w:rsidR="003123D9" w:rsidRPr="00BA7708">
        <w:rPr>
          <w:rFonts w:ascii="Book Antiqua" w:hAnsi="Book Antiqua"/>
          <w:sz w:val="24"/>
          <w:szCs w:val="24"/>
          <w:lang w:val="en-GB"/>
        </w:rPr>
        <w:t xml:space="preserve"> Dent’s disease</w:t>
      </w:r>
      <w:r w:rsidR="00A11EB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. More</w:t>
      </w:r>
      <w:r w:rsidR="003123D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important</w:t>
      </w:r>
      <w:r w:rsidR="00A11EB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ly, we showed that</w:t>
      </w:r>
      <w:r w:rsidR="003123D9" w:rsidRPr="00BA7708">
        <w:rPr>
          <w:rFonts w:ascii="Book Antiqua" w:hAnsi="Book Antiqua"/>
          <w:sz w:val="24"/>
          <w:szCs w:val="24"/>
          <w:lang w:val="en-GB"/>
        </w:rPr>
        <w:t xml:space="preserve"> impaired </w:t>
      </w:r>
      <w:proofErr w:type="spellStart"/>
      <w:r w:rsidR="003123D9" w:rsidRPr="00BA7708">
        <w:rPr>
          <w:rFonts w:ascii="Book Antiqua" w:hAnsi="Book Antiqua"/>
          <w:sz w:val="24"/>
          <w:szCs w:val="24"/>
          <w:lang w:val="en-GB"/>
        </w:rPr>
        <w:t>endosoma</w:t>
      </w:r>
      <w:r w:rsidR="00C4757D" w:rsidRPr="00BA7708">
        <w:rPr>
          <w:rFonts w:ascii="Book Antiqua" w:hAnsi="Book Antiqua"/>
          <w:sz w:val="24"/>
          <w:szCs w:val="24"/>
          <w:lang w:val="en-GB"/>
        </w:rPr>
        <w:t>l</w:t>
      </w:r>
      <w:proofErr w:type="spellEnd"/>
      <w:r w:rsidR="00C4757D" w:rsidRPr="00BA7708">
        <w:rPr>
          <w:rFonts w:ascii="Book Antiqua" w:hAnsi="Book Antiqua"/>
          <w:sz w:val="24"/>
          <w:szCs w:val="24"/>
          <w:lang w:val="en-GB"/>
        </w:rPr>
        <w:t xml:space="preserve"> acidification </w:t>
      </w:r>
      <w:r w:rsidR="00CF3851" w:rsidRPr="00CF3851">
        <w:rPr>
          <w:rFonts w:ascii="Book Antiqua" w:hAnsi="Book Antiqua"/>
          <w:i/>
          <w:sz w:val="24"/>
          <w:szCs w:val="24"/>
          <w:lang w:val="en-GB"/>
        </w:rPr>
        <w:t>via</w:t>
      </w:r>
      <w:r w:rsidR="00C4757D" w:rsidRPr="00BA7708">
        <w:rPr>
          <w:rFonts w:ascii="Book Antiqua" w:hAnsi="Book Antiqua"/>
          <w:sz w:val="24"/>
          <w:szCs w:val="24"/>
          <w:lang w:val="en-GB"/>
        </w:rPr>
        <w:t xml:space="preserve"> in</w:t>
      </w:r>
      <w:r w:rsidR="00C4757D" w:rsidRPr="00BA7708">
        <w:rPr>
          <w:rFonts w:ascii="Book Antiqua" w:hAnsi="Book Antiqua"/>
          <w:sz w:val="24"/>
          <w:szCs w:val="24"/>
          <w:lang w:val="en-GB" w:eastAsia="ja-JP"/>
        </w:rPr>
        <w:t>adequate</w:t>
      </w:r>
      <w:r w:rsidR="003123D9" w:rsidRPr="00BA7708">
        <w:rPr>
          <w:rFonts w:ascii="Book Antiqua" w:hAnsi="Book Antiqua"/>
          <w:sz w:val="24"/>
          <w:szCs w:val="24"/>
          <w:lang w:val="en-GB"/>
        </w:rPr>
        <w:t xml:space="preserve"> V-ATPase activation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hould</w:t>
      </w:r>
      <w:r w:rsidR="00AE3321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3123D9" w:rsidRPr="00BA7708">
        <w:rPr>
          <w:rFonts w:ascii="Book Antiqua" w:hAnsi="Book Antiqua"/>
          <w:sz w:val="24"/>
          <w:szCs w:val="24"/>
          <w:lang w:val="en-GB"/>
        </w:rPr>
        <w:t xml:space="preserve">be </w:t>
      </w:r>
      <w:r w:rsidR="00D25C44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considered </w:t>
      </w:r>
      <w:r w:rsidR="00C4757D" w:rsidRPr="00BA7708">
        <w:rPr>
          <w:rFonts w:ascii="Book Antiqua" w:hAnsi="Book Antiqua" w:cs="Times New Roman"/>
          <w:sz w:val="24"/>
          <w:szCs w:val="24"/>
          <w:lang w:val="en-GB" w:eastAsia="ja-JP"/>
        </w:rPr>
        <w:t>as a pivotal</w:t>
      </w:r>
      <w:r w:rsidR="003123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A11EB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component of</w:t>
      </w:r>
      <w:r w:rsidR="00A11EB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C4757D" w:rsidRPr="00BA7708">
        <w:rPr>
          <w:rFonts w:ascii="Book Antiqua" w:hAnsi="Book Antiqua"/>
          <w:sz w:val="24"/>
          <w:szCs w:val="24"/>
          <w:lang w:val="en-GB"/>
        </w:rPr>
        <w:t xml:space="preserve">the </w:t>
      </w:r>
      <w:r w:rsidR="00C4757D" w:rsidRPr="00BA7708">
        <w:rPr>
          <w:rFonts w:ascii="Book Antiqua" w:hAnsi="Book Antiqua"/>
          <w:sz w:val="24"/>
          <w:szCs w:val="24"/>
          <w:lang w:val="en-GB" w:eastAsia="ja-JP"/>
        </w:rPr>
        <w:t>aetiology</w:t>
      </w:r>
      <w:r w:rsidR="003123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A11EB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</w:t>
      </w:r>
      <w:r w:rsidR="003123D9" w:rsidRPr="00BA7708">
        <w:rPr>
          <w:rFonts w:ascii="Book Antiqua" w:hAnsi="Book Antiqua"/>
          <w:sz w:val="24"/>
          <w:szCs w:val="24"/>
          <w:lang w:val="en-GB"/>
        </w:rPr>
        <w:t xml:space="preserve"> Dent’s disease.</w:t>
      </w:r>
      <w:r w:rsidR="006257A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A6D27" w:rsidRPr="00BA7708">
        <w:rPr>
          <w:rFonts w:ascii="Book Antiqua" w:hAnsi="Book Antiqua"/>
          <w:sz w:val="24"/>
          <w:szCs w:val="24"/>
          <w:lang w:val="en-GB"/>
        </w:rPr>
        <w:t xml:space="preserve">These </w:t>
      </w:r>
      <w:r w:rsidR="00A11EB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potential</w:t>
      </w:r>
      <w:r w:rsidR="00A11EB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A6D27" w:rsidRPr="00BA7708">
        <w:rPr>
          <w:rFonts w:ascii="Book Antiqua" w:hAnsi="Book Antiqua"/>
          <w:sz w:val="24"/>
          <w:szCs w:val="24"/>
          <w:lang w:val="en-GB"/>
        </w:rPr>
        <w:t xml:space="preserve">roles of CLC-5 </w:t>
      </w:r>
      <w:r w:rsidR="006557F7" w:rsidRPr="00BA7708">
        <w:rPr>
          <w:rFonts w:ascii="Book Antiqua" w:hAnsi="Book Antiqua"/>
          <w:sz w:val="24"/>
          <w:szCs w:val="24"/>
          <w:lang w:val="en-GB"/>
        </w:rPr>
        <w:t xml:space="preserve">in endosome </w:t>
      </w:r>
      <w:r w:rsidR="008A6D27" w:rsidRPr="00BA7708">
        <w:rPr>
          <w:rFonts w:ascii="Book Antiqua" w:hAnsi="Book Antiqua"/>
          <w:sz w:val="24"/>
          <w:szCs w:val="24"/>
          <w:lang w:val="en-GB"/>
        </w:rPr>
        <w:t xml:space="preserve">are summarized in </w:t>
      </w:r>
      <w:r w:rsidR="008A6D2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Fig</w:t>
      </w:r>
      <w:r w:rsidR="002D4D35">
        <w:rPr>
          <w:rFonts w:ascii="Book Antiqua" w:eastAsia="宋体" w:hAnsi="Book Antiqua" w:cs="Times New Roman" w:hint="eastAsia"/>
          <w:sz w:val="24"/>
          <w:szCs w:val="24"/>
          <w:lang w:val="en-GB"/>
        </w:rPr>
        <w:t>ure</w:t>
      </w:r>
      <w:r w:rsidR="008A6D27" w:rsidRPr="00BA7708">
        <w:rPr>
          <w:rFonts w:ascii="Book Antiqua" w:hAnsi="Book Antiqua"/>
          <w:sz w:val="24"/>
          <w:szCs w:val="24"/>
          <w:lang w:val="en-GB"/>
        </w:rPr>
        <w:t xml:space="preserve"> 2.</w:t>
      </w:r>
    </w:p>
    <w:p w:rsidR="00857FA7" w:rsidRPr="00BA7708" w:rsidRDefault="00716741" w:rsidP="002D4D35">
      <w:pPr>
        <w:spacing w:line="360" w:lineRule="auto"/>
        <w:ind w:firstLineChars="100" w:firstLine="240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Based on the accumulating data,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3B283F" w:rsidRPr="00BA7708">
        <w:rPr>
          <w:rFonts w:ascii="Book Antiqua" w:hAnsi="Book Antiqua"/>
          <w:sz w:val="24"/>
          <w:szCs w:val="24"/>
          <w:lang w:val="en-GB"/>
        </w:rPr>
        <w:t xml:space="preserve">the cause of discrepancy in </w:t>
      </w:r>
      <w:proofErr w:type="spellStart"/>
      <w:r w:rsidR="003B283F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3B283F" w:rsidRPr="00BA7708">
        <w:rPr>
          <w:rFonts w:ascii="Book Antiqua" w:hAnsi="Book Antiqua"/>
          <w:sz w:val="24"/>
          <w:szCs w:val="24"/>
          <w:lang w:val="en-GB"/>
        </w:rPr>
        <w:t xml:space="preserve"> acidification by </w:t>
      </w:r>
      <w:proofErr w:type="spellStart"/>
      <w:r w:rsidR="003B283F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3B283F" w:rsidRPr="00BA7708">
        <w:rPr>
          <w:rFonts w:ascii="Book Antiqua" w:hAnsi="Book Antiqua"/>
          <w:sz w:val="24"/>
          <w:szCs w:val="24"/>
          <w:lang w:val="en-GB"/>
        </w:rPr>
        <w:t xml:space="preserve"> channel mutants between mice </w:t>
      </w:r>
      <w:r w:rsidR="004D1E7E" w:rsidRPr="00BA7708">
        <w:rPr>
          <w:rFonts w:ascii="Book Antiqua" w:hAnsi="Book Antiqua"/>
          <w:sz w:val="24"/>
          <w:szCs w:val="24"/>
          <w:lang w:val="en-GB"/>
        </w:rPr>
        <w:t xml:space="preserve">proximal tubules </w:t>
      </w:r>
      <w:r w:rsidR="003B283F" w:rsidRPr="00BA7708">
        <w:rPr>
          <w:rFonts w:ascii="Book Antiqua" w:hAnsi="Book Antiqua"/>
          <w:sz w:val="24"/>
          <w:szCs w:val="24"/>
          <w:lang w:val="en-GB"/>
        </w:rPr>
        <w:t>and HEK293 cells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remains unclear. </w:t>
      </w:r>
      <w:r w:rsidR="001C0C92" w:rsidRPr="00BA7708">
        <w:rPr>
          <w:rFonts w:ascii="Book Antiqua" w:hAnsi="Book Antiqua"/>
          <w:sz w:val="24"/>
          <w:szCs w:val="24"/>
          <w:lang w:val="en-GB"/>
        </w:rPr>
        <w:t>S</w:t>
      </w:r>
      <w:r w:rsidR="00E02377" w:rsidRPr="00BA7708">
        <w:rPr>
          <w:rFonts w:ascii="Book Antiqua" w:hAnsi="Book Antiqua"/>
          <w:sz w:val="24"/>
          <w:szCs w:val="24"/>
          <w:lang w:val="en-GB"/>
        </w:rPr>
        <w:t xml:space="preserve">ignificant </w:t>
      </w:r>
      <w:r w:rsidR="00681F34" w:rsidRPr="00BA7708">
        <w:rPr>
          <w:rFonts w:ascii="Book Antiqua" w:hAnsi="Book Antiqua"/>
          <w:sz w:val="24"/>
          <w:szCs w:val="24"/>
          <w:lang w:val="en-GB"/>
        </w:rPr>
        <w:t xml:space="preserve">basal </w:t>
      </w:r>
      <w:r w:rsidR="00E02377" w:rsidRPr="00BA7708">
        <w:rPr>
          <w:rFonts w:ascii="Book Antiqua" w:hAnsi="Book Antiqua"/>
          <w:sz w:val="24"/>
          <w:szCs w:val="24"/>
          <w:lang w:val="en-GB"/>
        </w:rPr>
        <w:t xml:space="preserve">acidification </w:t>
      </w:r>
      <w:r w:rsidR="001C0C92" w:rsidRPr="00BA7708">
        <w:rPr>
          <w:rFonts w:ascii="Book Antiqua" w:hAnsi="Book Antiqua"/>
          <w:sz w:val="24"/>
          <w:szCs w:val="24"/>
          <w:lang w:val="en-GB"/>
        </w:rPr>
        <w:t xml:space="preserve">was still </w:t>
      </w:r>
      <w:r w:rsidR="00E02377" w:rsidRPr="00BA7708">
        <w:rPr>
          <w:rFonts w:ascii="Book Antiqua" w:hAnsi="Book Antiqua"/>
          <w:sz w:val="24"/>
          <w:szCs w:val="24"/>
          <w:lang w:val="en-GB"/>
        </w:rPr>
        <w:t xml:space="preserve">found in </w:t>
      </w:r>
      <w:proofErr w:type="spellStart"/>
      <w:r w:rsidR="00E02377" w:rsidRPr="00BA7708">
        <w:rPr>
          <w:rFonts w:ascii="Book Antiqua" w:hAnsi="Book Antiqua"/>
          <w:sz w:val="24"/>
          <w:szCs w:val="24"/>
          <w:lang w:val="en-GB"/>
        </w:rPr>
        <w:t>endocytic</w:t>
      </w:r>
      <w:proofErr w:type="spellEnd"/>
      <w:r w:rsidR="00E02377" w:rsidRPr="00BA7708">
        <w:rPr>
          <w:rFonts w:ascii="Book Antiqua" w:hAnsi="Book Antiqua"/>
          <w:sz w:val="24"/>
          <w:szCs w:val="24"/>
          <w:lang w:val="en-GB"/>
        </w:rPr>
        <w:t xml:space="preserve"> vesicles isolated from CLC-5 knockout mouse kidney</w:t>
      </w:r>
      <w:r w:rsidR="00256F30" w:rsidRPr="00BA7708">
        <w:rPr>
          <w:rFonts w:ascii="Book Antiqua" w:hAnsi="Book Antiqua"/>
          <w:sz w:val="24"/>
          <w:szCs w:val="24"/>
          <w:lang w:val="en-GB"/>
        </w:rPr>
        <w:t>s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jAwMzwvWWVhcj48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HdW50aGVyPC9BdXRob3I+PFllYXI+MjAwMzwvWWVhcj48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</w:fldData>
        </w:fldChar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6" w:tooltip="Gunther, 2003 #83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6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1C0C92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</w:t>
      </w:r>
      <w:r w:rsidR="002228D9" w:rsidRPr="00BA7708">
        <w:rPr>
          <w:rFonts w:ascii="Book Antiqua" w:hAnsi="Book Antiqua"/>
          <w:sz w:val="24"/>
          <w:szCs w:val="24"/>
          <w:lang w:val="en-GB"/>
        </w:rPr>
        <w:t xml:space="preserve"> contrast</w:t>
      </w:r>
      <w:r w:rsidR="001C0C92" w:rsidRPr="00BA7708">
        <w:rPr>
          <w:rFonts w:ascii="Book Antiqua" w:hAnsi="Book Antiqua"/>
          <w:sz w:val="24"/>
          <w:szCs w:val="24"/>
          <w:lang w:val="en-GB"/>
        </w:rPr>
        <w:t>,</w:t>
      </w:r>
      <w:r w:rsidR="002228D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1C0C92" w:rsidRPr="00BA7708">
        <w:rPr>
          <w:rFonts w:ascii="Book Antiqua" w:hAnsi="Book Antiqua"/>
          <w:sz w:val="24"/>
          <w:szCs w:val="24"/>
          <w:lang w:val="en-GB"/>
        </w:rPr>
        <w:t>in the absence of endogenous</w:t>
      </w:r>
      <w:r w:rsidR="00256F30" w:rsidRPr="00BA7708">
        <w:rPr>
          <w:rFonts w:ascii="Book Antiqua" w:hAnsi="Book Antiqua"/>
          <w:sz w:val="24"/>
          <w:szCs w:val="24"/>
          <w:lang w:val="en-GB"/>
        </w:rPr>
        <w:t xml:space="preserve"> CLC-5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bWl0aDwvQXV0aG9yPjxZZWFyPjIwMTA8L1llYXI+PFJl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TbWl0aDwvQXV0aG9yPjxZZWFyPjIwMTA8L1llYXI+PFJl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59" w:tooltip="Smith, 2010 #89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59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256F30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="00E15438" w:rsidRPr="00BA7708">
        <w:rPr>
          <w:rFonts w:ascii="Book Antiqua" w:hAnsi="Book Antiqua"/>
          <w:sz w:val="24"/>
          <w:szCs w:val="24"/>
          <w:lang w:val="en-GB"/>
        </w:rPr>
        <w:t>the</w:t>
      </w:r>
      <w:r w:rsidR="001C0C9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E15438" w:rsidRPr="00BA7708">
        <w:rPr>
          <w:rFonts w:ascii="Book Antiqua" w:hAnsi="Book Antiqua"/>
          <w:sz w:val="24"/>
          <w:szCs w:val="24"/>
          <w:lang w:val="en-GB"/>
        </w:rPr>
        <w:t xml:space="preserve">basal </w:t>
      </w:r>
      <w:r w:rsidR="001C0C92" w:rsidRPr="00BA7708">
        <w:rPr>
          <w:rFonts w:ascii="Book Antiqua" w:hAnsi="Book Antiqua"/>
          <w:sz w:val="24"/>
          <w:szCs w:val="24"/>
          <w:lang w:val="en-GB"/>
        </w:rPr>
        <w:t xml:space="preserve">V-ATPase activity </w:t>
      </w:r>
      <w:r w:rsidR="00E15438" w:rsidRPr="00BA7708">
        <w:rPr>
          <w:rFonts w:ascii="Book Antiqua" w:hAnsi="Book Antiqua"/>
          <w:sz w:val="24"/>
          <w:szCs w:val="24"/>
          <w:lang w:val="en-GB"/>
        </w:rPr>
        <w:t xml:space="preserve">in HEK293 cells was </w:t>
      </w:r>
      <w:r w:rsidR="003B7FB0" w:rsidRPr="00BA7708">
        <w:rPr>
          <w:rFonts w:ascii="Book Antiqua" w:hAnsi="Book Antiqua"/>
          <w:sz w:val="24"/>
          <w:szCs w:val="24"/>
          <w:lang w:val="en-GB"/>
        </w:rPr>
        <w:t xml:space="preserve">quite </w:t>
      </w:r>
      <w:r w:rsidR="00E15438" w:rsidRPr="00BA7708">
        <w:rPr>
          <w:rFonts w:ascii="Book Antiqua" w:hAnsi="Book Antiqua"/>
          <w:sz w:val="24"/>
          <w:szCs w:val="24"/>
          <w:lang w:val="en-GB"/>
        </w:rPr>
        <w:t>subtle</w:t>
      </w:r>
      <w:r w:rsidR="001C0C92" w:rsidRPr="00BA7708">
        <w:rPr>
          <w:rFonts w:ascii="Book Antiqua" w:hAnsi="Book Antiqua"/>
          <w:sz w:val="24"/>
          <w:szCs w:val="24"/>
          <w:lang w:val="en-GB"/>
        </w:rPr>
        <w:t xml:space="preserve">. Therefore, </w:t>
      </w:r>
      <w:r w:rsidR="000D7A3E" w:rsidRPr="00BA7708">
        <w:rPr>
          <w:rFonts w:ascii="Book Antiqua" w:hAnsi="Book Antiqua"/>
          <w:sz w:val="24"/>
          <w:szCs w:val="24"/>
          <w:lang w:val="en-GB"/>
        </w:rPr>
        <w:t xml:space="preserve">a small difference in </w:t>
      </w:r>
      <w:proofErr w:type="spellStart"/>
      <w:r w:rsidR="000D7A3E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0D7A3E" w:rsidRPr="00BA7708">
        <w:rPr>
          <w:rFonts w:ascii="Book Antiqua" w:hAnsi="Book Antiqua"/>
          <w:sz w:val="24"/>
          <w:szCs w:val="24"/>
          <w:lang w:val="en-GB"/>
        </w:rPr>
        <w:t xml:space="preserve"> acidification generated by the E211A mutant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at </w:t>
      </w:r>
      <w:r w:rsidR="000D7A3E" w:rsidRPr="00BA7708">
        <w:rPr>
          <w:rFonts w:ascii="Book Antiqua" w:hAnsi="Book Antiqua"/>
          <w:sz w:val="24"/>
          <w:szCs w:val="24"/>
          <w:lang w:val="en-GB"/>
        </w:rPr>
        <w:t xml:space="preserve">was detectable in HEK293 cells might have been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overlooked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in </w:t>
      </w:r>
      <w:r w:rsidR="00521F6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proximal tubules</w:t>
      </w:r>
      <w:r w:rsidR="00193149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obtained from E211A mice</w:t>
      </w:r>
      <w:r w:rsidR="000D7A3E" w:rsidRPr="00BA7708">
        <w:rPr>
          <w:rFonts w:ascii="Book Antiqua" w:eastAsia="MS PMincho" w:hAnsi="Book Antiqua" w:cs="Times New Roman"/>
          <w:sz w:val="24"/>
          <w:szCs w:val="24"/>
          <w:lang w:val="en-GB"/>
        </w:rPr>
        <w:t>.</w:t>
      </w:r>
      <w:r w:rsidR="001C0C9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825A0" w:rsidRPr="00BA7708">
        <w:rPr>
          <w:rFonts w:ascii="Book Antiqua" w:hAnsi="Book Antiqua"/>
          <w:sz w:val="24"/>
          <w:szCs w:val="24"/>
          <w:lang w:val="en-GB"/>
        </w:rPr>
        <w:t xml:space="preserve">Of course, </w:t>
      </w:r>
      <w:r w:rsidR="008825A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gene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ically altered </w:t>
      </w:r>
      <w:r w:rsidR="008825A0" w:rsidRPr="00BA7708">
        <w:rPr>
          <w:rFonts w:ascii="Book Antiqua" w:eastAsia="MS PMincho" w:hAnsi="Book Antiqua" w:cs="Times New Roman"/>
          <w:sz w:val="24"/>
          <w:szCs w:val="24"/>
          <w:lang w:val="en-GB"/>
        </w:rPr>
        <w:t>mice</w:t>
      </w:r>
      <w:r w:rsidR="00084D1E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could have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potentially</w:t>
      </w:r>
      <w:r w:rsidR="0087270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84D1E" w:rsidRPr="00BA7708">
        <w:rPr>
          <w:rFonts w:ascii="Book Antiqua" w:hAnsi="Book Antiqua"/>
          <w:sz w:val="24"/>
          <w:szCs w:val="24"/>
          <w:lang w:val="en-GB"/>
        </w:rPr>
        <w:t>developed compensatory mechanisms</w:t>
      </w:r>
      <w:r w:rsidR="008825A0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373BA6" w:rsidRPr="00BA7708">
        <w:rPr>
          <w:rFonts w:ascii="Book Antiqua" w:hAnsi="Book Antiqua"/>
          <w:sz w:val="24"/>
          <w:szCs w:val="24"/>
          <w:lang w:val="en-GB"/>
        </w:rPr>
        <w:t xml:space="preserve">However, a convincing model for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the </w:t>
      </w:r>
      <w:r w:rsidR="00084D1E" w:rsidRPr="00BA7708">
        <w:rPr>
          <w:rFonts w:ascii="Book Antiqua" w:hAnsi="Book Antiqua"/>
          <w:sz w:val="24"/>
          <w:szCs w:val="24"/>
          <w:lang w:val="en-GB"/>
        </w:rPr>
        <w:t xml:space="preserve">interaction between </w:t>
      </w:r>
      <w:r w:rsidR="00373BA6" w:rsidRPr="00BA7708">
        <w:rPr>
          <w:rFonts w:ascii="Book Antiqua" w:hAnsi="Book Antiqua"/>
          <w:sz w:val="24"/>
          <w:szCs w:val="24"/>
          <w:lang w:val="en-GB"/>
        </w:rPr>
        <w:t xml:space="preserve">CLC-5 and V-ATPase in endosomes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continues to be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focus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72708" w:rsidRPr="00BA7708">
        <w:rPr>
          <w:rFonts w:ascii="Book Antiqua" w:hAnsi="Book Antiqua"/>
          <w:sz w:val="24"/>
          <w:szCs w:val="24"/>
          <w:lang w:val="en-GB"/>
        </w:rPr>
        <w:t xml:space="preserve">of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tense debate</w:t>
      </w:r>
      <w:r w:rsidR="00373BA6" w:rsidRPr="00BA7708">
        <w:rPr>
          <w:rFonts w:ascii="Book Antiqua" w:hAnsi="Book Antiqua"/>
          <w:sz w:val="24"/>
          <w:szCs w:val="24"/>
          <w:lang w:val="en-GB"/>
        </w:rPr>
        <w:t>.</w:t>
      </w:r>
      <w:r w:rsidR="0004596D" w:rsidRPr="00BA7708">
        <w:rPr>
          <w:rFonts w:ascii="Book Antiqua" w:hAnsi="Book Antiqua"/>
          <w:sz w:val="24"/>
          <w:szCs w:val="24"/>
          <w:lang w:val="en-GB"/>
        </w:rPr>
        <w:t xml:space="preserve"> </w:t>
      </w:r>
    </w:p>
    <w:p w:rsidR="00FB1CDB" w:rsidRPr="00BA7708" w:rsidRDefault="00FB1CDB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D5743B" w:rsidRPr="002D4D35" w:rsidRDefault="002D4D35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2D4D35">
        <w:rPr>
          <w:rFonts w:ascii="Book Antiqua" w:hAnsi="Book Antiqua"/>
          <w:b/>
          <w:sz w:val="24"/>
          <w:szCs w:val="24"/>
          <w:lang w:val="en-GB"/>
        </w:rPr>
        <w:t>FUNCTIONAL COUPLING OF V-ATPASE AND CLC-5 AT THE PLASMA MEMBRANE</w:t>
      </w:r>
    </w:p>
    <w:p w:rsidR="003766A6" w:rsidRPr="00BA7708" w:rsidRDefault="003956B6" w:rsidP="00BA7708">
      <w:pPr>
        <w:spacing w:line="360" w:lineRule="auto"/>
        <w:contextualSpacing/>
        <w:rPr>
          <w:rStyle w:val="apple-converted-space"/>
          <w:rFonts w:ascii="Book Antiqua" w:hAnsi="Book Antiqua"/>
          <w:sz w:val="24"/>
          <w:szCs w:val="24"/>
          <w:shd w:val="clear" w:color="auto" w:fill="FFFFFF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>Physiological significance o</w:t>
      </w:r>
      <w:r w:rsidR="002228D9" w:rsidRPr="00BA7708">
        <w:rPr>
          <w:rFonts w:ascii="Book Antiqua" w:hAnsi="Book Antiqua"/>
          <w:sz w:val="24"/>
          <w:szCs w:val="24"/>
          <w:lang w:val="en-GB"/>
        </w:rPr>
        <w:t>f CLC-5 at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the plasma membrane </w:t>
      </w:r>
      <w:r w:rsidR="0079666A" w:rsidRPr="00BA7708">
        <w:rPr>
          <w:rFonts w:ascii="Book Antiqua" w:hAnsi="Book Antiqua"/>
          <w:sz w:val="24"/>
          <w:szCs w:val="24"/>
          <w:lang w:val="en-GB"/>
        </w:rPr>
        <w:t>is not clear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Stauber&lt;/Author&gt;&lt;Year&gt;2012&lt;/Year&gt;&lt;RecNum&gt;75&lt;/RecNum&gt;&lt;DisplayText&gt;&lt;style face="superscript"&gt;[14]&lt;/style&gt;&lt;/DisplayText&gt;&lt;record&gt;&lt;rec-number&gt;75&lt;/rec-number&gt;&lt;foreign-keys&gt;&lt;key app="EN" db-id="xaf9fsrarr50raewdtp5fz9rfwdatveezvx5" timestamp="1466394066"&gt;75&lt;/key&gt;&lt;/foreign-keys&gt;&lt;ref-type name="Journal Article"&gt;17&lt;/ref-type&gt;&lt;contributors&gt;&lt;authors&gt;&lt;author&gt;Stauber, T.&lt;/author&gt;&lt;author&gt;Weinert, S.&lt;/author&gt;&lt;author&gt;Jentsch, T. J.&lt;/author&gt;&lt;/authors&gt;&lt;/contributors&gt;&lt;auth-address&gt;Leibniz-Institut fur Molekulare Pharmakologie FMP and Max-Delbruck-Centrum fur Molekulare Medizin MDC, Berlin, Germany.&lt;/auth-address&gt;&lt;titles&gt;&lt;title&gt;Cell biology and physiology of CLC chloride channels and transporters&lt;/title&gt;&lt;secondary-title&gt;Compr Physiol&lt;/secondary-title&gt;&lt;alt-title&gt;Comprehensive Physiology&lt;/alt-title&gt;&lt;/titles&gt;&lt;periodical&gt;&lt;full-title&gt;Compr Physiol&lt;/full-title&gt;&lt;abbr-1&gt;Comprehensive Physiology&lt;/abbr-1&gt;&lt;/periodical&gt;&lt;alt-periodical&gt;&lt;full-title&gt;Compr Physiol&lt;/full-title&gt;&lt;abbr-1&gt;Comprehensive Physiology&lt;/abbr-1&gt;&lt;/alt-periodical&gt;&lt;pages&gt;1701-44&lt;/pages&gt;&lt;volume&gt;2&lt;/volume&gt;&lt;number&gt;3&lt;/number&gt;&lt;edition&gt;2013/06/01&lt;/edition&gt;&lt;keywords&gt;&lt;keyword&gt;Animals&lt;/keyword&gt;&lt;keyword&gt;Cell Membrane/metabolism&lt;/keyword&gt;&lt;keyword&gt;Channelopathies/genetics&lt;/keyword&gt;&lt;keyword&gt;Chloride Channels/genetics/*metabolism/physiology&lt;/keyword&gt;&lt;keyword&gt;Chlorides/metabolism&lt;/keyword&gt;&lt;keyword&gt;Humans&lt;/keyword&gt;&lt;keyword&gt;Ion Pumps/genetics/*metabolism/physiology&lt;/keyword&gt;&lt;keyword&gt;Mice&lt;/keyword&gt;&lt;/keywords&gt;&lt;dates&gt;&lt;year&gt;2012&lt;/year&gt;&lt;pub-dates&gt;&lt;date&gt;Jul&lt;/date&gt;&lt;/pub-dates&gt;&lt;/dates&gt;&lt;isbn&gt;2040-4603&lt;/isbn&gt;&lt;accession-num&gt;23723021&lt;/accession-num&gt;&lt;urls&gt;&lt;/urls&gt;&lt;electronic-resource-num&gt;10.1002/cphy.c110038&lt;/electronic-resource-num&gt;&lt;remote-database-provider&gt;NLM&lt;/remote-database-provider&gt;&lt;language&gt;eng&lt;/language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4" w:tooltip="Stauber, 2012 #75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4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280F74" w:rsidRPr="00BA7708">
        <w:rPr>
          <w:rFonts w:ascii="Book Antiqua" w:hAnsi="Book Antiqua"/>
          <w:sz w:val="24"/>
          <w:szCs w:val="24"/>
          <w:lang w:val="en-GB"/>
        </w:rPr>
        <w:t>.</w:t>
      </w:r>
      <w:r w:rsidR="0079666A" w:rsidRPr="00BA7708">
        <w:rPr>
          <w:rFonts w:ascii="Book Antiqua" w:hAnsi="Book Antiqua"/>
          <w:sz w:val="24"/>
          <w:szCs w:val="24"/>
          <w:lang w:val="en-GB"/>
        </w:rPr>
        <w:t xml:space="preserve"> Therefore, we </w:t>
      </w:r>
      <w:r w:rsidR="00127DEF" w:rsidRPr="00BA7708">
        <w:rPr>
          <w:rFonts w:ascii="Book Antiqua" w:hAnsi="Book Antiqua"/>
          <w:sz w:val="24"/>
          <w:szCs w:val="24"/>
          <w:lang w:val="en-GB"/>
        </w:rPr>
        <w:t xml:space="preserve">also </w:t>
      </w:r>
      <w:r w:rsidR="0079666A" w:rsidRPr="00BA7708">
        <w:rPr>
          <w:rFonts w:ascii="Book Antiqua" w:hAnsi="Book Antiqua"/>
          <w:sz w:val="24"/>
          <w:szCs w:val="24"/>
          <w:lang w:val="en-GB"/>
        </w:rPr>
        <w:t>investigated the impact of CLC-5 on plasma membrane V-ATPase</w:t>
      </w:r>
      <w:r w:rsidR="00176585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function </w:t>
      </w:r>
      <w:r w:rsidR="00127DEF" w:rsidRPr="00BA7708">
        <w:rPr>
          <w:rFonts w:ascii="Book Antiqua" w:hAnsi="Book Antiqua"/>
          <w:sz w:val="24"/>
          <w:szCs w:val="24"/>
          <w:lang w:val="en-GB"/>
        </w:rPr>
        <w:t xml:space="preserve">by measuring </w:t>
      </w:r>
      <w:proofErr w:type="spellStart"/>
      <w:r w:rsidR="00127DEF" w:rsidRPr="00BA7708">
        <w:rPr>
          <w:rFonts w:ascii="Book Antiqua" w:hAnsi="Book Antiqua"/>
          <w:sz w:val="24"/>
          <w:szCs w:val="24"/>
          <w:lang w:val="en-GB"/>
        </w:rPr>
        <w:t>hypotonicity</w:t>
      </w:r>
      <w:proofErr w:type="spellEnd"/>
      <w:r w:rsidR="00127DEF" w:rsidRPr="00BA7708">
        <w:rPr>
          <w:rFonts w:ascii="Book Antiqua" w:hAnsi="Book Antiqua"/>
          <w:sz w:val="24"/>
          <w:szCs w:val="24"/>
          <w:lang w:val="en-GB"/>
        </w:rPr>
        <w:t>-induced V-ATPase activity as previously reported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BbWxhbDwvQXV0aG9yPjxZZWFyPjE5OTg8L1llYXI+PFJl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>
          <w:fldData xml:space="preserve">PEVuZE5vdGU+PENpdGU+PEF1dGhvcj5BbWxhbDwvQXV0aG9yPjxZZWFyPjE5OTg8L1llYXI+PFJl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</w:fldData>
        </w:fldChar>
      </w:r>
      <w:r w:rsidR="008E6CEA" w:rsidRPr="00BA7708">
        <w:rPr>
          <w:rFonts w:ascii="Book Antiqua" w:hAnsi="Book Antiqua"/>
          <w:sz w:val="24"/>
          <w:szCs w:val="24"/>
          <w:lang w:val="en-GB"/>
        </w:rPr>
        <w:instrText xml:space="preserve"> ADDIN EN.CITE.DATA 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F002B" w:rsidRPr="00BA7708">
        <w:rPr>
          <w:rFonts w:ascii="Book Antiqua" w:hAnsi="Book Antiqua"/>
          <w:sz w:val="24"/>
          <w:szCs w:val="24"/>
          <w:lang w:val="en-GB"/>
        </w:rPr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60" w:tooltip="Amlal, 1998 #93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60</w:t>
        </w:r>
      </w:hyperlink>
      <w:r w:rsidR="002D4D35">
        <w:rPr>
          <w:rFonts w:ascii="Book Antiqua" w:hAnsi="Book Antiqua"/>
          <w:noProof/>
          <w:sz w:val="24"/>
          <w:szCs w:val="24"/>
          <w:vertAlign w:val="superscript"/>
          <w:lang w:val="en-GB"/>
        </w:rPr>
        <w:t>,</w:t>
      </w:r>
      <w:hyperlink w:anchor="_ENREF_61" w:tooltip="Rahmati, 2013 #94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61</w:t>
        </w:r>
      </w:hyperlink>
      <w:r w:rsidR="008E6CEA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127DEF" w:rsidRPr="00BA7708">
        <w:rPr>
          <w:rFonts w:ascii="Book Antiqua" w:hAnsi="Book Antiqua"/>
          <w:sz w:val="24"/>
          <w:szCs w:val="24"/>
          <w:lang w:val="en-GB"/>
        </w:rPr>
        <w:t xml:space="preserve">.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H</w:t>
      </w:r>
      <w:r w:rsidR="00A066E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eterologous</w:t>
      </w:r>
      <w:r w:rsidR="00A066E7" w:rsidRPr="00BA7708">
        <w:rPr>
          <w:rFonts w:ascii="Book Antiqua" w:hAnsi="Book Antiqua"/>
          <w:sz w:val="24"/>
          <w:szCs w:val="24"/>
          <w:lang w:val="en-GB"/>
        </w:rPr>
        <w:t xml:space="preserve"> overexpression</w:t>
      </w:r>
      <w:r w:rsidR="00872708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of</w:t>
      </w:r>
      <w:r w:rsidR="00A066E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A066E7" w:rsidRPr="00BA7708">
        <w:rPr>
          <w:rFonts w:ascii="Book Antiqua" w:hAnsi="Book Antiqua"/>
          <w:sz w:val="24"/>
          <w:szCs w:val="24"/>
          <w:lang w:val="en-GB"/>
        </w:rPr>
        <w:t xml:space="preserve">both E211Q and </w:t>
      </w:r>
      <w:r w:rsidR="00A066E7" w:rsidRPr="00BA7708">
        <w:rPr>
          <w:rFonts w:ascii="Book Antiqua" w:hAnsi="Book Antiqua"/>
          <w:sz w:val="24"/>
          <w:szCs w:val="24"/>
          <w:lang w:val="en-GB"/>
        </w:rPr>
        <w:lastRenderedPageBreak/>
        <w:t xml:space="preserve">E211A mutants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 HEK293 cells led to</w:t>
      </w:r>
      <w:r w:rsidR="00872708" w:rsidRPr="00BA7708">
        <w:rPr>
          <w:rFonts w:ascii="Book Antiqua" w:hAnsi="Book Antiqua"/>
          <w:sz w:val="24"/>
          <w:szCs w:val="24"/>
          <w:lang w:val="en-GB"/>
        </w:rPr>
        <w:t xml:space="preserve"> the </w:t>
      </w:r>
      <w:r w:rsidR="00A066E7" w:rsidRPr="00BA7708">
        <w:rPr>
          <w:rFonts w:ascii="Book Antiqua" w:eastAsia="MS PMincho" w:hAnsi="Book Antiqua" w:cs="Times New Roman"/>
          <w:sz w:val="24"/>
          <w:szCs w:val="24"/>
          <w:lang w:val="en-GB"/>
        </w:rPr>
        <w:t>moderate activa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ion</w:t>
      </w:r>
      <w:r w:rsidR="00A066E7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of </w:t>
      </w:r>
      <w:r w:rsidR="00A066E7" w:rsidRPr="00BA7708">
        <w:rPr>
          <w:rFonts w:ascii="Book Antiqua" w:hAnsi="Book Antiqua"/>
          <w:sz w:val="24"/>
          <w:szCs w:val="24"/>
          <w:lang w:val="en-GB"/>
        </w:rPr>
        <w:t>membrane V-ATPase</w:t>
      </w:r>
      <w:r w:rsidR="00811D2A" w:rsidRPr="00BA7708">
        <w:rPr>
          <w:rFonts w:ascii="Book Antiqua" w:hAnsi="Book Antiqua"/>
          <w:sz w:val="24"/>
          <w:szCs w:val="24"/>
          <w:lang w:val="en-GB"/>
        </w:rPr>
        <w:t>.</w:t>
      </w:r>
      <w:r w:rsidR="00314BDA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11D2A" w:rsidRPr="00BA7708">
        <w:rPr>
          <w:rFonts w:ascii="Book Antiqua" w:hAnsi="Book Antiqua"/>
          <w:sz w:val="24"/>
          <w:szCs w:val="24"/>
          <w:lang w:val="en-GB"/>
        </w:rPr>
        <w:t xml:space="preserve">However, </w:t>
      </w:r>
      <w:r w:rsidR="00A066E7" w:rsidRPr="00BA7708">
        <w:rPr>
          <w:rFonts w:ascii="Book Antiqua" w:hAnsi="Book Antiqua"/>
          <w:sz w:val="24"/>
          <w:szCs w:val="24"/>
          <w:lang w:val="en-GB"/>
        </w:rPr>
        <w:t xml:space="preserve">wild-type CLC-5 induced </w:t>
      </w:r>
      <w:r w:rsidR="00FB5258" w:rsidRPr="00BA7708">
        <w:rPr>
          <w:rFonts w:ascii="Book Antiqua" w:hAnsi="Book Antiqua"/>
          <w:sz w:val="24"/>
          <w:szCs w:val="24"/>
          <w:lang w:val="en-GB"/>
        </w:rPr>
        <w:t xml:space="preserve">even higher </w:t>
      </w:r>
      <w:r w:rsidR="00B01099" w:rsidRPr="00BA7708">
        <w:rPr>
          <w:rFonts w:ascii="Book Antiqua" w:hAnsi="Book Antiqua"/>
          <w:sz w:val="24"/>
          <w:szCs w:val="24"/>
          <w:lang w:val="en-GB"/>
        </w:rPr>
        <w:t>V-ATPase activation, which was in harm</w:t>
      </w:r>
      <w:r w:rsidR="00B16B34" w:rsidRPr="00BA7708">
        <w:rPr>
          <w:rFonts w:ascii="Book Antiqua" w:hAnsi="Book Antiqua"/>
          <w:sz w:val="24"/>
          <w:szCs w:val="24"/>
          <w:lang w:val="en-GB"/>
        </w:rPr>
        <w:t xml:space="preserve">ony with the degree of </w:t>
      </w:r>
      <w:proofErr w:type="spellStart"/>
      <w:r w:rsidR="00B16B34" w:rsidRPr="00BA7708">
        <w:rPr>
          <w:rFonts w:ascii="Book Antiqua" w:hAnsi="Book Antiqua"/>
          <w:sz w:val="24"/>
          <w:szCs w:val="24"/>
          <w:lang w:val="en-GB"/>
        </w:rPr>
        <w:t>endosom</w:t>
      </w:r>
      <w:r w:rsidR="000D0874" w:rsidRPr="00BA7708">
        <w:rPr>
          <w:rFonts w:ascii="Book Antiqua" w:hAnsi="Book Antiqua"/>
          <w:sz w:val="24"/>
          <w:szCs w:val="24"/>
          <w:lang w:val="en-GB" w:eastAsia="ja-JP"/>
        </w:rPr>
        <w:t>al</w:t>
      </w:r>
      <w:proofErr w:type="spellEnd"/>
      <w:r w:rsidR="00B0109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16B34" w:rsidRPr="00BA7708">
        <w:rPr>
          <w:rFonts w:ascii="Book Antiqua" w:hAnsi="Book Antiqua"/>
          <w:sz w:val="24"/>
          <w:szCs w:val="24"/>
          <w:lang w:val="en-GB"/>
        </w:rPr>
        <w:t>acidification.</w:t>
      </w:r>
      <w:r w:rsidR="00B16B34" w:rsidRPr="00BA7708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r w:rsidR="000D0874" w:rsidRPr="00BA7708">
        <w:rPr>
          <w:rFonts w:ascii="Book Antiqua" w:hAnsi="Book Antiqua"/>
          <w:sz w:val="24"/>
          <w:szCs w:val="24"/>
          <w:lang w:val="en-GB" w:eastAsia="ja-JP"/>
        </w:rPr>
        <w:t>This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6A4B2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V-ATPase </w:t>
      </w:r>
      <w:r w:rsidR="000D0874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ctivation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by </w:t>
      </w:r>
      <w:proofErr w:type="spellStart"/>
      <w:r w:rsidR="00872708" w:rsidRPr="00BA7708">
        <w:rPr>
          <w:rFonts w:ascii="Book Antiqua" w:hAnsi="Book Antiqua"/>
          <w:sz w:val="24"/>
          <w:szCs w:val="24"/>
          <w:lang w:val="en-GB"/>
        </w:rPr>
        <w:t>hypotonicity</w:t>
      </w:r>
      <w:proofErr w:type="spellEnd"/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was</w:t>
      </w:r>
      <w:r w:rsidR="00B16B34" w:rsidRPr="00BA7708">
        <w:rPr>
          <w:rFonts w:ascii="Book Antiqua" w:hAnsi="Book Antiqua" w:cs="Times New Roman"/>
          <w:sz w:val="24"/>
          <w:szCs w:val="24"/>
          <w:lang w:val="en-GB" w:eastAsia="ja-JP"/>
        </w:rPr>
        <w:t xml:space="preserve"> </w:t>
      </w:r>
      <w:r w:rsidR="00872708" w:rsidRPr="00BA7708">
        <w:rPr>
          <w:rFonts w:ascii="Book Antiqua" w:eastAsia="MS PMincho" w:hAnsi="Book Antiqua" w:cs="Times New Roman"/>
          <w:sz w:val="24"/>
          <w:szCs w:val="24"/>
          <w:lang w:val="en-GB"/>
        </w:rPr>
        <w:t>observed</w:t>
      </w:r>
      <w:r w:rsidR="00872708" w:rsidRPr="00BA7708">
        <w:rPr>
          <w:rFonts w:ascii="Book Antiqua" w:hAnsi="Book Antiqua"/>
          <w:sz w:val="24"/>
          <w:szCs w:val="24"/>
          <w:lang w:val="en-GB"/>
        </w:rPr>
        <w:t xml:space="preserve"> even </w:t>
      </w:r>
      <w:r w:rsidR="006A4B22" w:rsidRPr="00BA7708">
        <w:rPr>
          <w:rFonts w:ascii="Book Antiqua" w:hAnsi="Book Antiqua"/>
          <w:sz w:val="24"/>
          <w:szCs w:val="24"/>
          <w:lang w:val="en-GB"/>
        </w:rPr>
        <w:t>in isolated mouse proximal tubules</w:t>
      </w:r>
      <w:r w:rsidR="00673599" w:rsidRPr="00BA7708">
        <w:rPr>
          <w:rFonts w:ascii="Book Antiqua" w:hAnsi="Book Antiqua"/>
          <w:sz w:val="24"/>
          <w:szCs w:val="24"/>
          <w:lang w:val="en-GB"/>
        </w:rPr>
        <w:t>. Furthermore</w:t>
      </w:r>
      <w:r w:rsidR="002228D9" w:rsidRPr="00BA7708">
        <w:rPr>
          <w:rFonts w:ascii="Book Antiqua" w:hAnsi="Book Antiqua"/>
          <w:sz w:val="24"/>
          <w:szCs w:val="24"/>
          <w:lang w:val="en-GB"/>
        </w:rPr>
        <w:t>,</w:t>
      </w:r>
      <w:r w:rsidR="007A4A87" w:rsidRPr="00BA7708">
        <w:rPr>
          <w:rFonts w:ascii="Book Antiqua" w:hAnsi="Book Antiqua"/>
          <w:sz w:val="24"/>
          <w:szCs w:val="24"/>
          <w:lang w:val="en-GB" w:eastAsia="ja-JP"/>
        </w:rPr>
        <w:t xml:space="preserve"> </w:t>
      </w:r>
      <w:proofErr w:type="spellStart"/>
      <w:r w:rsidR="006A4B22" w:rsidRPr="00BA7708">
        <w:rPr>
          <w:rFonts w:ascii="Book Antiqua" w:hAnsi="Book Antiqua"/>
          <w:sz w:val="24"/>
          <w:szCs w:val="24"/>
          <w:lang w:val="en-GB"/>
        </w:rPr>
        <w:t>siRNA</w:t>
      </w:r>
      <w:proofErr w:type="spellEnd"/>
      <w:r w:rsidR="007A4A87" w:rsidRPr="00BA7708">
        <w:rPr>
          <w:rFonts w:ascii="Book Antiqua" w:hAnsi="Book Antiqua"/>
          <w:sz w:val="24"/>
          <w:szCs w:val="24"/>
          <w:lang w:val="en-GB" w:eastAsia="ja-JP"/>
        </w:rPr>
        <w:t>-mediated gene silencing</w:t>
      </w:r>
      <w:r w:rsidR="006A4B2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7A4A87" w:rsidRPr="00BA7708">
        <w:rPr>
          <w:rFonts w:ascii="Book Antiqua" w:hAnsi="Book Antiqua"/>
          <w:sz w:val="24"/>
          <w:szCs w:val="24"/>
          <w:lang w:val="en-GB" w:eastAsia="ja-JP"/>
        </w:rPr>
        <w:t>for</w:t>
      </w:r>
      <w:r w:rsidR="007A4A87" w:rsidRPr="00BA7708">
        <w:rPr>
          <w:rFonts w:ascii="Book Antiqua" w:hAnsi="Book Antiqua"/>
          <w:sz w:val="24"/>
          <w:szCs w:val="24"/>
          <w:lang w:val="en-GB"/>
        </w:rPr>
        <w:t xml:space="preserve"> CLC-5 strongly </w:t>
      </w:r>
      <w:r w:rsidR="007A4A87" w:rsidRPr="00BA7708">
        <w:rPr>
          <w:rFonts w:ascii="Book Antiqua" w:hAnsi="Book Antiqua"/>
          <w:sz w:val="24"/>
          <w:szCs w:val="24"/>
          <w:lang w:val="en-GB" w:eastAsia="ja-JP"/>
        </w:rPr>
        <w:t xml:space="preserve">reduced </w:t>
      </w:r>
      <w:r w:rsidR="006A4B22" w:rsidRPr="00BA7708">
        <w:rPr>
          <w:rFonts w:ascii="Book Antiqua" w:hAnsi="Book Antiqua"/>
          <w:sz w:val="24"/>
          <w:szCs w:val="24"/>
          <w:lang w:val="en-GB"/>
        </w:rPr>
        <w:t xml:space="preserve">V-ATPase activity, suggesting the presence of </w:t>
      </w:r>
      <w:r w:rsidR="003C3CB7" w:rsidRPr="00BA7708">
        <w:rPr>
          <w:rFonts w:ascii="Book Antiqua" w:hAnsi="Book Antiqua"/>
          <w:sz w:val="24"/>
          <w:szCs w:val="24"/>
          <w:lang w:val="en-GB"/>
        </w:rPr>
        <w:t xml:space="preserve">tight </w:t>
      </w:r>
      <w:r w:rsidR="006A4B22" w:rsidRPr="00BA7708">
        <w:rPr>
          <w:rFonts w:ascii="Book Antiqua" w:hAnsi="Book Antiqua"/>
          <w:sz w:val="24"/>
          <w:szCs w:val="24"/>
          <w:lang w:val="en-GB"/>
        </w:rPr>
        <w:t xml:space="preserve">functional coupling between V-ATPase and CLC-5 </w:t>
      </w:r>
      <w:r w:rsidR="002228D9" w:rsidRPr="00BA7708">
        <w:rPr>
          <w:rFonts w:ascii="Book Antiqua" w:hAnsi="Book Antiqua"/>
          <w:sz w:val="24"/>
          <w:szCs w:val="24"/>
          <w:lang w:val="en-GB"/>
        </w:rPr>
        <w:t xml:space="preserve">even </w:t>
      </w:r>
      <w:r w:rsidR="00B16B34" w:rsidRPr="00BA7708">
        <w:rPr>
          <w:rFonts w:ascii="Book Antiqua" w:hAnsi="Book Antiqua"/>
          <w:sz w:val="24"/>
          <w:szCs w:val="24"/>
          <w:lang w:val="en-GB" w:eastAsia="ja-JP"/>
        </w:rPr>
        <w:t>in</w:t>
      </w:r>
      <w:r w:rsidR="006A4B2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7A4A87" w:rsidRPr="00BA7708">
        <w:rPr>
          <w:rFonts w:ascii="Book Antiqua" w:hAnsi="Book Antiqua"/>
          <w:sz w:val="24"/>
          <w:szCs w:val="24"/>
          <w:lang w:val="en-GB" w:eastAsia="ja-JP"/>
        </w:rPr>
        <w:t>apical</w:t>
      </w:r>
      <w:r w:rsidR="00673599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A4B22" w:rsidRPr="00BA7708">
        <w:rPr>
          <w:rFonts w:ascii="Book Antiqua" w:hAnsi="Book Antiqua"/>
          <w:sz w:val="24"/>
          <w:szCs w:val="24"/>
          <w:lang w:val="en-GB"/>
        </w:rPr>
        <w:t>membrane</w:t>
      </w:r>
      <w:r w:rsidR="00673599" w:rsidRPr="00BA7708">
        <w:rPr>
          <w:rFonts w:ascii="Book Antiqua" w:hAnsi="Book Antiqua"/>
          <w:sz w:val="24"/>
          <w:szCs w:val="24"/>
          <w:lang w:val="en-GB"/>
        </w:rPr>
        <w:t xml:space="preserve"> of intact proximal tubules</w:t>
      </w:r>
      <w:r w:rsidR="006A4B22" w:rsidRPr="00BA7708">
        <w:rPr>
          <w:rFonts w:ascii="Book Antiqua" w:hAnsi="Book Antiqua"/>
          <w:sz w:val="24"/>
          <w:szCs w:val="24"/>
          <w:lang w:val="en-GB"/>
        </w:rPr>
        <w:t>.</w:t>
      </w:r>
      <w:r w:rsidR="00CC4F9F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8E55F2" w:rsidRPr="00BA7708">
        <w:rPr>
          <w:rFonts w:ascii="Book Antiqua" w:hAnsi="Book Antiqua"/>
          <w:sz w:val="24"/>
          <w:szCs w:val="24"/>
          <w:lang w:val="en-GB"/>
        </w:rPr>
        <w:t>Although</w:t>
      </w:r>
      <w:r w:rsidR="006E7AAB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FF66BC" w:rsidRPr="00BA7708">
        <w:rPr>
          <w:rFonts w:ascii="Book Antiqua" w:hAnsi="Book Antiqua"/>
          <w:sz w:val="24"/>
          <w:szCs w:val="24"/>
          <w:lang w:val="en-GB"/>
        </w:rPr>
        <w:t xml:space="preserve">the detailed mechanisms by which CLC-5 activates </w:t>
      </w:r>
      <w:r w:rsidR="008E55F2" w:rsidRPr="00BA7708">
        <w:rPr>
          <w:rFonts w:ascii="Book Antiqua" w:hAnsi="Book Antiqua"/>
          <w:sz w:val="24"/>
          <w:szCs w:val="24"/>
          <w:lang w:val="en-GB"/>
        </w:rPr>
        <w:t>the membrane V-ATPase</w:t>
      </w:r>
      <w:r w:rsidR="00040F36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C77604" w:rsidRPr="00BA7708">
        <w:rPr>
          <w:rFonts w:ascii="Book Antiqua" w:hAnsi="Book Antiqua"/>
          <w:sz w:val="24"/>
          <w:szCs w:val="24"/>
          <w:lang w:val="en-GB"/>
        </w:rPr>
        <w:t xml:space="preserve">are </w:t>
      </w:r>
      <w:r w:rsidR="008E55F2" w:rsidRPr="00BA7708">
        <w:rPr>
          <w:rFonts w:ascii="Book Antiqua" w:hAnsi="Book Antiqua"/>
          <w:sz w:val="24"/>
          <w:szCs w:val="24"/>
          <w:lang w:val="en-GB"/>
        </w:rPr>
        <w:t>unknown,</w:t>
      </w:r>
      <w:r w:rsidR="00040F36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F66BC" w:rsidRPr="00BA7708">
        <w:rPr>
          <w:rFonts w:ascii="Book Antiqua" w:eastAsia="MS PMincho" w:hAnsi="Book Antiqua" w:cs="Times New Roman"/>
          <w:sz w:val="24"/>
          <w:szCs w:val="24"/>
          <w:lang w:val="en-GB"/>
        </w:rPr>
        <w:t>noncanonical</w:t>
      </w:r>
      <w:proofErr w:type="spellEnd"/>
      <w:r w:rsidR="00FF66B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40F36" w:rsidRPr="00BA7708">
        <w:rPr>
          <w:rFonts w:ascii="Book Antiqua" w:hAnsi="Book Antiqua"/>
          <w:sz w:val="24"/>
          <w:szCs w:val="24"/>
          <w:lang w:val="en-GB"/>
        </w:rPr>
        <w:t xml:space="preserve">roles of </w:t>
      </w:r>
      <w:r w:rsidR="00FF66BC" w:rsidRPr="00BA7708">
        <w:rPr>
          <w:rFonts w:ascii="Book Antiqua" w:hAnsi="Book Antiqua"/>
          <w:sz w:val="24"/>
          <w:szCs w:val="24"/>
          <w:lang w:val="en-GB"/>
        </w:rPr>
        <w:t>V-ATPase</w:t>
      </w:r>
      <w:r w:rsidR="00040F36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6E7AAB" w:rsidRPr="00BA7708">
        <w:rPr>
          <w:rFonts w:ascii="Book Antiqua" w:hAnsi="Book Antiqua"/>
          <w:sz w:val="24"/>
          <w:szCs w:val="24"/>
          <w:lang w:val="en-GB"/>
        </w:rPr>
        <w:t xml:space="preserve">may allow several possible explanations. </w:t>
      </w:r>
      <w:r w:rsidR="00314BDA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 addition to the abovementioned m</w:t>
      </w:r>
      <w:r w:rsidR="00055246" w:rsidRPr="00BA7708">
        <w:rPr>
          <w:rFonts w:ascii="Book Antiqua" w:eastAsia="MS PMincho" w:hAnsi="Book Antiqua" w:cs="Times New Roman"/>
          <w:sz w:val="24"/>
          <w:szCs w:val="24"/>
          <w:lang w:val="en-GB"/>
        </w:rPr>
        <w:t>ultiple</w:t>
      </w:r>
      <w:r w:rsidR="00FF66BC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7A4A87" w:rsidRPr="00BA7708">
        <w:rPr>
          <w:rFonts w:ascii="Book Antiqua" w:hAnsi="Book Antiqua"/>
          <w:sz w:val="24"/>
          <w:szCs w:val="24"/>
          <w:lang w:val="en-GB" w:eastAsia="ja-JP"/>
        </w:rPr>
        <w:t xml:space="preserve">V-ATPase </w:t>
      </w:r>
      <w:r w:rsidR="007A4A87" w:rsidRPr="00BA7708">
        <w:rPr>
          <w:rFonts w:ascii="Book Antiqua" w:hAnsi="Book Antiqua"/>
          <w:sz w:val="24"/>
          <w:szCs w:val="24"/>
          <w:lang w:val="en-GB"/>
        </w:rPr>
        <w:t>functions</w:t>
      </w:r>
      <w:r w:rsidR="00314BDA"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="007A4A87" w:rsidRPr="00BA7708">
        <w:rPr>
          <w:rFonts w:ascii="Book Antiqua" w:hAnsi="Book Antiqua"/>
          <w:sz w:val="24"/>
          <w:szCs w:val="24"/>
          <w:lang w:val="en-GB" w:eastAsia="ja-JP"/>
        </w:rPr>
        <w:t>it</w:t>
      </w:r>
      <w:r w:rsidR="007A4A87" w:rsidRPr="00BA7708">
        <w:rPr>
          <w:rFonts w:ascii="Book Antiqua" w:hAnsi="Book Antiqua"/>
          <w:sz w:val="24"/>
          <w:szCs w:val="24"/>
          <w:lang w:val="en-GB"/>
        </w:rPr>
        <w:t xml:space="preserve"> is known </w:t>
      </w:r>
      <w:r w:rsidR="007A4A87" w:rsidRPr="00BA7708">
        <w:rPr>
          <w:rFonts w:ascii="Book Antiqua" w:hAnsi="Book Antiqua"/>
          <w:sz w:val="24"/>
          <w:szCs w:val="24"/>
          <w:lang w:val="en-GB" w:eastAsia="ja-JP"/>
        </w:rPr>
        <w:t>that CLC-5</w:t>
      </w:r>
      <w:r w:rsidR="008E55F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C6910" w:rsidRPr="00BA7708">
        <w:rPr>
          <w:rFonts w:ascii="Book Antiqua" w:hAnsi="Book Antiqua"/>
          <w:sz w:val="24"/>
          <w:szCs w:val="24"/>
          <w:lang w:val="en-GB"/>
        </w:rPr>
        <w:t>mediate</w:t>
      </w:r>
      <w:r w:rsidR="007A4A87" w:rsidRPr="00BA7708">
        <w:rPr>
          <w:rFonts w:ascii="Book Antiqua" w:hAnsi="Book Antiqua"/>
          <w:sz w:val="24"/>
          <w:szCs w:val="24"/>
          <w:lang w:val="en-GB" w:eastAsia="ja-JP"/>
        </w:rPr>
        <w:t>s</w:t>
      </w:r>
      <w:r w:rsidR="000C6910" w:rsidRPr="00BA7708">
        <w:rPr>
          <w:rFonts w:ascii="Book Antiqua" w:hAnsi="Book Antiqua"/>
          <w:sz w:val="24"/>
          <w:szCs w:val="24"/>
          <w:lang w:val="en-GB"/>
        </w:rPr>
        <w:t xml:space="preserve"> the assembly with other proteins</w:t>
      </w:r>
      <w:r w:rsidR="00BC2CA9" w:rsidRPr="00BA7708">
        <w:rPr>
          <w:rFonts w:ascii="Book Antiqua" w:hAnsi="Book Antiqua"/>
          <w:sz w:val="24"/>
          <w:szCs w:val="24"/>
          <w:lang w:val="en-GB"/>
        </w:rPr>
        <w:t>,</w:t>
      </w:r>
      <w:r w:rsidR="000C6910" w:rsidRPr="00BA7708">
        <w:rPr>
          <w:rFonts w:ascii="Book Antiqua" w:hAnsi="Book Antiqua"/>
          <w:sz w:val="24"/>
          <w:szCs w:val="24"/>
          <w:lang w:val="en-GB"/>
        </w:rPr>
        <w:t xml:space="preserve"> and several binding proteins have </w:t>
      </w:r>
      <w:r w:rsidR="00055246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lready </w:t>
      </w:r>
      <w:r w:rsidR="00314BDA" w:rsidRPr="00BA7708">
        <w:rPr>
          <w:rFonts w:ascii="Book Antiqua" w:hAnsi="Book Antiqua"/>
          <w:sz w:val="24"/>
          <w:szCs w:val="24"/>
          <w:lang w:val="en-GB"/>
        </w:rPr>
        <w:t xml:space="preserve">been </w:t>
      </w:r>
      <w:r w:rsidR="000C6910" w:rsidRPr="00BA7708">
        <w:rPr>
          <w:rFonts w:ascii="Book Antiqua" w:hAnsi="Book Antiqua"/>
          <w:sz w:val="24"/>
          <w:szCs w:val="24"/>
          <w:lang w:val="en-GB"/>
        </w:rPr>
        <w:t>proposed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begin"/>
      </w:r>
      <w:r w:rsidR="00A309D0" w:rsidRPr="00BA7708">
        <w:rPr>
          <w:rFonts w:ascii="Book Antiqua" w:hAnsi="Book Antiqua"/>
          <w:sz w:val="24"/>
          <w:szCs w:val="24"/>
          <w:lang w:val="en-GB"/>
        </w:rPr>
        <w:instrText xml:space="preserve"> ADDIN EN.CITE &lt;EndNote&gt;&lt;Cite&gt;&lt;Author&gt;Stauber&lt;/Author&gt;&lt;Year&gt;2012&lt;/Year&gt;&lt;RecNum&gt;75&lt;/RecNum&gt;&lt;DisplayText&gt;&lt;style face="superscript"&gt;[14]&lt;/style&gt;&lt;/DisplayText&gt;&lt;record&gt;&lt;rec-number&gt;75&lt;/rec-number&gt;&lt;foreign-keys&gt;&lt;key app="EN" db-id="xaf9fsrarr50raewdtp5fz9rfwdatveezvx5" timestamp="1466394066"&gt;75&lt;/key&gt;&lt;/foreign-keys&gt;&lt;ref-type name="Journal Article"&gt;17&lt;/ref-type&gt;&lt;contributors&gt;&lt;authors&gt;&lt;author&gt;Stauber, T.&lt;/author&gt;&lt;author&gt;Weinert, S.&lt;/author&gt;&lt;author&gt;Jentsch, T. J.&lt;/author&gt;&lt;/authors&gt;&lt;/contributors&gt;&lt;auth-address&gt;Leibniz-Institut fur Molekulare Pharmakologie FMP and Max-Delbruck-Centrum fur Molekulare Medizin MDC, Berlin, Germany.&lt;/auth-address&gt;&lt;titles&gt;&lt;title&gt;Cell biology and physiology of CLC chloride channels and transporters&lt;/title&gt;&lt;secondary-title&gt;Compr Physiol&lt;/secondary-title&gt;&lt;alt-title&gt;Comprehensive Physiology&lt;/alt-title&gt;&lt;/titles&gt;&lt;periodical&gt;&lt;full-title&gt;Compr Physiol&lt;/full-title&gt;&lt;abbr-1&gt;Comprehensive Physiology&lt;/abbr-1&gt;&lt;/periodical&gt;&lt;alt-periodical&gt;&lt;full-title&gt;Compr Physiol&lt;/full-title&gt;&lt;abbr-1&gt;Comprehensive Physiology&lt;/abbr-1&gt;&lt;/alt-periodical&gt;&lt;pages&gt;1701-44&lt;/pages&gt;&lt;volume&gt;2&lt;/volume&gt;&lt;number&gt;3&lt;/number&gt;&lt;edition&gt;2013/06/01&lt;/edition&gt;&lt;keywords&gt;&lt;keyword&gt;Animals&lt;/keyword&gt;&lt;keyword&gt;Cell Membrane/metabolism&lt;/keyword&gt;&lt;keyword&gt;Channelopathies/genetics&lt;/keyword&gt;&lt;keyword&gt;Chloride Channels/genetics/*metabolism/physiology&lt;/keyword&gt;&lt;keyword&gt;Chlorides/metabolism&lt;/keyword&gt;&lt;keyword&gt;Humans&lt;/keyword&gt;&lt;keyword&gt;Ion Pumps/genetics/*metabolism/physiology&lt;/keyword&gt;&lt;keyword&gt;Mice&lt;/keyword&gt;&lt;/keywords&gt;&lt;dates&gt;&lt;year&gt;2012&lt;/year&gt;&lt;pub-dates&gt;&lt;date&gt;Jul&lt;/date&gt;&lt;/pub-dates&gt;&lt;/dates&gt;&lt;isbn&gt;2040-4603&lt;/isbn&gt;&lt;accession-num&gt;23723021&lt;/accession-num&gt;&lt;urls&gt;&lt;/urls&gt;&lt;electronic-resource-num&gt;10.1002/cphy.c110038&lt;/electronic-resource-num&gt;&lt;remote-database-provider&gt;NLM&lt;/remote-database-provider&gt;&lt;language&gt;eng&lt;/language&gt;&lt;/record&gt;&lt;/Cite&gt;&lt;/EndNote&gt;</w:instrTex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separate"/>
      </w:r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[</w:t>
      </w:r>
      <w:hyperlink w:anchor="_ENREF_14" w:tooltip="Stauber, 2012 #75" w:history="1">
        <w:r w:rsidR="008E6CEA" w:rsidRPr="00BA7708">
          <w:rPr>
            <w:rFonts w:ascii="Book Antiqua" w:hAnsi="Book Antiqua"/>
            <w:noProof/>
            <w:sz w:val="24"/>
            <w:szCs w:val="24"/>
            <w:vertAlign w:val="superscript"/>
            <w:lang w:val="en-GB"/>
          </w:rPr>
          <w:t>14</w:t>
        </w:r>
      </w:hyperlink>
      <w:r w:rsidR="00A309D0" w:rsidRPr="00BA7708">
        <w:rPr>
          <w:rFonts w:ascii="Book Antiqua" w:hAnsi="Book Antiqua"/>
          <w:noProof/>
          <w:sz w:val="24"/>
          <w:szCs w:val="24"/>
          <w:vertAlign w:val="superscript"/>
          <w:lang w:val="en-GB"/>
        </w:rPr>
        <w:t>]</w:t>
      </w:r>
      <w:r w:rsidR="000F002B" w:rsidRPr="00BA7708">
        <w:rPr>
          <w:rFonts w:ascii="Book Antiqua" w:hAnsi="Book Antiqua"/>
          <w:sz w:val="24"/>
          <w:szCs w:val="24"/>
          <w:lang w:val="en-GB"/>
        </w:rPr>
        <w:fldChar w:fldCharType="end"/>
      </w:r>
      <w:r w:rsidR="000C6910" w:rsidRPr="00BA7708">
        <w:rPr>
          <w:rFonts w:ascii="Book Antiqua" w:hAnsi="Book Antiqua"/>
          <w:sz w:val="24"/>
          <w:szCs w:val="24"/>
          <w:lang w:val="en-GB"/>
        </w:rPr>
        <w:t>.</w:t>
      </w:r>
      <w:r w:rsidR="00C77604" w:rsidRPr="00BA7708">
        <w:rPr>
          <w:rFonts w:ascii="Book Antiqua" w:hAnsi="Book Antiqua"/>
          <w:sz w:val="24"/>
          <w:szCs w:val="24"/>
          <w:lang w:val="en-GB"/>
        </w:rPr>
        <w:t xml:space="preserve"> Therefore, it is possible that the 2Cl</w:t>
      </w:r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C7760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C77604" w:rsidRPr="00BA7708">
        <w:rPr>
          <w:rFonts w:ascii="Book Antiqua" w:hAnsi="Book Antiqua"/>
          <w:sz w:val="24"/>
          <w:szCs w:val="24"/>
          <w:lang w:val="en-GB"/>
        </w:rPr>
        <w:t>H</w:t>
      </w:r>
      <w:r w:rsidR="00C77604" w:rsidRPr="00BA7708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C77604" w:rsidRPr="00BA7708">
        <w:rPr>
          <w:rFonts w:ascii="Book Antiqua" w:hAnsi="Book Antiqua"/>
          <w:sz w:val="24"/>
          <w:szCs w:val="24"/>
          <w:lang w:val="en-GB"/>
        </w:rPr>
        <w:t xml:space="preserve"> exchange</w:t>
      </w:r>
      <w:r w:rsidR="0065260F" w:rsidRPr="00BA7708">
        <w:rPr>
          <w:rFonts w:ascii="Book Antiqua" w:hAnsi="Book Antiqua"/>
          <w:sz w:val="24"/>
          <w:szCs w:val="24"/>
          <w:lang w:val="en-GB"/>
        </w:rPr>
        <w:t xml:space="preserve"> mode of CLC-5 </w:t>
      </w:r>
      <w:r w:rsidR="0065260F" w:rsidRPr="00BA7708">
        <w:rPr>
          <w:rFonts w:ascii="Book Antiqua" w:hAnsi="Book Antiqua"/>
          <w:sz w:val="24"/>
          <w:szCs w:val="24"/>
          <w:lang w:val="en-GB" w:eastAsia="ja-JP"/>
        </w:rPr>
        <w:t>induces</w:t>
      </w:r>
      <w:r w:rsidR="00C77604" w:rsidRPr="00BA7708">
        <w:rPr>
          <w:rFonts w:ascii="Book Antiqua" w:hAnsi="Book Antiqua"/>
          <w:sz w:val="24"/>
          <w:szCs w:val="24"/>
          <w:lang w:val="en-GB"/>
        </w:rPr>
        <w:t xml:space="preserve"> V-ATPase </w:t>
      </w:r>
      <w:r w:rsidR="0065260F" w:rsidRPr="00BA7708">
        <w:rPr>
          <w:rFonts w:ascii="Book Antiqua" w:hAnsi="Book Antiqua"/>
          <w:sz w:val="24"/>
          <w:szCs w:val="24"/>
          <w:lang w:val="en-GB" w:eastAsia="ja-JP"/>
        </w:rPr>
        <w:t xml:space="preserve">activation </w:t>
      </w:r>
      <w:r w:rsidR="00C77604" w:rsidRPr="00BA7708">
        <w:rPr>
          <w:rFonts w:ascii="Book Antiqua" w:hAnsi="Book Antiqua"/>
          <w:sz w:val="24"/>
          <w:szCs w:val="24"/>
          <w:lang w:val="en-GB"/>
        </w:rPr>
        <w:t xml:space="preserve">by recruiting unknown cellular factors and/or </w:t>
      </w:r>
      <w:r w:rsidR="00314BDA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by </w:t>
      </w:r>
      <w:r w:rsidR="00055246" w:rsidRPr="00BA7708">
        <w:rPr>
          <w:rFonts w:ascii="Book Antiqua" w:hAnsi="Book Antiqua"/>
          <w:sz w:val="24"/>
          <w:szCs w:val="24"/>
          <w:lang w:val="en-GB"/>
        </w:rPr>
        <w:t xml:space="preserve">directly </w:t>
      </w:r>
      <w:r w:rsidR="00C77604" w:rsidRPr="00BA7708">
        <w:rPr>
          <w:rFonts w:ascii="Book Antiqua" w:hAnsi="Book Antiqua"/>
          <w:sz w:val="24"/>
          <w:szCs w:val="24"/>
          <w:lang w:val="en-GB"/>
        </w:rPr>
        <w:t xml:space="preserve">modifying the </w:t>
      </w:r>
      <w:r w:rsidR="00314BDA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function of </w:t>
      </w:r>
      <w:r w:rsidR="00C77604" w:rsidRPr="00BA7708">
        <w:rPr>
          <w:rFonts w:ascii="Book Antiqua" w:hAnsi="Book Antiqua"/>
          <w:sz w:val="24"/>
          <w:szCs w:val="24"/>
          <w:lang w:val="en-GB"/>
        </w:rPr>
        <w:t>V-</w:t>
      </w:r>
      <w:proofErr w:type="gramStart"/>
      <w:r w:rsidR="00C77604" w:rsidRPr="00BA7708">
        <w:rPr>
          <w:rFonts w:ascii="Book Antiqua" w:hAnsi="Book Antiqua"/>
          <w:sz w:val="24"/>
          <w:szCs w:val="24"/>
          <w:lang w:val="en-GB"/>
        </w:rPr>
        <w:t>AT</w:t>
      </w:r>
      <w:r w:rsidR="008B7596" w:rsidRPr="00BA7708">
        <w:rPr>
          <w:rFonts w:ascii="Book Antiqua" w:hAnsi="Book Antiqua"/>
          <w:sz w:val="24"/>
          <w:szCs w:val="24"/>
          <w:lang w:val="en-GB"/>
        </w:rPr>
        <w:t>Pase</w:t>
      </w:r>
      <w:r w:rsidR="000D0874" w:rsidRPr="00BA7708">
        <w:rPr>
          <w:rFonts w:ascii="Book Antiqua" w:hAnsi="Book Antiqua"/>
          <w:sz w:val="24"/>
          <w:szCs w:val="24"/>
          <w:vertAlign w:val="superscript"/>
          <w:lang w:val="en-GB"/>
        </w:rPr>
        <w:t>[</w:t>
      </w:r>
      <w:proofErr w:type="gramEnd"/>
      <w:r w:rsidR="000D0874" w:rsidRPr="00BA7708">
        <w:rPr>
          <w:rFonts w:ascii="Book Antiqua" w:hAnsi="Book Antiqua"/>
          <w:sz w:val="24"/>
          <w:szCs w:val="24"/>
          <w:vertAlign w:val="superscript"/>
          <w:lang w:val="en-GB"/>
        </w:rPr>
        <w:t>11]</w:t>
      </w:r>
      <w:r w:rsidR="008B7596" w:rsidRPr="00BA7708">
        <w:rPr>
          <w:rFonts w:ascii="Book Antiqua" w:hAnsi="Book Antiqua"/>
          <w:sz w:val="24"/>
          <w:szCs w:val="24"/>
          <w:lang w:val="en-GB"/>
        </w:rPr>
        <w:t>.</w:t>
      </w:r>
    </w:p>
    <w:p w:rsidR="008A7249" w:rsidRPr="00BA7708" w:rsidRDefault="008A7249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085C22" w:rsidRPr="002D4D35" w:rsidRDefault="002D4D35" w:rsidP="00BA7708">
      <w:pPr>
        <w:spacing w:line="360" w:lineRule="auto"/>
        <w:contextualSpacing/>
        <w:rPr>
          <w:rFonts w:ascii="Book Antiqua" w:eastAsia="宋体" w:hAnsi="Book Antiqua" w:cs="Times New Roman"/>
          <w:sz w:val="24"/>
          <w:szCs w:val="24"/>
          <w:lang w:val="en-GB"/>
        </w:rPr>
      </w:pPr>
      <w:r>
        <w:rPr>
          <w:rFonts w:ascii="Book Antiqua" w:eastAsia="MS PMincho" w:hAnsi="Book Antiqua" w:cs="Times New Roman"/>
          <w:b/>
          <w:sz w:val="24"/>
          <w:szCs w:val="24"/>
          <w:lang w:val="en-GB"/>
        </w:rPr>
        <w:t>CONCLUSION</w:t>
      </w:r>
    </w:p>
    <w:p w:rsidR="00A87FB8" w:rsidRPr="00BA7708" w:rsidRDefault="00597FAC" w:rsidP="00BA7708">
      <w:pPr>
        <w:widowControl/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 xml:space="preserve">Loss-of-function mutations in CLC-5 </w:t>
      </w:r>
      <w:r w:rsidR="00B403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were </w:t>
      </w:r>
      <w:r w:rsidR="00B40372" w:rsidRPr="00BA7708">
        <w:rPr>
          <w:rFonts w:ascii="Book Antiqua" w:hAnsi="Book Antiqua"/>
          <w:sz w:val="24"/>
          <w:szCs w:val="24"/>
          <w:lang w:val="en-GB"/>
        </w:rPr>
        <w:t>definit</w:t>
      </w:r>
      <w:r w:rsidR="00584F4B" w:rsidRPr="00BA7708">
        <w:rPr>
          <w:rFonts w:ascii="Book Antiqua" w:hAnsi="Book Antiqua"/>
          <w:sz w:val="24"/>
          <w:szCs w:val="24"/>
          <w:lang w:val="en-GB"/>
        </w:rPr>
        <w:t>ely</w:t>
      </w:r>
      <w:r w:rsidR="00B4037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403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shown to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cause Dent's </w:t>
      </w:r>
      <w:r w:rsidR="00515C30" w:rsidRPr="00BA7708">
        <w:rPr>
          <w:rFonts w:ascii="Book Antiqua" w:hAnsi="Book Antiqua"/>
          <w:sz w:val="24"/>
          <w:szCs w:val="24"/>
          <w:lang w:val="en-GB"/>
        </w:rPr>
        <w:t>disease</w:t>
      </w:r>
      <w:r w:rsidR="00D91A2A" w:rsidRPr="00BA7708">
        <w:rPr>
          <w:rFonts w:ascii="Book Antiqua" w:hAnsi="Book Antiqua"/>
          <w:sz w:val="24"/>
          <w:szCs w:val="24"/>
          <w:lang w:val="en-GB"/>
        </w:rPr>
        <w:t xml:space="preserve"> phenotypes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in </w:t>
      </w:r>
      <w:r w:rsidR="00D91A2A" w:rsidRPr="00BA7708">
        <w:rPr>
          <w:rFonts w:ascii="Book Antiqua" w:hAnsi="Book Antiqua"/>
          <w:sz w:val="24"/>
          <w:szCs w:val="24"/>
          <w:lang w:val="en-GB"/>
        </w:rPr>
        <w:t>humans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B403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s well as in</w:t>
      </w:r>
      <w:r w:rsidR="00B4037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mouse models, suggesting the indispensability of CLC-5 for normal </w:t>
      </w:r>
      <w:proofErr w:type="spellStart"/>
      <w:r w:rsidR="00BC2CA9" w:rsidRPr="00BA7708">
        <w:rPr>
          <w:rFonts w:ascii="Book Antiqua" w:hAnsi="Book Antiqua"/>
          <w:sz w:val="24"/>
          <w:szCs w:val="24"/>
          <w:lang w:val="en-GB"/>
        </w:rPr>
        <w:t>endocy</w:t>
      </w:r>
      <w:r w:rsidRPr="00BA7708">
        <w:rPr>
          <w:rFonts w:ascii="Book Antiqua" w:hAnsi="Book Antiqua"/>
          <w:sz w:val="24"/>
          <w:szCs w:val="24"/>
          <w:lang w:val="en-GB"/>
        </w:rPr>
        <w:t>tic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pathway. However, </w:t>
      </w:r>
      <w:r w:rsidR="00B40372" w:rsidRPr="00BA7708">
        <w:rPr>
          <w:rFonts w:ascii="Book Antiqua" w:hAnsi="Book Antiqua"/>
          <w:sz w:val="24"/>
          <w:szCs w:val="24"/>
          <w:lang w:val="en-GB"/>
        </w:rPr>
        <w:t xml:space="preserve">it </w:t>
      </w:r>
      <w:r w:rsidR="00B403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>remains unclear whether</w:t>
      </w:r>
      <w:r w:rsidR="00B4037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B40372"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40372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B40372" w:rsidRPr="00BA7708">
        <w:rPr>
          <w:rFonts w:ascii="Book Antiqua" w:hAnsi="Book Antiqua"/>
          <w:sz w:val="24"/>
          <w:szCs w:val="24"/>
          <w:lang w:val="en-GB"/>
        </w:rPr>
        <w:t xml:space="preserve"> accumulation or V-ATPase</w:t>
      </w:r>
      <w:r w:rsidR="00C14AF0" w:rsidRPr="00BA7708">
        <w:rPr>
          <w:rFonts w:ascii="Book Antiqua" w:hAnsi="Book Antiqua"/>
          <w:sz w:val="24"/>
          <w:szCs w:val="24"/>
          <w:lang w:val="en-GB"/>
        </w:rPr>
        <w:t>-mediated acidification</w:t>
      </w:r>
      <w:r w:rsidR="00B40372" w:rsidRPr="00BA7708">
        <w:rPr>
          <w:rFonts w:ascii="Book Antiqua" w:hAnsi="Book Antiqua"/>
          <w:sz w:val="24"/>
          <w:szCs w:val="24"/>
          <w:lang w:val="en-GB"/>
        </w:rPr>
        <w:t xml:space="preserve"> by CLC-5</w:t>
      </w:r>
      <w:r w:rsidR="00B40372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is more important for normal endocytosis.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2305B" w:rsidRPr="00BA7708">
        <w:rPr>
          <w:rFonts w:ascii="Book Antiqua" w:hAnsi="Book Antiqua"/>
          <w:sz w:val="24"/>
          <w:szCs w:val="24"/>
          <w:lang w:val="en-GB"/>
        </w:rPr>
        <w:t xml:space="preserve">Our </w:t>
      </w:r>
      <w:r w:rsidRPr="00BA7708">
        <w:rPr>
          <w:rFonts w:ascii="Book Antiqua" w:hAnsi="Book Antiqua"/>
          <w:sz w:val="24"/>
          <w:szCs w:val="24"/>
          <w:lang w:val="en-GB"/>
        </w:rPr>
        <w:t>recen</w:t>
      </w:r>
      <w:r w:rsidR="00334121" w:rsidRPr="00BA7708">
        <w:rPr>
          <w:rFonts w:ascii="Book Antiqua" w:hAnsi="Book Antiqua"/>
          <w:sz w:val="24"/>
          <w:szCs w:val="24"/>
          <w:lang w:val="en-GB"/>
        </w:rPr>
        <w:t xml:space="preserve">t study </w:t>
      </w:r>
      <w:r w:rsidR="0002305B" w:rsidRPr="00BA7708">
        <w:rPr>
          <w:rFonts w:ascii="Book Antiqua" w:hAnsi="Book Antiqua"/>
          <w:sz w:val="24"/>
          <w:szCs w:val="24"/>
          <w:lang w:val="en-GB"/>
        </w:rPr>
        <w:t xml:space="preserve">focusing </w:t>
      </w:r>
      <w:r w:rsidR="008E55F2" w:rsidRPr="00BA7708">
        <w:rPr>
          <w:rFonts w:ascii="Book Antiqua" w:hAnsi="Book Antiqua"/>
          <w:sz w:val="24"/>
          <w:szCs w:val="24"/>
          <w:lang w:val="en-GB"/>
        </w:rPr>
        <w:t xml:space="preserve">on </w:t>
      </w:r>
      <w:r w:rsidR="0002305B" w:rsidRPr="00BA7708">
        <w:rPr>
          <w:rFonts w:ascii="Book Antiqua" w:hAnsi="Book Antiqua"/>
          <w:sz w:val="24"/>
          <w:szCs w:val="24"/>
          <w:lang w:val="en-GB"/>
        </w:rPr>
        <w:t xml:space="preserve">disease-causing mechanisms of </w:t>
      </w:r>
      <w:r w:rsidR="00E2351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the</w:t>
      </w:r>
      <w:r w:rsidR="00E2351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2305B" w:rsidRPr="00BA7708">
        <w:rPr>
          <w:rFonts w:ascii="Book Antiqua" w:hAnsi="Book Antiqua"/>
          <w:sz w:val="24"/>
          <w:szCs w:val="24"/>
          <w:lang w:val="en-GB"/>
        </w:rPr>
        <w:t>E211Q mutant</w:t>
      </w:r>
      <w:r w:rsidR="0002305B"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E2351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of CLC-5</w:t>
      </w:r>
      <w:r w:rsidR="00E2351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02305B" w:rsidRPr="00BA7708">
        <w:rPr>
          <w:rFonts w:ascii="Book Antiqua" w:hAnsi="Book Antiqua"/>
          <w:sz w:val="24"/>
          <w:szCs w:val="24"/>
          <w:lang w:val="en-GB"/>
        </w:rPr>
        <w:t xml:space="preserve">revealed </w:t>
      </w:r>
      <w:r w:rsidR="00334121" w:rsidRPr="00BA7708">
        <w:rPr>
          <w:rFonts w:ascii="Book Antiqua" w:hAnsi="Book Antiqua"/>
          <w:sz w:val="24"/>
          <w:szCs w:val="24"/>
          <w:lang w:val="en-GB"/>
        </w:rPr>
        <w:t>that impaired</w:t>
      </w:r>
      <w:r w:rsidR="008E55F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8E55F2"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8E55F2" w:rsidRPr="00BA7708">
        <w:rPr>
          <w:rFonts w:ascii="Book Antiqua" w:hAnsi="Book Antiqua"/>
          <w:sz w:val="24"/>
          <w:szCs w:val="24"/>
          <w:lang w:val="en-GB"/>
        </w:rPr>
        <w:t xml:space="preserve"> acidification </w:t>
      </w:r>
      <w:r w:rsidR="00C4757D" w:rsidRPr="00BA7708">
        <w:rPr>
          <w:rFonts w:ascii="Book Antiqua" w:hAnsi="Book Antiqua"/>
          <w:sz w:val="24"/>
          <w:szCs w:val="24"/>
          <w:lang w:val="en-GB" w:eastAsia="ja-JP"/>
        </w:rPr>
        <w:t>caused by</w:t>
      </w:r>
      <w:r w:rsidR="008E55F2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C4757D" w:rsidRPr="00BA7708">
        <w:rPr>
          <w:rFonts w:ascii="Book Antiqua" w:hAnsi="Book Antiqua"/>
          <w:sz w:val="24"/>
          <w:szCs w:val="24"/>
          <w:lang w:val="en-GB"/>
        </w:rPr>
        <w:t>in</w:t>
      </w:r>
      <w:r w:rsidR="00C4757D" w:rsidRPr="00BA7708">
        <w:rPr>
          <w:rFonts w:ascii="Book Antiqua" w:hAnsi="Book Antiqua"/>
          <w:sz w:val="24"/>
          <w:szCs w:val="24"/>
          <w:lang w:val="en-GB" w:eastAsia="ja-JP"/>
        </w:rPr>
        <w:t>adequate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="00C4757D" w:rsidRPr="00BA7708">
        <w:rPr>
          <w:rFonts w:ascii="Book Antiqua" w:hAnsi="Book Antiqua"/>
          <w:sz w:val="24"/>
          <w:szCs w:val="24"/>
          <w:lang w:val="en-GB" w:eastAsia="ja-JP"/>
        </w:rPr>
        <w:t xml:space="preserve">CLC-5-induced </w:t>
      </w:r>
      <w:r w:rsidRPr="00BA7708">
        <w:rPr>
          <w:rFonts w:ascii="Book Antiqua" w:hAnsi="Book Antiqua"/>
          <w:sz w:val="24"/>
          <w:szCs w:val="24"/>
          <w:lang w:val="en-GB"/>
        </w:rPr>
        <w:lastRenderedPageBreak/>
        <w:t xml:space="preserve">V-ATPase activation </w:t>
      </w:r>
      <w:r w:rsidR="0002305B" w:rsidRPr="00BA7708">
        <w:rPr>
          <w:rFonts w:ascii="Book Antiqua" w:hAnsi="Book Antiqua"/>
          <w:sz w:val="24"/>
          <w:szCs w:val="24"/>
          <w:lang w:val="en-GB"/>
        </w:rPr>
        <w:t xml:space="preserve">may </w:t>
      </w:r>
      <w:r w:rsidR="00C4757D" w:rsidRPr="00BA7708">
        <w:rPr>
          <w:rFonts w:ascii="Book Antiqua" w:hAnsi="Book Antiqua"/>
          <w:sz w:val="24"/>
          <w:szCs w:val="24"/>
          <w:lang w:val="en-GB"/>
        </w:rPr>
        <w:t xml:space="preserve">play a </w:t>
      </w:r>
      <w:r w:rsidR="00C4757D" w:rsidRPr="00BA7708">
        <w:rPr>
          <w:rFonts w:ascii="Book Antiqua" w:hAnsi="Book Antiqua"/>
          <w:sz w:val="24"/>
          <w:szCs w:val="24"/>
          <w:lang w:val="en-GB" w:eastAsia="ja-JP"/>
        </w:rPr>
        <w:t>key</w:t>
      </w:r>
      <w:r w:rsidR="0002305B" w:rsidRPr="00BA7708">
        <w:rPr>
          <w:rFonts w:ascii="Book Antiqua" w:hAnsi="Book Antiqua"/>
          <w:sz w:val="24"/>
          <w:szCs w:val="24"/>
          <w:lang w:val="en-GB"/>
        </w:rPr>
        <w:t xml:space="preserve"> role in the </w:t>
      </w:r>
      <w:r w:rsidR="00C4757D" w:rsidRPr="00BA7708">
        <w:rPr>
          <w:rFonts w:ascii="Book Antiqua" w:hAnsi="Book Antiqua"/>
          <w:sz w:val="24"/>
          <w:szCs w:val="24"/>
          <w:lang w:val="en-GB" w:eastAsia="ja-JP"/>
        </w:rPr>
        <w:t>aetiology</w:t>
      </w:r>
      <w:r w:rsidR="0002305B" w:rsidRPr="00BA7708">
        <w:rPr>
          <w:rFonts w:ascii="Book Antiqua" w:hAnsi="Book Antiqua"/>
          <w:sz w:val="24"/>
          <w:szCs w:val="24"/>
          <w:lang w:val="en-GB"/>
        </w:rPr>
        <w:t xml:space="preserve"> of </w:t>
      </w:r>
      <w:r w:rsidRPr="00BA7708">
        <w:rPr>
          <w:rFonts w:ascii="Book Antiqua" w:hAnsi="Book Antiqua"/>
          <w:sz w:val="24"/>
          <w:szCs w:val="24"/>
          <w:lang w:val="en-GB"/>
        </w:rPr>
        <w:t>Dent's disease</w:t>
      </w:r>
      <w:r w:rsidR="0002305B" w:rsidRPr="00BA7708">
        <w:rPr>
          <w:rFonts w:ascii="Book Antiqua" w:hAnsi="Book Antiqua"/>
          <w:sz w:val="24"/>
          <w:szCs w:val="24"/>
          <w:lang w:val="en-GB"/>
        </w:rPr>
        <w:t>. However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, </w:t>
      </w:r>
      <w:r w:rsidR="0002305B" w:rsidRPr="00BA7708">
        <w:rPr>
          <w:rFonts w:ascii="Book Antiqua" w:hAnsi="Book Antiqua"/>
          <w:sz w:val="24"/>
          <w:szCs w:val="24"/>
          <w:lang w:val="en-GB"/>
        </w:rPr>
        <w:t xml:space="preserve">future studies </w:t>
      </w:r>
      <w:r w:rsidR="00E2351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are necessary</w:t>
      </w:r>
      <w:r w:rsidR="0002305B" w:rsidRPr="00BA7708">
        <w:rPr>
          <w:rFonts w:ascii="Book Antiqua" w:hAnsi="Book Antiqua"/>
          <w:sz w:val="24"/>
          <w:szCs w:val="24"/>
          <w:lang w:val="en-GB"/>
        </w:rPr>
        <w:t xml:space="preserve"> to clarify 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the potentially critical role of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BA7708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Pr="00BA7708">
        <w:rPr>
          <w:rFonts w:ascii="Book Antiqua" w:hAnsi="Book Antiqua"/>
          <w:sz w:val="24"/>
          <w:szCs w:val="24"/>
          <w:lang w:val="en-GB"/>
        </w:rPr>
        <w:t xml:space="preserve"> accumulation, as suggested by </w:t>
      </w:r>
      <w:r w:rsidR="00E23514" w:rsidRPr="00BA7708">
        <w:rPr>
          <w:rFonts w:ascii="Book Antiqua" w:hAnsi="Book Antiqua"/>
          <w:sz w:val="24"/>
          <w:szCs w:val="24"/>
          <w:lang w:val="en-GB"/>
        </w:rPr>
        <w:t xml:space="preserve">the </w:t>
      </w:r>
      <w:r w:rsidR="00E2351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findings</w:t>
      </w:r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</w:t>
      </w:r>
      <w:r w:rsidR="00E2351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in</w:t>
      </w:r>
      <w:r w:rsidR="00E23514"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r w:rsidRPr="00BA7708">
        <w:rPr>
          <w:rFonts w:ascii="Book Antiqua" w:hAnsi="Book Antiqua"/>
          <w:sz w:val="24"/>
          <w:szCs w:val="24"/>
          <w:lang w:val="en-GB"/>
        </w:rPr>
        <w:t>mice carrying the E211A mutation</w:t>
      </w:r>
      <w:r w:rsidR="00822356" w:rsidRPr="00BA7708">
        <w:rPr>
          <w:rFonts w:ascii="Book Antiqua" w:hAnsi="Book Antiqua"/>
          <w:sz w:val="24"/>
          <w:szCs w:val="24"/>
          <w:lang w:val="en-GB"/>
        </w:rPr>
        <w:t>.</w:t>
      </w:r>
    </w:p>
    <w:p w:rsidR="00597FAC" w:rsidRPr="00BA7708" w:rsidRDefault="00597FAC" w:rsidP="00BA7708">
      <w:pPr>
        <w:widowControl/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</w:p>
    <w:p w:rsidR="00177AFB" w:rsidRPr="002D4D35" w:rsidRDefault="002D4D35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2D4D35">
        <w:rPr>
          <w:rFonts w:ascii="Book Antiqua" w:hAnsi="Book Antiqua"/>
          <w:b/>
          <w:sz w:val="24"/>
          <w:szCs w:val="24"/>
          <w:lang w:val="en-GB"/>
        </w:rPr>
        <w:t>ACKNOWLEDGMENTS</w:t>
      </w:r>
    </w:p>
    <w:p w:rsidR="00AF2CB4" w:rsidRPr="00BA7708" w:rsidRDefault="00517B17" w:rsidP="00BA7708">
      <w:pPr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t xml:space="preserve">We wish to acknowledge </w:t>
      </w:r>
      <w:proofErr w:type="spellStart"/>
      <w:r w:rsidRPr="00BA7708">
        <w:rPr>
          <w:rFonts w:ascii="Book Antiqua" w:eastAsia="MS PMincho" w:hAnsi="Book Antiqua" w:cs="Times New Roman"/>
          <w:sz w:val="24"/>
          <w:szCs w:val="24"/>
          <w:lang w:val="en-GB"/>
        </w:rPr>
        <w:t>Dr</w:t>
      </w:r>
      <w:r w:rsidR="00E23514" w:rsidRPr="00BA7708">
        <w:rPr>
          <w:rFonts w:ascii="Book Antiqua" w:eastAsia="MS PMincho" w:hAnsi="Book Antiqua" w:cs="Times New Roman"/>
          <w:sz w:val="24"/>
          <w:szCs w:val="24"/>
          <w:lang w:val="en-GB"/>
        </w:rPr>
        <w:t>s</w:t>
      </w:r>
      <w:r w:rsidRPr="00BA7708">
        <w:rPr>
          <w:rFonts w:ascii="Book Antiqua" w:hAnsi="Book Antiqua"/>
          <w:sz w:val="24"/>
          <w:szCs w:val="24"/>
          <w:lang w:val="en-GB"/>
        </w:rPr>
        <w:t>.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Akira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Ashida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, Daisuke Yamamoto,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Yoshitsugu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Kaku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and Takashi </w:t>
      </w:r>
      <w:proofErr w:type="spellStart"/>
      <w:r w:rsidRPr="00BA7708">
        <w:rPr>
          <w:rFonts w:ascii="Book Antiqua" w:hAnsi="Book Antiqua"/>
          <w:sz w:val="24"/>
          <w:szCs w:val="24"/>
          <w:lang w:val="en-GB"/>
        </w:rPr>
        <w:t>Sekine</w:t>
      </w:r>
      <w:proofErr w:type="spellEnd"/>
      <w:r w:rsidRPr="00BA7708">
        <w:rPr>
          <w:rFonts w:ascii="Book Antiqua" w:hAnsi="Book Antiqua"/>
          <w:sz w:val="24"/>
          <w:szCs w:val="24"/>
          <w:lang w:val="en-GB"/>
        </w:rPr>
        <w:t xml:space="preserve"> for their valuable </w:t>
      </w:r>
      <w:r w:rsidR="00DA4850" w:rsidRPr="00BA7708">
        <w:rPr>
          <w:rFonts w:ascii="Book Antiqua" w:hAnsi="Book Antiqua"/>
          <w:sz w:val="24"/>
          <w:szCs w:val="24"/>
          <w:lang w:val="en-GB"/>
        </w:rPr>
        <w:t xml:space="preserve">contribution to </w:t>
      </w:r>
      <w:r w:rsidRPr="00BA7708">
        <w:rPr>
          <w:rFonts w:ascii="Book Antiqua" w:hAnsi="Book Antiqua"/>
          <w:sz w:val="24"/>
          <w:szCs w:val="24"/>
          <w:lang w:val="en-GB"/>
        </w:rPr>
        <w:t>our previous work.</w:t>
      </w:r>
    </w:p>
    <w:p w:rsidR="002D4D35" w:rsidRPr="00CF3851" w:rsidRDefault="00A91EAD" w:rsidP="00CF3851">
      <w:pPr>
        <w:widowControl/>
        <w:spacing w:line="360" w:lineRule="auto"/>
        <w:contextualSpacing/>
        <w:rPr>
          <w:rFonts w:ascii="Book Antiqua" w:hAnsi="Book Antiqua"/>
          <w:sz w:val="24"/>
          <w:szCs w:val="24"/>
          <w:lang w:val="en-GB"/>
        </w:rPr>
      </w:pPr>
      <w:r w:rsidRPr="00BA7708">
        <w:rPr>
          <w:rFonts w:ascii="Book Antiqua" w:hAnsi="Book Antiqua"/>
          <w:sz w:val="24"/>
          <w:szCs w:val="24"/>
          <w:lang w:val="en-GB"/>
        </w:rPr>
        <w:br w:type="page"/>
      </w:r>
      <w:r w:rsidR="002D4D35" w:rsidRPr="00CF3851">
        <w:rPr>
          <w:rFonts w:ascii="Book Antiqua" w:hAnsi="Book Antiqua"/>
          <w:b/>
          <w:sz w:val="24"/>
          <w:szCs w:val="24"/>
          <w:lang w:val="en-GB"/>
        </w:rPr>
        <w:lastRenderedPageBreak/>
        <w:t>REFERENCES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Forgac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. Vacuolar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TPas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: rotary proton pumps in physiology and pathophysiology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Nat Rev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ell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7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917-929 [PMID: 17912264 DOI: 10.1038/nrm227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Jefferies KC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ipriano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DJ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Forgac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. Function, structure and regulation of the vacuolar (H+)-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TPas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rch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phy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8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476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33-42 [PMID: 18406336 DOI: 10.1016/j.abb.2008.03.025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3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Nishi T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Forgac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The vacuolar (H+)-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TPas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>--nature's most versatile proton pumps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Nat Rev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Cell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2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94-103 [PMID: 11836511 DOI: 10.1038/nrm729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Günther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W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üchow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uzeaud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F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Vandewall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J. ClC-5, the chloride channel mutated in Dent's disease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olocaliz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with the proton pump in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endocytotically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ctive kidney cells. </w:t>
      </w:r>
      <w:proofErr w:type="spellStart"/>
      <w:r w:rsidR="00331881">
        <w:rPr>
          <w:rFonts w:ascii="Book Antiqua" w:eastAsia="宋体" w:hAnsi="Book Antiqua" w:cs="宋体"/>
          <w:i/>
          <w:iCs/>
          <w:kern w:val="0"/>
          <w:sz w:val="24"/>
          <w:szCs w:val="24"/>
        </w:rPr>
        <w:t>Proc</w:t>
      </w:r>
      <w:proofErr w:type="spellEnd"/>
      <w:r w:rsidR="0033188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="00331881">
        <w:rPr>
          <w:rFonts w:ascii="Book Antiqua" w:eastAsia="宋体" w:hAnsi="Book Antiqua" w:cs="宋体"/>
          <w:i/>
          <w:iCs/>
          <w:kern w:val="0"/>
          <w:sz w:val="24"/>
          <w:szCs w:val="24"/>
        </w:rPr>
        <w:t>Natl</w:t>
      </w:r>
      <w:proofErr w:type="spellEnd"/>
      <w:r w:rsidR="0033188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="00331881">
        <w:rPr>
          <w:rFonts w:ascii="Book Antiqua" w:eastAsia="宋体" w:hAnsi="Book Antiqua" w:cs="宋体"/>
          <w:i/>
          <w:iCs/>
          <w:kern w:val="0"/>
          <w:sz w:val="24"/>
          <w:szCs w:val="24"/>
        </w:rPr>
        <w:t>Acad</w:t>
      </w:r>
      <w:proofErr w:type="spellEnd"/>
      <w:r w:rsidR="0033188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="00331881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="0033188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US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A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8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95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8075-8080 [PMID: 9653142 DOI: 10.1073/pnas.95.14.8075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Wrong OM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Norde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G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Fees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G. Dent's disease; a familial proximal renal tubular syndrome with low-molecular-weight proteinuri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ypercalciuri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nephrocalcinosi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metabolic bone disease, progressive renal failure and a marked male predominance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QJM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4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87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473-493 [PMID: 7922301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6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Günther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W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Piwo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N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J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he ClC-5 chloride channel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knock-out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ouse - an animal model for Dent's disease.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flugers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Arch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3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445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456-462 [PMID: 12548389 DOI: 10.1007/s00424-002-0950-6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7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Picollo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Pu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. Chloride/proton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ntiport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ctivity of mammalian CLC proteins ClC-4 and ClC-5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atur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5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436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420-423 [PMID: 16034421 DOI: 10.1038/nature0372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8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cheel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O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Zdebik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ourde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J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Voltage-dependent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electrogenic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hloride/proton exchange by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end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LC proteins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atur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5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436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424-427 [PMID: 16034422 DOI: 10.1038/nature0386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9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Zifarelli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G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Pu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. Conversion of the 2 </w:t>
      </w:r>
      <w:proofErr w:type="spellStart"/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>(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)/1 H+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ntiport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lC-5 in a NO3(-)/H+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ntiport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by a single point mutation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EMBO J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9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75-182 [PMID: 19131966 DOI: 10.1038/emboj.2008.284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0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Novarino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G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Weiner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Rickhei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G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J.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End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hloride-proton exchange rather than chloride conductance is crucial for renal endocytosi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enc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2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398-1401 [PMID: 20430975 DOI: 10.1126/science.118807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1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atoh N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Yamada H, Yamazaki O, Suzuki M, Nakamura M, Suzuki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shid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Yamamoto D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Kaku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Y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ekin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, Seki G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orit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. A pure chloride channel mutant of CLC-5 causes Dent's disease via insufficient V-ATPase activation.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flugers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Arch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6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46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183-1196 [PMID: 27044412 DOI: 10.1007/s00424-016-1808-7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2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J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teinmey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K, Schwarz G. Primary structure of Torpedo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armorat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hloride channel isolated by expression cloning in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Xenopu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oocyte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atur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4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510-514 [PMID: 2174129 DOI: 10.1038/348510a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3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J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Poë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Fuhrman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C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Zdebik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A. Physiological functions of CLC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 channels gleaned from human genetic disease and mouse models.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Annu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v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5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67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779-807 [PMID: 15709978 DOI: 10.1146/annurev.physiol.67.032003.153245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4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tauber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Weiner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J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ell biology and physiology of CLC chloride channels and transporters.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Compr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2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701-1744 [PMID: 23723021 DOI: 10.1002/cphy.c110038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15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Claverie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-Martín F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Ramos-Trujillo E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arcí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Nieto V. Dent's disease: clinical features and molecular basis.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ediatr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ephr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1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6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693-704 [PMID: 20936522 DOI: 10.1007/s00467-010-1657-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6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Devuyst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O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Thakk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RV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Dent's disease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Orphanet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J Rare Dis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5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28 [PMID: 20946626 DOI: 10.1186/1750-1172-5-28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7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teinmeyer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K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chwappa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B, Bens M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Vandewall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J. Cloning and functional expression of rat CLC-5, a chloride channel related to kidney disease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Chem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5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70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31172-31177 [PMID: 8537381 DOI: 10.1074/jbc.270.52.3117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8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ayer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A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Stewart G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oes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H, Gray MA, Pearce SH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oodship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H, Simmons NL. The voltage-dependent </w:t>
      </w:r>
      <w:proofErr w:type="spellStart"/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>(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) channel ClC-5 and plasma membrane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(-)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onductanc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of mouse renal collecting duct cells (mIMCD-3)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1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536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769-783 [PMID: 11691871 DOI: 10.1111/j.1469-7793.2001.00769.x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19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Pusch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Zifarelli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G. ClC-5: Physiological role and biophysical mechanism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Cell Calcium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5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5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57-66 [PMID: 25443653 DOI: 10.1016/j.ceca.2014.09.007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0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akamoto H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ado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Y, Naito I, Kwon TH, Inoue S, Endo K, Kawasaki M, Uchida S, Nielsen S, Sasaki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arumo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F. Cellular and subcellular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immunolocalizatio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of ClC-5 channel in mouse kidney: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olocalizatio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with H+-ATPase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9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77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F957-F965 [PMID: 10600943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1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Brown D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Paunescu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G, Breton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arshansky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V. Regulation of the V-ATPase in kidney epithelial cells: dual role in acid-base homeostasis and vesicle trafficking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Exp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9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12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762-1772 [PMID: 19448085 DOI: 10.1242/jeb.028803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22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Forgac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. Structure and properties of the vacuolar (H+)-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TPas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Chem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9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74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2951-12954 [PMID: 10224039 DOI: 10.1074/jbc.274.19.12951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3 </w:t>
      </w:r>
      <w:proofErr w:type="gram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Bowman</w:t>
      </w:r>
      <w:proofErr w:type="gram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EJ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Bowman BJ. Cellular role of the V-ATPase in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Neurospor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rass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: analysis of mutants resistant to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oncanamyci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or lacking the catalytic subunit A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Exp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03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97-106 [PMID: 10600678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4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Forgac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. Structure, function and regulation of the vacuolar (H+)-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TPas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FEBS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Let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8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440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258-263 [PMID: 9872382 DOI: 10.1016/S0014-5793(98)01425-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5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Mellman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I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Fuchs R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eleniu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. Acidification of the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endocytic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nd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exocytic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pathways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Annu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v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86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55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663-700 [PMID: 2874766 DOI: 10.1146/annurev.bi.55.070186.003311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6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Gluck S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Nelson R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The role of the V-ATPase in renal epithelial H+ transport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Exp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2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72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205-218 [PMID: 133709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7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un-Wada GH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Wada Y. Vacuolar-type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proton pump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TPas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: acidification and pathological relationships.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Hist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Histopath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3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805-815 [PMID: 2346014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8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Al-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bataineh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M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Gong F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arciszy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L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yerburg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M, Pastor-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ol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NM. Regulation of proximal tubule vacuolar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(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+)-ATPase by PKA and AMP-activated protein kinase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nal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4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06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F981-F995 [PMID: 24553431 DOI: 10.1152/ajprenal.00362.2013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29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Wagner CA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Finberg KE, Breton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arshansky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V, Brown D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eibe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P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Renal vacuolar H+-ATPase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v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4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84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263-1314 [PMID: 15383652 DOI: 10.1152/physrev.00045.2003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30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Biner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L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rpin-Bot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P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offing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, Wang X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Knepp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, Hebert SC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Kaissling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B. Human cortical distal nephron: distribution of electrolyte and water transport pathway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Am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Soc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ephr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2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3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836-847 [PMID: 1191224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31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Wu MS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iemesderf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D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iebi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G, Aronson PS. Role of NHE3 in mediating renal brush border Na+-H+ exchange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daptation to metabolic acidosis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Chem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6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71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32749-32752 [PMID: 8955109 DOI: 10.1074/jbc.271.51.32749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32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Boron WF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cid-base transport by the renal proximal tubule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Am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Soc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ephr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6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7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2368-2382 [PMID: 16914536 DOI: 10.1681/asn.200606062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33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Vallon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V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chwark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R, Richter K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ropo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. Role of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Na(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+)/H(+) exchanger NHE3 in nephron function: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icropunctur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tudies with S3226, an inhibitor of NHE3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nal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7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F375-F379 [PMID: 10710541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34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Wang T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Yang CL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bbiati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chulthei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PJ, Shull GE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iebi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G, Aronson PS. Mechanism of proximal tubule bicarbonate absorption in NHE3 null mice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9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77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F298-F302 [PMID: 10444585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35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Chan YL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iebi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G. Relationship between sodium and bicarbonate transport in the rat proximal convoluted tubule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81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40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F222-F230 [PMID: 7212069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36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Zimolo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Z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Montrose MH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ur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H. H+ extrusion by an apical vacuolar-type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(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+)-ATPase in rat renal proximal tubule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Membr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2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26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9-26 [PMID: 1317456 DOI: 10.1007/BF00233457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37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Escobar L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ejí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N, Gil H, Santos F. Distal renal tubular acidosis: a hereditary disease with an inadequate urinary H</w:t>
      </w:r>
      <w:r w:rsidRPr="00CF3851">
        <w:rPr>
          <w:rFonts w:ascii="Cambria Math" w:eastAsia="MS Mincho" w:hAnsi="Cambria Math" w:cs="Cambria Math"/>
          <w:kern w:val="0"/>
          <w:sz w:val="24"/>
          <w:szCs w:val="24"/>
        </w:rPr>
        <w:t>⁺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excretion.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efrologi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3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3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289-296 [PMID: 23640117 DOI: 10.3265/Nefrologia.pre2012.Oct.1159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38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Karet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F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Finberg KE, Nelson RD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Nayi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oca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H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anjad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A, Rodriguez-Soriano J, Santos F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remer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W, Di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Pietro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offbrand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BI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Winiarski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akkaloglu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Oze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Dusunse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oody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P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ulto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A, Wu DK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kvorak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B, Morton CC, Cunningham MJ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h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V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ifto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RP. Mutations in the gene encoding B1 subunit of H+-ATPase cause renal tubular acidosis with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ensorineur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deafnes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at Genet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9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1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84-90 [PMID: 9916796 DOI: 10.1038/502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39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Zhang J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Fust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DG, Cameron M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Quiñon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H, Griffith C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Xi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XS, Moe OW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Incomplete distal renal tubular acidosis from a heterozygous mutation of the V-ATPase B1 subunit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nal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4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07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F1063-F1071 [PMID: 25164082 DOI: 10.1152/ajprenal.00408.2014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0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Karet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F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Finberg KE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Nayi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akkaloglu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Oze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ulto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anjad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A, Al-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abba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EA, Medina JF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ifto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RP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ocalization of a gene for autosomal recessive distal renal tubular acidosis with normal hearing (rdRTA2) to 7q33-34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Am J Hum Genet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9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65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656-1665 [PMID: 10577919 DOI: 10.1086/302679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1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Maxson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, Grinstein S. The vacuolar-type H</w:t>
      </w:r>
      <w:r w:rsidRPr="00CF3851">
        <w:rPr>
          <w:rFonts w:ascii="Cambria Math" w:eastAsia="MS Mincho" w:hAnsi="Cambria Math" w:cs="Cambria Math"/>
          <w:kern w:val="0"/>
          <w:sz w:val="24"/>
          <w:szCs w:val="24"/>
        </w:rPr>
        <w:t>⁺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ATPase at a glance - more than a proton pump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Cell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4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27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4987-4993 [PMID: 25453113 DOI: 10.1242/jcs.15855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2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Hurtado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-Lorenzo A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Skinner M, El Annan J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Futai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, Sun-Wada GH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ourgoi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Casanova J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Wildema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echou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usiello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DA, Brown D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arshansky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V. V-ATPase interacts with ARNO and Arf6 in early endosomes and regulates the protein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degradativ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pathway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Nat Cell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6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24-136 [PMID: 16415858 DOI: 10.1038/ncb1348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43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Marshansky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V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The V-ATPase a2-subunit as a putative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end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pH-sensor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Soc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Trans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7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5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092-1099 [PMID: 17956287 DOI: 10.1042/bst035109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4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Zoncu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R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, Bar-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Peled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Efeya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Wang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ancak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Y, Sabatini DM. mTORC1 senses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ys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mino acids through an inside-out mechanism that requires the vacuolar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(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+)-ATPase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enc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1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34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678-683 [PMID: 22053050 DOI: 10.1126/science.1207056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5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Kim 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oraksh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Hicks P, Li L, Neufeld TP, Guan KL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Regulation of TORC1 by Rag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TPase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in nutrient response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Nat Cell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8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0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935-945 [PMID: 18604198 DOI: 10.1038/ncb1753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6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Efeyan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A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Zoncu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R, Sabatini DM. Amino acids and mTORC1: from lysosomes to disease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Trends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Med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2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524-533 [PMID: 22749019 DOI: 10.1016/j.molmed.2012.05.007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7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Hu Y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arraro-Lacroix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LR, Wang A, Owen C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ajenov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E, Corey PN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rumel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H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Voronov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I.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ys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pH Plays a Key Role in Regulation of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TO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ctivity in Osteoclast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Cell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6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17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413-425 [PMID: 26212375 DOI: 10.1002/jcb.25287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8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ancak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Y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, Bar-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Peled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L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Zoncu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R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arkhard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L, Nada S, Sabatini DM.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Ragulato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Rag complex targets mTORC1 to the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ys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urface and is necessary for its activation by amino acid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Cell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41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290-303 [PMID: 20381137 DOI: 10.1016/j.cell.2010.02.024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49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Puertollano R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.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TO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nd lysosome regulation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F1000Prime Rep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4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6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52 [PMID: 25184042 DOI: 10.12703/p6-5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50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Piwon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N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ünth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W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chwak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ös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R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J. ClC-5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 -channel disruption impairs endocytosis in a mouse model for Dent's disease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atur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40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369-373 [PMID: 11099045 DOI: 10.1038/35042597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1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Wang SS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Devuys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O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ourtoy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PJ, Wang XT, Wang H, Wang Y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Thakk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RV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uggino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uggino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WB. Mice lacking renal chloride channel, CLC-5, are a model for Dent's disease, a nephrolithiasis disorder associated with defective receptor-mediated endocytosi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Hum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M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Genet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9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2937-2945 [PMID: 11115837 DOI: 10.1093/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mg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>/9.20.2937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2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Hara-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Chikuma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M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Wang Y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uggino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E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uggino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WB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Verkma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S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Impaired acidification in early endosomes of ClC-5 deficient proximal tubule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chem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phys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Res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Commu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5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29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941-946 [PMID: 15752747 DOI: 10.1016/j.bbrc.2005.02.06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3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Friedrich T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reiderhoff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J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utational analysis demonstrates that ClC-4 and ClC-5 directly mediate plasma membrane current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Bi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Chem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9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74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896-902 [PMID: 9873029 DOI: 10.1074/jbc.274.2.896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4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Dutzler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R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Campbell EB, MacKinnon R. Gating the selectivity filter in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C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hloride channels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enc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3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00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08-112 [PMID: 12649487 DOI: 10.1126/science.1082708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5 </w:t>
      </w:r>
      <w:proofErr w:type="gram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Yin</w:t>
      </w:r>
      <w:proofErr w:type="gram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J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Kuang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Z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ahankali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U, Beck TL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Ion transit pathways and gating in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C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hloride channels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roteins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04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57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414-421 [PMID: 15340928 DOI: 10.1002/prot.20208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6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ekine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T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Komod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F, Miura K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Takit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, Shimadzu M, Matsuyama T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Ashida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Igarashi T. Japanese Dent disease has a wider clinical spectrum than Dent disease in Europe/USA: genetic and clinical studies of 86 unrelated patients 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lastRenderedPageBreak/>
        <w:t xml:space="preserve">with low-molecular-weight proteinuria.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Nephrol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Dial Transplant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4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9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376-384 [PMID: 24081861 DOI: 10.1093/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nd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>/gft394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7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Ishida Y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Nayak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Mindel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rab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. </w:t>
      </w:r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A model of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ys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pH regulation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Gen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3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141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705-720 [PMID: 23712550 DOI: 10.1085/jgp.20121093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8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Weinert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S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Jabs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upanchar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chweiz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imb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N, Richter M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Rademan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tauber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Kornak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U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Jentsch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TJ. </w:t>
      </w:r>
      <w:proofErr w:type="spellStart"/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ys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pathology and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osteopetrosis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upon loss of H+-driven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ys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>- accumulation.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Science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32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401-1403 [PMID: 20430974 DOI: 10.1126/science.1188072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59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Smith AJ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Lippia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D. Direct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endosoma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cidification by the outwardly rectifying CLC-5 </w:t>
      </w:r>
      <w:proofErr w:type="spellStart"/>
      <w:proofErr w:type="gram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C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>(</w:t>
      </w:r>
      <w:proofErr w:type="gram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)/H(+) exchanger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0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588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2033-2045 [PMID: 20421284 DOI: 10.1113/jphysiol.2010.18854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60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Amlal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H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Goe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A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oleimani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. Activation of H+-ATPase by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hypotonicity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: a novel regulatory mechanism for H+ secretion in IMCD cells. </w:t>
      </w:r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Am J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hysiol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1998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275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F487-F501 [PMID: 9755120]</w:t>
      </w:r>
    </w:p>
    <w:p w:rsidR="00CF3851" w:rsidRPr="00CF3851" w:rsidRDefault="00CF3851" w:rsidP="00CF3851">
      <w:pPr>
        <w:widowControl/>
        <w:spacing w:line="360" w:lineRule="auto"/>
        <w:rPr>
          <w:rFonts w:ascii="Book Antiqua" w:eastAsia="宋体" w:hAnsi="Book Antiqua" w:cs="宋体"/>
          <w:kern w:val="0"/>
          <w:sz w:val="24"/>
          <w:szCs w:val="24"/>
        </w:rPr>
      </w:pP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61 </w:t>
      </w:r>
      <w:proofErr w:type="spellStart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Rahmati</w:t>
      </w:r>
      <w:proofErr w:type="spellEnd"/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 xml:space="preserve"> N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Kunzelmann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K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Xu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J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Barone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S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irianant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L, De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Zeeuw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CI, </w:t>
      </w:r>
      <w:proofErr w:type="spellStart"/>
      <w:r w:rsidRPr="00CF3851">
        <w:rPr>
          <w:rFonts w:ascii="Book Antiqua" w:eastAsia="宋体" w:hAnsi="Book Antiqua" w:cs="宋体"/>
          <w:kern w:val="0"/>
          <w:sz w:val="24"/>
          <w:szCs w:val="24"/>
        </w:rPr>
        <w:t>Soleimani</w:t>
      </w:r>
      <w:proofErr w:type="spellEnd"/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M. Slc26a11 is prominently expressed in the brain and functions as a chloride channel: expression in Purkinje cells and stimulation of V H</w:t>
      </w:r>
      <w:r w:rsidRPr="00CF3851">
        <w:rPr>
          <w:rFonts w:ascii="Cambria Math" w:eastAsia="MS Mincho" w:hAnsi="Cambria Math" w:cs="Cambria Math"/>
          <w:kern w:val="0"/>
          <w:sz w:val="24"/>
          <w:szCs w:val="24"/>
        </w:rPr>
        <w:t>⁺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-ATPase. </w:t>
      </w:r>
      <w:proofErr w:type="spellStart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>Pflugers</w:t>
      </w:r>
      <w:proofErr w:type="spellEnd"/>
      <w:r w:rsidRPr="00CF3851">
        <w:rPr>
          <w:rFonts w:ascii="Book Antiqua" w:eastAsia="宋体" w:hAnsi="Book Antiqua" w:cs="宋体"/>
          <w:i/>
          <w:iCs/>
          <w:kern w:val="0"/>
          <w:sz w:val="24"/>
          <w:szCs w:val="24"/>
        </w:rPr>
        <w:t xml:space="preserve"> Arch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 xml:space="preserve"> 2013; </w:t>
      </w:r>
      <w:r w:rsidRPr="00CF3851">
        <w:rPr>
          <w:rFonts w:ascii="Book Antiqua" w:eastAsia="宋体" w:hAnsi="Book Antiqua" w:cs="宋体"/>
          <w:b/>
          <w:bCs/>
          <w:kern w:val="0"/>
          <w:sz w:val="24"/>
          <w:szCs w:val="24"/>
        </w:rPr>
        <w:t>465</w:t>
      </w:r>
      <w:r w:rsidRPr="00CF3851">
        <w:rPr>
          <w:rFonts w:ascii="Book Antiqua" w:eastAsia="宋体" w:hAnsi="Book Antiqua" w:cs="宋体"/>
          <w:kern w:val="0"/>
          <w:sz w:val="24"/>
          <w:szCs w:val="24"/>
        </w:rPr>
        <w:t>: 1583-1597 [PMID: 23733100 DOI: 10.1007/s00424-013-1300-6]</w:t>
      </w:r>
    </w:p>
    <w:p w:rsidR="00223FC2" w:rsidRPr="00CF3851" w:rsidRDefault="00223FC2" w:rsidP="00CF3851">
      <w:pPr>
        <w:spacing w:line="360" w:lineRule="auto"/>
        <w:contextualSpacing/>
        <w:rPr>
          <w:rFonts w:ascii="Book Antiqua" w:eastAsia="宋体" w:hAnsi="Book Antiqua"/>
          <w:sz w:val="24"/>
          <w:szCs w:val="24"/>
          <w:lang w:val="en-GB"/>
        </w:rPr>
      </w:pPr>
    </w:p>
    <w:p w:rsidR="002D4D35" w:rsidRPr="00331881" w:rsidRDefault="002D4D35" w:rsidP="00331881">
      <w:pPr>
        <w:spacing w:line="360" w:lineRule="auto"/>
        <w:contextualSpacing/>
        <w:jc w:val="right"/>
        <w:rPr>
          <w:rFonts w:ascii="Book Antiqua" w:eastAsia="宋体" w:hAnsi="Book Antiqua"/>
          <w:sz w:val="24"/>
          <w:szCs w:val="24"/>
          <w:lang w:val="en-GB"/>
        </w:rPr>
      </w:pPr>
      <w:r w:rsidRPr="00331881">
        <w:rPr>
          <w:rFonts w:ascii="Book Antiqua" w:hAnsi="Book Antiqua"/>
          <w:b/>
          <w:kern w:val="0"/>
          <w:sz w:val="24"/>
          <w:szCs w:val="24"/>
        </w:rPr>
        <w:t xml:space="preserve">P-Reviewer: </w:t>
      </w:r>
      <w:r w:rsidRPr="00331881">
        <w:rPr>
          <w:rFonts w:ascii="Book Antiqua" w:hAnsi="Book Antiqua"/>
          <w:color w:val="000000"/>
          <w:sz w:val="24"/>
          <w:szCs w:val="24"/>
        </w:rPr>
        <w:t>Watanabe</w:t>
      </w:r>
      <w:r w:rsidRPr="00331881">
        <w:rPr>
          <w:rFonts w:ascii="Book Antiqua" w:eastAsia="宋体" w:hAnsi="Book Antiqua"/>
          <w:color w:val="000000"/>
          <w:sz w:val="24"/>
          <w:szCs w:val="24"/>
        </w:rPr>
        <w:t xml:space="preserve"> T, </w:t>
      </w:r>
      <w:proofErr w:type="spellStart"/>
      <w:r w:rsidRPr="00331881">
        <w:rPr>
          <w:rFonts w:ascii="Book Antiqua" w:hAnsi="Book Antiqua"/>
          <w:color w:val="000000"/>
          <w:sz w:val="24"/>
          <w:szCs w:val="24"/>
        </w:rPr>
        <w:t>Yorioka</w:t>
      </w:r>
      <w:proofErr w:type="spellEnd"/>
      <w:r w:rsidRPr="00331881">
        <w:rPr>
          <w:rFonts w:ascii="Book Antiqua" w:eastAsia="宋体" w:hAnsi="Book Antiqua"/>
          <w:color w:val="000000"/>
          <w:sz w:val="24"/>
          <w:szCs w:val="24"/>
        </w:rPr>
        <w:t xml:space="preserve"> N </w:t>
      </w:r>
      <w:r w:rsidRPr="00331881">
        <w:rPr>
          <w:rFonts w:ascii="Book Antiqua" w:hAnsi="Book Antiqua"/>
          <w:b/>
          <w:kern w:val="0"/>
          <w:sz w:val="24"/>
          <w:szCs w:val="24"/>
        </w:rPr>
        <w:t xml:space="preserve">S-Editor: </w:t>
      </w:r>
      <w:proofErr w:type="spellStart"/>
      <w:r w:rsidRPr="00331881">
        <w:rPr>
          <w:rFonts w:ascii="Book Antiqua" w:hAnsi="Book Antiqua"/>
          <w:kern w:val="0"/>
          <w:sz w:val="24"/>
          <w:szCs w:val="24"/>
        </w:rPr>
        <w:t>Ji</w:t>
      </w:r>
      <w:proofErr w:type="spellEnd"/>
      <w:r w:rsidRPr="00331881">
        <w:rPr>
          <w:rFonts w:ascii="Book Antiqua" w:hAnsi="Book Antiqua"/>
          <w:kern w:val="0"/>
          <w:sz w:val="24"/>
          <w:szCs w:val="24"/>
        </w:rPr>
        <w:t xml:space="preserve"> FF</w:t>
      </w:r>
      <w:r w:rsidRPr="00331881">
        <w:rPr>
          <w:rFonts w:ascii="Book Antiqua" w:hAnsi="Book Antiqua"/>
          <w:b/>
          <w:kern w:val="0"/>
          <w:sz w:val="24"/>
          <w:szCs w:val="24"/>
        </w:rPr>
        <w:t xml:space="preserve"> L-Editor: E-Editor:</w:t>
      </w:r>
    </w:p>
    <w:p w:rsidR="00707EA1" w:rsidRPr="00CF3851" w:rsidRDefault="00223FC2" w:rsidP="00CF3851">
      <w:pPr>
        <w:widowControl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CF3851">
        <w:rPr>
          <w:rFonts w:ascii="Book Antiqua" w:hAnsi="Book Antiqua"/>
          <w:sz w:val="24"/>
          <w:szCs w:val="24"/>
          <w:lang w:val="en-GB"/>
        </w:rPr>
        <w:br w:type="page"/>
      </w:r>
    </w:p>
    <w:p w:rsidR="00CF3851" w:rsidRDefault="00E03EE8" w:rsidP="00BA7708">
      <w:pPr>
        <w:spacing w:line="360" w:lineRule="auto"/>
        <w:rPr>
          <w:rFonts w:ascii="Book Antiqua" w:eastAsia="宋体" w:hAnsi="Book Antiqua"/>
          <w:b/>
          <w:sz w:val="24"/>
          <w:szCs w:val="24"/>
          <w:lang w:val="en-GB"/>
        </w:rPr>
      </w:pPr>
      <w:r w:rsidRPr="00BA7708">
        <w:rPr>
          <w:rFonts w:ascii="Book Antiqua" w:hAnsi="Book Antiqua"/>
          <w:b/>
          <w:noProof/>
          <w:sz w:val="24"/>
          <w:szCs w:val="24"/>
          <w:lang w:eastAsia="en-US"/>
        </w:rPr>
        <w:lastRenderedPageBreak/>
        <w:drawing>
          <wp:anchor distT="0" distB="0" distL="114300" distR="114300" simplePos="0" relativeHeight="251660800" behindDoc="1" locked="0" layoutInCell="1" allowOverlap="1" wp14:anchorId="11FC976A" wp14:editId="224965E5">
            <wp:simplePos x="0" y="0"/>
            <wp:positionH relativeFrom="column">
              <wp:posOffset>-3810</wp:posOffset>
            </wp:positionH>
            <wp:positionV relativeFrom="paragraph">
              <wp:posOffset>882650</wp:posOffset>
            </wp:positionV>
            <wp:extent cx="5400040" cy="3037523"/>
            <wp:effectExtent l="0" t="0" r="0" b="0"/>
            <wp:wrapTight wrapText="bothSides">
              <wp:wrapPolygon edited="0">
                <wp:start x="0" y="0"/>
                <wp:lineTo x="0" y="21406"/>
                <wp:lineTo x="21488" y="21406"/>
                <wp:lineTo x="21488" y="0"/>
                <wp:lineTo x="0" y="0"/>
              </wp:wrapPolygon>
            </wp:wrapTight>
            <wp:docPr id="2" name="図 2" descr="C:\Users\nobu\Desktop\Figure1_NobuhikoSatoh_World_Journal_Of_Nephrology_Editorial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nobu\Desktop\Figure1_NobuhikoSatoh_World_Journal_Of_Nephrology_Editorial.ti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037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CF3851" w:rsidRPr="00CF3851">
        <w:rPr>
          <w:rFonts w:ascii="Book Antiqua" w:hAnsi="Book Antiqua"/>
          <w:b/>
          <w:sz w:val="24"/>
          <w:szCs w:val="24"/>
          <w:lang w:val="en-GB"/>
        </w:rPr>
        <w:t xml:space="preserve"> </w:t>
      </w:r>
    </w:p>
    <w:p w:rsidR="00CF3851" w:rsidRDefault="00CF3851" w:rsidP="00BA7708">
      <w:pPr>
        <w:spacing w:line="360" w:lineRule="auto"/>
        <w:rPr>
          <w:rFonts w:ascii="Book Antiqua" w:eastAsia="宋体" w:hAnsi="Book Antiqua"/>
          <w:b/>
          <w:sz w:val="24"/>
          <w:szCs w:val="24"/>
          <w:lang w:val="en-GB"/>
        </w:rPr>
      </w:pPr>
    </w:p>
    <w:p w:rsidR="00CF3851" w:rsidRDefault="00CF3851" w:rsidP="00BA7708">
      <w:pPr>
        <w:spacing w:line="360" w:lineRule="auto"/>
        <w:rPr>
          <w:rFonts w:ascii="Book Antiqua" w:eastAsia="宋体" w:hAnsi="Book Antiqua"/>
          <w:b/>
          <w:sz w:val="24"/>
          <w:szCs w:val="24"/>
          <w:lang w:val="en-GB"/>
        </w:rPr>
      </w:pPr>
    </w:p>
    <w:p w:rsidR="00E03EE8" w:rsidRPr="00CF3851" w:rsidRDefault="00CF3851" w:rsidP="00BA7708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>
        <w:rPr>
          <w:rFonts w:ascii="Book Antiqua" w:hAnsi="Book Antiqua"/>
          <w:b/>
          <w:sz w:val="24"/>
          <w:szCs w:val="24"/>
          <w:lang w:val="en-GB"/>
        </w:rPr>
        <w:t>Figure 1</w:t>
      </w:r>
      <w:r w:rsidRPr="00BA7708">
        <w:rPr>
          <w:rFonts w:ascii="Book Antiqua" w:hAnsi="Book Antiqua"/>
          <w:b/>
          <w:sz w:val="24"/>
          <w:szCs w:val="24"/>
          <w:lang w:val="en-GB"/>
        </w:rPr>
        <w:t xml:space="preserve"> Effects of CLC-5 inactivation on </w:t>
      </w:r>
      <w:proofErr w:type="spellStart"/>
      <w:r w:rsidRPr="00BA7708">
        <w:rPr>
          <w:rFonts w:ascii="Book Antiqua" w:hAnsi="Book Antiqua"/>
          <w:b/>
          <w:sz w:val="24"/>
          <w:szCs w:val="24"/>
          <w:lang w:val="en-GB"/>
        </w:rPr>
        <w:t>endosomal</w:t>
      </w:r>
      <w:proofErr w:type="spellEnd"/>
      <w:r w:rsidRPr="00BA7708">
        <w:rPr>
          <w:rFonts w:ascii="Book Antiqua" w:hAnsi="Book Antiqua"/>
          <w:b/>
          <w:sz w:val="24"/>
          <w:szCs w:val="24"/>
          <w:lang w:val="en-GB"/>
        </w:rPr>
        <w:t xml:space="preserve"> acidification and endocytosis.</w:t>
      </w:r>
      <w:r w:rsidR="008A6D27" w:rsidRPr="00BA7708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="008A6D27" w:rsidRPr="00CF3851">
        <w:rPr>
          <w:rFonts w:ascii="Book Antiqua" w:hAnsi="Book Antiqua"/>
          <w:sz w:val="24"/>
          <w:szCs w:val="24"/>
          <w:lang w:val="en-GB"/>
        </w:rPr>
        <w:t>A</w:t>
      </w:r>
      <w:r w:rsidRPr="00CF3851">
        <w:rPr>
          <w:rFonts w:ascii="Book Antiqua" w:eastAsia="宋体" w:hAnsi="Book Antiqua" w:cs="Times New Roman" w:hint="eastAsia"/>
          <w:sz w:val="24"/>
          <w:szCs w:val="24"/>
          <w:lang w:val="en-GB"/>
        </w:rPr>
        <w:t>: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In CLC-5 knockout mice, both </w:t>
      </w:r>
      <w:proofErr w:type="spellStart"/>
      <w:r w:rsidR="008A6D27" w:rsidRPr="00CF3851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acidification and endocytosis 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>are</w:t>
      </w:r>
      <w:r w:rsidR="00D62011" w:rsidRPr="00CF3851">
        <w:rPr>
          <w:rFonts w:ascii="Book Antiqua" w:hAnsi="Book Antiqua"/>
          <w:sz w:val="24"/>
          <w:szCs w:val="24"/>
          <w:lang w:val="en-GB"/>
        </w:rPr>
        <w:t xml:space="preserve"> 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impaired, resulting in 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 xml:space="preserve">a </w:t>
      </w:r>
      <w:r w:rsidR="008A6D27" w:rsidRPr="00CF3851">
        <w:rPr>
          <w:rFonts w:ascii="Book Antiqua" w:hAnsi="Book Antiqua"/>
          <w:sz w:val="24"/>
          <w:szCs w:val="24"/>
          <w:lang w:val="en-GB"/>
        </w:rPr>
        <w:t>Dent’s disease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>-like phenotype</w:t>
      </w:r>
      <w:r w:rsidRPr="00CF3851">
        <w:rPr>
          <w:rFonts w:ascii="Book Antiqua" w:eastAsia="宋体" w:hAnsi="Book Antiqua" w:cs="Times New Roman" w:hint="eastAsia"/>
          <w:sz w:val="24"/>
          <w:szCs w:val="24"/>
          <w:lang w:val="en-GB"/>
        </w:rPr>
        <w:t>;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B</w:t>
      </w:r>
      <w:r w:rsidRPr="00CF3851">
        <w:rPr>
          <w:rFonts w:ascii="Book Antiqua" w:eastAsia="宋体" w:hAnsi="Book Antiqua" w:cs="Times New Roman" w:hint="eastAsia"/>
          <w:sz w:val="24"/>
          <w:szCs w:val="24"/>
          <w:lang w:val="en-GB"/>
        </w:rPr>
        <w:t>: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E211A, an artificial mutation 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>of the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gating glutamate 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 xml:space="preserve">of CLC-5, 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converts 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>its function</w:t>
      </w:r>
      <w:r w:rsidR="00D62011" w:rsidRPr="00CF3851">
        <w:rPr>
          <w:rFonts w:ascii="Book Antiqua" w:hAnsi="Book Antiqua"/>
          <w:sz w:val="24"/>
          <w:szCs w:val="24"/>
          <w:lang w:val="en-GB"/>
        </w:rPr>
        <w:t xml:space="preserve"> </w:t>
      </w:r>
      <w:r w:rsidR="008A6D27" w:rsidRPr="00CF3851">
        <w:rPr>
          <w:rFonts w:ascii="Book Antiqua" w:hAnsi="Book Antiqua"/>
          <w:sz w:val="24"/>
          <w:szCs w:val="24"/>
          <w:lang w:val="en-GB"/>
        </w:rPr>
        <w:t>from a 2Cl</w:t>
      </w:r>
      <w:r w:rsidR="00BF3A04" w:rsidRPr="00CF3851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8A6D27" w:rsidRPr="00CF3851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8A6D27" w:rsidRPr="00CF3851">
        <w:rPr>
          <w:rFonts w:ascii="Book Antiqua" w:hAnsi="Book Antiqua"/>
          <w:sz w:val="24"/>
          <w:szCs w:val="24"/>
          <w:lang w:val="en-GB"/>
        </w:rPr>
        <w:t>H</w:t>
      </w:r>
      <w:r w:rsidR="008A6D27" w:rsidRPr="00CF3851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</w:t>
      </w:r>
      <w:proofErr w:type="spellStart"/>
      <w:r w:rsidR="00F34919" w:rsidRPr="00CF3851">
        <w:rPr>
          <w:rFonts w:ascii="Book Antiqua" w:hAnsi="Book Antiqua"/>
          <w:sz w:val="24"/>
          <w:szCs w:val="24"/>
          <w:lang w:val="en-GB"/>
        </w:rPr>
        <w:t>antiporter</w:t>
      </w:r>
      <w:proofErr w:type="spellEnd"/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into a pure </w:t>
      </w:r>
      <w:proofErr w:type="spellStart"/>
      <w:r w:rsidR="008A6D27" w:rsidRPr="00CF3851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CF3851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</w:t>
      </w:r>
      <w:r w:rsidR="00F34919" w:rsidRPr="00CF3851">
        <w:rPr>
          <w:rFonts w:ascii="Book Antiqua" w:hAnsi="Book Antiqua"/>
          <w:sz w:val="24"/>
          <w:szCs w:val="24"/>
          <w:lang w:val="en-GB"/>
        </w:rPr>
        <w:t>conductance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. E211A knock-in mice 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>exhibit</w:t>
      </w:r>
      <w:r w:rsidR="00D62011" w:rsidRPr="00CF3851">
        <w:rPr>
          <w:rFonts w:ascii="Book Antiqua" w:hAnsi="Book Antiqua"/>
          <w:sz w:val="24"/>
          <w:szCs w:val="24"/>
          <w:lang w:val="en-GB"/>
        </w:rPr>
        <w:t xml:space="preserve"> 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defective endocytosis and 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 xml:space="preserve">manifestations similar to </w:t>
      </w:r>
      <w:r w:rsidR="00847FCA" w:rsidRPr="00CF3851">
        <w:rPr>
          <w:rFonts w:ascii="Book Antiqua" w:eastAsia="MS PMincho" w:hAnsi="Book Antiqua" w:cs="Times New Roman"/>
          <w:sz w:val="24"/>
          <w:szCs w:val="24"/>
          <w:lang w:val="en-GB"/>
        </w:rPr>
        <w:t>those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 xml:space="preserve"> observed in 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Dent’s disease manifestations but </w:t>
      </w:r>
      <w:r w:rsidR="00D62011" w:rsidRPr="00CF3851">
        <w:rPr>
          <w:rFonts w:ascii="Book Antiqua" w:eastAsia="MS PMincho" w:hAnsi="Book Antiqua" w:cs="Times New Roman"/>
          <w:sz w:val="24"/>
          <w:szCs w:val="24"/>
          <w:lang w:val="en-GB"/>
        </w:rPr>
        <w:t xml:space="preserve">retain 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normal </w:t>
      </w:r>
      <w:proofErr w:type="spellStart"/>
      <w:r w:rsidR="008A6D27" w:rsidRPr="00CF3851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acidification.</w:t>
      </w:r>
    </w:p>
    <w:p w:rsidR="00E03EE8" w:rsidRPr="00CF3851" w:rsidRDefault="00E03EE8" w:rsidP="00BA7708">
      <w:pPr>
        <w:widowControl/>
        <w:spacing w:line="360" w:lineRule="auto"/>
        <w:rPr>
          <w:rFonts w:ascii="Book Antiqua" w:hAnsi="Book Antiqua"/>
          <w:sz w:val="24"/>
          <w:szCs w:val="24"/>
          <w:lang w:val="en-GB"/>
        </w:rPr>
      </w:pPr>
      <w:r w:rsidRPr="00CF3851">
        <w:rPr>
          <w:rFonts w:ascii="Book Antiqua" w:hAnsi="Book Antiqua"/>
          <w:sz w:val="24"/>
          <w:szCs w:val="24"/>
          <w:lang w:val="en-GB"/>
        </w:rPr>
        <w:br w:type="page"/>
      </w:r>
    </w:p>
    <w:p w:rsidR="00D94060" w:rsidRPr="00CF3851" w:rsidRDefault="00E03EE8" w:rsidP="00BA7708">
      <w:pPr>
        <w:spacing w:line="360" w:lineRule="auto"/>
        <w:rPr>
          <w:rFonts w:ascii="Book Antiqua" w:eastAsia="宋体" w:hAnsi="Book Antiqua"/>
          <w:b/>
          <w:sz w:val="24"/>
          <w:szCs w:val="24"/>
          <w:lang w:val="en-GB"/>
        </w:rPr>
      </w:pPr>
      <w:r w:rsidRPr="00BA7708">
        <w:rPr>
          <w:rFonts w:ascii="Book Antiqua" w:hAnsi="Book Antiqua"/>
          <w:noProof/>
          <w:sz w:val="24"/>
          <w:szCs w:val="24"/>
          <w:lang w:eastAsia="en-US"/>
        </w:rPr>
        <w:lastRenderedPageBreak/>
        <w:drawing>
          <wp:anchor distT="0" distB="0" distL="114300" distR="114300" simplePos="0" relativeHeight="251657728" behindDoc="1" locked="0" layoutInCell="1" allowOverlap="1" wp14:anchorId="5907779A" wp14:editId="0E8421BF">
            <wp:simplePos x="0" y="0"/>
            <wp:positionH relativeFrom="column">
              <wp:posOffset>-3810</wp:posOffset>
            </wp:positionH>
            <wp:positionV relativeFrom="paragraph">
              <wp:posOffset>539750</wp:posOffset>
            </wp:positionV>
            <wp:extent cx="5400040" cy="3037523"/>
            <wp:effectExtent l="0" t="0" r="0" b="0"/>
            <wp:wrapTight wrapText="bothSides">
              <wp:wrapPolygon edited="0">
                <wp:start x="0" y="0"/>
                <wp:lineTo x="0" y="21406"/>
                <wp:lineTo x="21488" y="21406"/>
                <wp:lineTo x="21488" y="0"/>
                <wp:lineTo x="0" y="0"/>
              </wp:wrapPolygon>
            </wp:wrapTight>
            <wp:docPr id="1" name="図 1" descr="C:\Users\nobu\Desktop\Figure2_NobuhikoSatoh_World_Journal_Of_Nephrology_Editorial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obu\Desktop\Figure2_NobuhikoSatoh_World_Journal_Of_Nephrology_Editorial.tif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037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D94060" w:rsidRPr="00BA7708" w:rsidRDefault="00CF3851" w:rsidP="00BA7708">
      <w:pPr>
        <w:spacing w:line="360" w:lineRule="auto"/>
        <w:rPr>
          <w:rFonts w:ascii="Book Antiqua" w:hAnsi="Book Antiqua"/>
          <w:sz w:val="24"/>
          <w:szCs w:val="24"/>
          <w:lang w:val="en-GB"/>
        </w:rPr>
      </w:pPr>
      <w:r>
        <w:rPr>
          <w:rFonts w:ascii="Book Antiqua" w:hAnsi="Book Antiqua"/>
          <w:b/>
          <w:sz w:val="24"/>
          <w:szCs w:val="24"/>
          <w:lang w:val="en-GB"/>
        </w:rPr>
        <w:t>Figure 2</w:t>
      </w:r>
      <w:r w:rsidRPr="00BA7708">
        <w:rPr>
          <w:rFonts w:ascii="Book Antiqua" w:hAnsi="Book Antiqua"/>
          <w:b/>
          <w:sz w:val="24"/>
          <w:szCs w:val="24"/>
          <w:lang w:val="en-GB"/>
        </w:rPr>
        <w:t xml:space="preserve"> </w:t>
      </w:r>
      <w:r w:rsidRPr="00BA7708">
        <w:rPr>
          <w:rFonts w:ascii="Book Antiqua" w:eastAsia="MS PMincho" w:hAnsi="Book Antiqua" w:cs="Times New Roman"/>
          <w:b/>
          <w:sz w:val="24"/>
          <w:szCs w:val="24"/>
          <w:lang w:val="en-GB"/>
        </w:rPr>
        <w:t>Potential</w:t>
      </w:r>
      <w:r w:rsidRPr="00BA7708">
        <w:rPr>
          <w:rFonts w:ascii="Book Antiqua" w:hAnsi="Book Antiqua"/>
          <w:b/>
          <w:sz w:val="24"/>
          <w:szCs w:val="24"/>
          <w:lang w:val="en-GB"/>
        </w:rPr>
        <w:t xml:space="preserve"> roles of CLC-5 in endosomes</w:t>
      </w:r>
      <w:r>
        <w:rPr>
          <w:rFonts w:ascii="Book Antiqua" w:eastAsia="宋体" w:hAnsi="Book Antiqua" w:hint="eastAsia"/>
          <w:b/>
          <w:sz w:val="24"/>
          <w:szCs w:val="24"/>
          <w:lang w:val="en-GB"/>
        </w:rPr>
        <w:t>.</w:t>
      </w:r>
      <w:r w:rsidRPr="00CF3851">
        <w:rPr>
          <w:rFonts w:ascii="Book Antiqua" w:hAnsi="Book Antiqua"/>
          <w:sz w:val="24"/>
          <w:szCs w:val="24"/>
          <w:lang w:val="en-GB"/>
        </w:rPr>
        <w:t xml:space="preserve"> </w:t>
      </w:r>
      <w:r w:rsidR="008A6D27" w:rsidRPr="00CF3851">
        <w:rPr>
          <w:rFonts w:ascii="Book Antiqua" w:hAnsi="Book Antiqua"/>
          <w:sz w:val="24"/>
          <w:szCs w:val="24"/>
          <w:lang w:val="en-GB"/>
        </w:rPr>
        <w:t>A</w:t>
      </w:r>
      <w:r w:rsidRPr="00CF3851">
        <w:rPr>
          <w:rFonts w:ascii="Book Antiqua" w:eastAsia="宋体" w:hAnsi="Book Antiqua" w:cs="Times New Roman" w:hint="eastAsia"/>
          <w:sz w:val="24"/>
          <w:szCs w:val="24"/>
          <w:lang w:val="en-GB"/>
        </w:rPr>
        <w:t>: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In this model, </w:t>
      </w:r>
      <w:proofErr w:type="spellStart"/>
      <w:r w:rsidR="008A6D27" w:rsidRPr="00CF3851">
        <w:rPr>
          <w:rFonts w:ascii="Book Antiqua" w:hAnsi="Book Antiqua"/>
          <w:sz w:val="24"/>
          <w:szCs w:val="24"/>
          <w:lang w:val="en-GB"/>
        </w:rPr>
        <w:t>Cl</w:t>
      </w:r>
      <w:proofErr w:type="spellEnd"/>
      <w:r w:rsidR="00BF3A04" w:rsidRPr="00CF3851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accumulation by CLC-5 is critical for normal endocytosis</w:t>
      </w:r>
      <w:r w:rsidRPr="00CF3851">
        <w:rPr>
          <w:rFonts w:ascii="Book Antiqua" w:eastAsia="宋体" w:hAnsi="Book Antiqua" w:hint="eastAsia"/>
          <w:sz w:val="24"/>
          <w:szCs w:val="24"/>
          <w:lang w:val="en-GB"/>
        </w:rPr>
        <w:t>;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B</w:t>
      </w:r>
      <w:r w:rsidRPr="00CF3851">
        <w:rPr>
          <w:rFonts w:ascii="Book Antiqua" w:eastAsia="宋体" w:hAnsi="Book Antiqua" w:cs="Times New Roman" w:hint="eastAsia"/>
          <w:sz w:val="24"/>
          <w:szCs w:val="24"/>
          <w:lang w:val="en-GB"/>
        </w:rPr>
        <w:t>:</w:t>
      </w:r>
      <w:r w:rsidR="008A6D27" w:rsidRPr="00CF3851">
        <w:rPr>
          <w:rFonts w:ascii="Book Antiqua" w:hAnsi="Book Antiqua"/>
          <w:sz w:val="24"/>
          <w:szCs w:val="24"/>
          <w:lang w:val="en-GB"/>
        </w:rPr>
        <w:t xml:space="preserve"> In </w:t>
      </w:r>
      <w:r w:rsidR="00F2549B" w:rsidRPr="00CF3851">
        <w:rPr>
          <w:rFonts w:ascii="Book Antiqua" w:eastAsia="MS PMincho" w:hAnsi="Book Antiqua" w:cs="Times New Roman"/>
          <w:sz w:val="24"/>
          <w:szCs w:val="24"/>
          <w:lang w:val="en-GB"/>
        </w:rPr>
        <w:t>contrast</w:t>
      </w:r>
      <w:r w:rsidR="008A6D27" w:rsidRPr="00CF3851">
        <w:rPr>
          <w:rFonts w:ascii="Book Antiqua" w:eastAsia="MS PMincho" w:hAnsi="Book Antiqua" w:cs="Times New Roman"/>
          <w:sz w:val="24"/>
          <w:szCs w:val="24"/>
          <w:lang w:val="en-GB"/>
        </w:rPr>
        <w:t>,</w:t>
      </w:r>
      <w:r w:rsidR="001A7F3D" w:rsidRPr="00CF3851">
        <w:rPr>
          <w:rFonts w:ascii="Book Antiqua" w:hAnsi="Book Antiqua"/>
          <w:sz w:val="24"/>
          <w:szCs w:val="24"/>
          <w:lang w:val="en-GB"/>
        </w:rPr>
        <w:t xml:space="preserve"> 2Cl</w:t>
      </w:r>
      <w:r w:rsidR="00BF3A04" w:rsidRPr="00CF3851">
        <w:rPr>
          <w:rFonts w:ascii="Book Antiqua" w:eastAsia="MS PMincho" w:hAnsi="Book Antiqua" w:cs="Times New Roman"/>
          <w:sz w:val="24"/>
          <w:szCs w:val="24"/>
          <w:vertAlign w:val="superscript"/>
          <w:lang w:val="en-GB"/>
        </w:rPr>
        <w:t>−</w:t>
      </w:r>
      <w:r w:rsidR="001A7F3D" w:rsidRPr="00CF3851">
        <w:rPr>
          <w:rFonts w:ascii="Book Antiqua" w:eastAsia="MS PMincho" w:hAnsi="Book Antiqua" w:cs="Times New Roman"/>
          <w:sz w:val="24"/>
          <w:szCs w:val="24"/>
          <w:lang w:val="en-GB"/>
        </w:rPr>
        <w:t>/</w:t>
      </w:r>
      <w:r w:rsidR="001A7F3D" w:rsidRPr="00CF3851">
        <w:rPr>
          <w:rFonts w:ascii="Book Antiqua" w:hAnsi="Book Antiqua"/>
          <w:sz w:val="24"/>
          <w:szCs w:val="24"/>
          <w:lang w:val="en-GB"/>
        </w:rPr>
        <w:t>H</w:t>
      </w:r>
      <w:r w:rsidR="001A7F3D" w:rsidRPr="00CF3851">
        <w:rPr>
          <w:rFonts w:ascii="Book Antiqua" w:hAnsi="Book Antiqua"/>
          <w:sz w:val="24"/>
          <w:szCs w:val="24"/>
          <w:vertAlign w:val="superscript"/>
          <w:lang w:val="en-GB"/>
        </w:rPr>
        <w:t>+</w:t>
      </w:r>
      <w:r w:rsidR="001A7F3D" w:rsidRPr="00CF3851">
        <w:rPr>
          <w:rFonts w:ascii="Book Antiqua" w:hAnsi="Book Antiqua"/>
          <w:sz w:val="24"/>
          <w:szCs w:val="24"/>
          <w:lang w:val="en-GB"/>
        </w:rPr>
        <w:t xml:space="preserve"> exchange mode of CLC-5 activates V-ATPase which is required for maximal </w:t>
      </w:r>
      <w:proofErr w:type="spellStart"/>
      <w:r w:rsidR="001A7F3D" w:rsidRPr="00CF3851">
        <w:rPr>
          <w:rFonts w:ascii="Book Antiqua" w:hAnsi="Book Antiqua"/>
          <w:sz w:val="24"/>
          <w:szCs w:val="24"/>
          <w:lang w:val="en-GB"/>
        </w:rPr>
        <w:t>endosomal</w:t>
      </w:r>
      <w:proofErr w:type="spellEnd"/>
      <w:r w:rsidR="001A7F3D" w:rsidRPr="00CF3851">
        <w:rPr>
          <w:rFonts w:ascii="Book Antiqua" w:hAnsi="Book Antiqua"/>
          <w:sz w:val="24"/>
          <w:szCs w:val="24"/>
          <w:lang w:val="en-GB"/>
        </w:rPr>
        <w:t xml:space="preserve"> acidification.</w:t>
      </w:r>
    </w:p>
    <w:sectPr w:rsidR="00D94060" w:rsidRPr="00BA7708" w:rsidSect="00250AAA">
      <w:footerReference w:type="default" r:id="rId12"/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1710D" w:rsidRDefault="00C1710D">
      <w:r>
        <w:separator/>
      </w:r>
    </w:p>
  </w:endnote>
  <w:endnote w:type="continuationSeparator" w:id="0">
    <w:p w:rsidR="00C1710D" w:rsidRDefault="00C1710D">
      <w:r>
        <w:continuationSeparator/>
      </w:r>
    </w:p>
  </w:endnote>
  <w:endnote w:type="continuationNotice" w:id="1">
    <w:p w:rsidR="00C1710D" w:rsidRDefault="00C1710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entury">
    <w:panose1 w:val="02040604050505020304"/>
    <w:charset w:val="00"/>
    <w:family w:val="auto"/>
    <w:pitch w:val="variable"/>
    <w:sig w:usb0="00000287" w:usb1="00000000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MS PGothic">
    <w:altName w:val="ＭＳ Ｐゴシック"/>
    <w:panose1 w:val="00000000000000000000"/>
    <w:charset w:val="00"/>
    <w:family w:val="roman"/>
    <w:notTrueType/>
    <w:pitch w:val="default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宋体">
    <w:altName w:val="宋体"/>
    <w:charset w:val="50"/>
    <w:family w:val="auto"/>
    <w:pitch w:val="variable"/>
    <w:sig w:usb0="00000001" w:usb1="080E0000" w:usb2="00000010" w:usb3="00000000" w:csb0="00040000" w:csb1="00000000"/>
  </w:font>
  <w:font w:name="TimesNewRomanPS-BoldItalicMT">
    <w:altName w:val="Arial Unicode MS"/>
    <w:panose1 w:val="00000000000000000000"/>
    <w:charset w:val="00"/>
    <w:family w:val="roman"/>
    <w:notTrueType/>
    <w:pitch w:val="default"/>
    <w:sig w:usb0="00000000" w:usb1="080E0000" w:usb2="00000010" w:usb3="00000000" w:csb0="0004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MS PMincho">
    <w:altName w:val="ＭＳ Ｐ明朝"/>
    <w:charset w:val="80"/>
    <w:family w:val="roman"/>
    <w:pitch w:val="variable"/>
    <w:sig w:usb0="E00002FF" w:usb1="6AC7FDFB" w:usb2="00000012" w:usb3="00000000" w:csb0="000200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MS Mincho">
    <w:altName w:val="ＭＳ 明朝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47665171"/>
      <w:docPartObj>
        <w:docPartGallery w:val="Page Numbers (Bottom of Page)"/>
        <w:docPartUnique/>
      </w:docPartObj>
    </w:sdtPr>
    <w:sdtEndPr/>
    <w:sdtContent>
      <w:p w:rsidR="00CF3851" w:rsidRDefault="00CF3851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94EA9" w:rsidRPr="00094EA9">
          <w:rPr>
            <w:noProof/>
            <w:lang w:val="ja-JP"/>
          </w:rPr>
          <w:t>26</w:t>
        </w:r>
        <w:r>
          <w:rPr>
            <w:noProof/>
            <w:lang w:val="ja-JP"/>
          </w:rPr>
          <w:fldChar w:fldCharType="end"/>
        </w:r>
      </w:p>
    </w:sdtContent>
  </w:sdt>
  <w:p w:rsidR="00CF3851" w:rsidRDefault="00CF385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1710D" w:rsidRDefault="00C1710D">
      <w:r>
        <w:separator/>
      </w:r>
    </w:p>
  </w:footnote>
  <w:footnote w:type="continuationSeparator" w:id="0">
    <w:p w:rsidR="00C1710D" w:rsidRDefault="00C1710D">
      <w:r>
        <w:continuationSeparator/>
      </w:r>
    </w:p>
  </w:footnote>
  <w:footnote w:type="continuationNotice" w:id="1">
    <w:p w:rsidR="00C1710D" w:rsidRDefault="00C1710D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bordersDoNotSurroundHeader/>
  <w:bordersDoNotSurroundFooter/>
  <w:proofState w:spelling="clean" w:grammar="clean"/>
  <w:doNotTrackFormatting/>
  <w:defaultTabStop w:val="840"/>
  <w:displayHorizontalDrawingGridEvery w:val="0"/>
  <w:displayVerticalDrawingGridEvery w:val="2"/>
  <w:characterSpacingControl w:val="compressPunctuation"/>
  <w:hdrShapeDefaults>
    <o:shapedefaults v:ext="edit" spidmax="2050">
      <v:textbox inset="5.85pt,.7pt,5.85pt,.7pt"/>
    </o:shapedefaults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World J Gastroenterology Copy&lt;/Style&gt;&lt;LeftDelim&gt;{&lt;/LeftDelim&gt;&lt;RightDelim&gt;}&lt;/RightDelim&gt;&lt;FontName&gt;Book Antiqu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af9fsrarr50raewdtp5fz9rfwdatveezvx5&quot;&gt;WJNLibrary&lt;record-ids&gt;&lt;item&gt;3&lt;/item&gt;&lt;item&gt;5&lt;/item&gt;&lt;item&gt;6&lt;/item&gt;&lt;item&gt;12&lt;/item&gt;&lt;item&gt;14&lt;/item&gt;&lt;item&gt;18&lt;/item&gt;&lt;item&gt;20&lt;/item&gt;&lt;item&gt;21&lt;/item&gt;&lt;item&gt;22&lt;/item&gt;&lt;item&gt;24&lt;/item&gt;&lt;item&gt;25&lt;/item&gt;&lt;item&gt;26&lt;/item&gt;&lt;item&gt;30&lt;/item&gt;&lt;item&gt;31&lt;/item&gt;&lt;item&gt;32&lt;/item&gt;&lt;item&gt;33&lt;/item&gt;&lt;item&gt;34&lt;/item&gt;&lt;item&gt;36&lt;/item&gt;&lt;item&gt;37&lt;/item&gt;&lt;item&gt;38&lt;/item&gt;&lt;item&gt;39&lt;/item&gt;&lt;item&gt;40&lt;/item&gt;&lt;item&gt;41&lt;/item&gt;&lt;item&gt;42&lt;/item&gt;&lt;item&gt;43&lt;/item&gt;&lt;item&gt;45&lt;/item&gt;&lt;item&gt;46&lt;/item&gt;&lt;item&gt;47&lt;/item&gt;&lt;item&gt;48&lt;/item&gt;&lt;item&gt;49&lt;/item&gt;&lt;item&gt;54&lt;/item&gt;&lt;item&gt;57&lt;/item&gt;&lt;item&gt;58&lt;/item&gt;&lt;item&gt;59&lt;/item&gt;&lt;item&gt;60&lt;/item&gt;&lt;item&gt;61&lt;/item&gt;&lt;item&gt;62&lt;/item&gt;&lt;item&gt;65&lt;/item&gt;&lt;item&gt;66&lt;/item&gt;&lt;item&gt;68&lt;/item&gt;&lt;item&gt;69&lt;/item&gt;&lt;item&gt;71&lt;/item&gt;&lt;item&gt;72&lt;/item&gt;&lt;item&gt;73&lt;/item&gt;&lt;item&gt;75&lt;/item&gt;&lt;item&gt;77&lt;/item&gt;&lt;item&gt;81&lt;/item&gt;&lt;item&gt;82&lt;/item&gt;&lt;item&gt;83&lt;/item&gt;&lt;item&gt;85&lt;/item&gt;&lt;item&gt;86&lt;/item&gt;&lt;item&gt;87&lt;/item&gt;&lt;item&gt;88&lt;/item&gt;&lt;item&gt;89&lt;/item&gt;&lt;item&gt;90&lt;/item&gt;&lt;item&gt;91&lt;/item&gt;&lt;item&gt;93&lt;/item&gt;&lt;item&gt;94&lt;/item&gt;&lt;item&gt;95&lt;/item&gt;&lt;item&gt;96&lt;/item&gt;&lt;item&gt;97&lt;/item&gt;&lt;/record-ids&gt;&lt;/item&gt;&lt;/Libraries&gt;"/>
  </w:docVars>
  <w:rsids>
    <w:rsidRoot w:val="00AB3FAC"/>
    <w:rsid w:val="0000038A"/>
    <w:rsid w:val="000026D0"/>
    <w:rsid w:val="00002937"/>
    <w:rsid w:val="0000329E"/>
    <w:rsid w:val="0000482F"/>
    <w:rsid w:val="00004EAC"/>
    <w:rsid w:val="00011333"/>
    <w:rsid w:val="000122DA"/>
    <w:rsid w:val="000131B8"/>
    <w:rsid w:val="00013EF7"/>
    <w:rsid w:val="00015200"/>
    <w:rsid w:val="00017316"/>
    <w:rsid w:val="00021824"/>
    <w:rsid w:val="00021F73"/>
    <w:rsid w:val="0002305B"/>
    <w:rsid w:val="00024A6E"/>
    <w:rsid w:val="00024F9D"/>
    <w:rsid w:val="00025C99"/>
    <w:rsid w:val="00025FBB"/>
    <w:rsid w:val="00027443"/>
    <w:rsid w:val="00027C4B"/>
    <w:rsid w:val="00027DAB"/>
    <w:rsid w:val="000323E8"/>
    <w:rsid w:val="00036136"/>
    <w:rsid w:val="000361FF"/>
    <w:rsid w:val="00040195"/>
    <w:rsid w:val="00040F36"/>
    <w:rsid w:val="00041979"/>
    <w:rsid w:val="00044C2E"/>
    <w:rsid w:val="000457DC"/>
    <w:rsid w:val="0004596D"/>
    <w:rsid w:val="00045DEB"/>
    <w:rsid w:val="0004647A"/>
    <w:rsid w:val="000477AA"/>
    <w:rsid w:val="00051FB6"/>
    <w:rsid w:val="00052673"/>
    <w:rsid w:val="00052A2E"/>
    <w:rsid w:val="00052D10"/>
    <w:rsid w:val="00053A59"/>
    <w:rsid w:val="00055246"/>
    <w:rsid w:val="0006342F"/>
    <w:rsid w:val="0006622D"/>
    <w:rsid w:val="00070197"/>
    <w:rsid w:val="00070A11"/>
    <w:rsid w:val="0007235B"/>
    <w:rsid w:val="00075BB0"/>
    <w:rsid w:val="00075C0D"/>
    <w:rsid w:val="00075C47"/>
    <w:rsid w:val="000773D9"/>
    <w:rsid w:val="000776EC"/>
    <w:rsid w:val="0007779C"/>
    <w:rsid w:val="00082744"/>
    <w:rsid w:val="00082A33"/>
    <w:rsid w:val="00084D1E"/>
    <w:rsid w:val="000859CE"/>
    <w:rsid w:val="00085C22"/>
    <w:rsid w:val="00086A0D"/>
    <w:rsid w:val="00086DFE"/>
    <w:rsid w:val="000875F6"/>
    <w:rsid w:val="00091B1B"/>
    <w:rsid w:val="00091BC9"/>
    <w:rsid w:val="000929B6"/>
    <w:rsid w:val="0009436A"/>
    <w:rsid w:val="00094EA9"/>
    <w:rsid w:val="0009765E"/>
    <w:rsid w:val="000A13B1"/>
    <w:rsid w:val="000A35E1"/>
    <w:rsid w:val="000A3AEA"/>
    <w:rsid w:val="000A5949"/>
    <w:rsid w:val="000A793C"/>
    <w:rsid w:val="000A79FD"/>
    <w:rsid w:val="000B0A8B"/>
    <w:rsid w:val="000B0EF9"/>
    <w:rsid w:val="000B143E"/>
    <w:rsid w:val="000B1DF4"/>
    <w:rsid w:val="000B291A"/>
    <w:rsid w:val="000B3FBA"/>
    <w:rsid w:val="000B44F6"/>
    <w:rsid w:val="000B46A3"/>
    <w:rsid w:val="000B5216"/>
    <w:rsid w:val="000B58A9"/>
    <w:rsid w:val="000B7B74"/>
    <w:rsid w:val="000C0EC7"/>
    <w:rsid w:val="000C1C46"/>
    <w:rsid w:val="000C5B01"/>
    <w:rsid w:val="000C6910"/>
    <w:rsid w:val="000C7D75"/>
    <w:rsid w:val="000D0361"/>
    <w:rsid w:val="000D0874"/>
    <w:rsid w:val="000D286C"/>
    <w:rsid w:val="000D2D6F"/>
    <w:rsid w:val="000D30B8"/>
    <w:rsid w:val="000D6815"/>
    <w:rsid w:val="000D7A3E"/>
    <w:rsid w:val="000E0AAE"/>
    <w:rsid w:val="000E0BC4"/>
    <w:rsid w:val="000E3F58"/>
    <w:rsid w:val="000E4986"/>
    <w:rsid w:val="000E4E5B"/>
    <w:rsid w:val="000E5109"/>
    <w:rsid w:val="000E69A3"/>
    <w:rsid w:val="000E6D73"/>
    <w:rsid w:val="000E6E8F"/>
    <w:rsid w:val="000E70AF"/>
    <w:rsid w:val="000F002B"/>
    <w:rsid w:val="000F3333"/>
    <w:rsid w:val="000F44B6"/>
    <w:rsid w:val="000F4595"/>
    <w:rsid w:val="000F557E"/>
    <w:rsid w:val="000F58A0"/>
    <w:rsid w:val="000F663A"/>
    <w:rsid w:val="000F6BF9"/>
    <w:rsid w:val="0010015A"/>
    <w:rsid w:val="001017A9"/>
    <w:rsid w:val="0010271F"/>
    <w:rsid w:val="00105020"/>
    <w:rsid w:val="0010587F"/>
    <w:rsid w:val="00105C1A"/>
    <w:rsid w:val="00106EE1"/>
    <w:rsid w:val="00107632"/>
    <w:rsid w:val="00112A1D"/>
    <w:rsid w:val="0011368F"/>
    <w:rsid w:val="00113AF6"/>
    <w:rsid w:val="001157C6"/>
    <w:rsid w:val="00117C8C"/>
    <w:rsid w:val="00121370"/>
    <w:rsid w:val="001259D3"/>
    <w:rsid w:val="00127088"/>
    <w:rsid w:val="00127DEF"/>
    <w:rsid w:val="00130E4A"/>
    <w:rsid w:val="00131B33"/>
    <w:rsid w:val="0013200B"/>
    <w:rsid w:val="001337F4"/>
    <w:rsid w:val="00135904"/>
    <w:rsid w:val="00140FA6"/>
    <w:rsid w:val="001442B7"/>
    <w:rsid w:val="00144535"/>
    <w:rsid w:val="00145A1A"/>
    <w:rsid w:val="001463BE"/>
    <w:rsid w:val="00154932"/>
    <w:rsid w:val="00156810"/>
    <w:rsid w:val="001572AE"/>
    <w:rsid w:val="0016035F"/>
    <w:rsid w:val="00164D89"/>
    <w:rsid w:val="00166087"/>
    <w:rsid w:val="00167329"/>
    <w:rsid w:val="001674BF"/>
    <w:rsid w:val="001720C6"/>
    <w:rsid w:val="001732A8"/>
    <w:rsid w:val="00173E35"/>
    <w:rsid w:val="00174A92"/>
    <w:rsid w:val="00176585"/>
    <w:rsid w:val="00177AFB"/>
    <w:rsid w:val="00180AE5"/>
    <w:rsid w:val="00184283"/>
    <w:rsid w:val="00184C12"/>
    <w:rsid w:val="001876BB"/>
    <w:rsid w:val="00187F17"/>
    <w:rsid w:val="00190556"/>
    <w:rsid w:val="00190F55"/>
    <w:rsid w:val="00192F94"/>
    <w:rsid w:val="00193149"/>
    <w:rsid w:val="00194A4B"/>
    <w:rsid w:val="00194E40"/>
    <w:rsid w:val="00196965"/>
    <w:rsid w:val="00196A8D"/>
    <w:rsid w:val="0019716A"/>
    <w:rsid w:val="001A2713"/>
    <w:rsid w:val="001A2ACE"/>
    <w:rsid w:val="001A3065"/>
    <w:rsid w:val="001A5B36"/>
    <w:rsid w:val="001A5BCD"/>
    <w:rsid w:val="001A786C"/>
    <w:rsid w:val="001A7F3D"/>
    <w:rsid w:val="001B047C"/>
    <w:rsid w:val="001B2B36"/>
    <w:rsid w:val="001B4CD3"/>
    <w:rsid w:val="001B681C"/>
    <w:rsid w:val="001C0A1F"/>
    <w:rsid w:val="001C0C92"/>
    <w:rsid w:val="001C1BBE"/>
    <w:rsid w:val="001C3015"/>
    <w:rsid w:val="001C5A7A"/>
    <w:rsid w:val="001C612E"/>
    <w:rsid w:val="001C6913"/>
    <w:rsid w:val="001C7C6A"/>
    <w:rsid w:val="001D1319"/>
    <w:rsid w:val="001D1A10"/>
    <w:rsid w:val="001D1DDD"/>
    <w:rsid w:val="001E04D2"/>
    <w:rsid w:val="001E1A9D"/>
    <w:rsid w:val="001E25A0"/>
    <w:rsid w:val="001E338F"/>
    <w:rsid w:val="001E38B9"/>
    <w:rsid w:val="001E4494"/>
    <w:rsid w:val="001E656D"/>
    <w:rsid w:val="001E7295"/>
    <w:rsid w:val="001F28E5"/>
    <w:rsid w:val="001F3255"/>
    <w:rsid w:val="001F5588"/>
    <w:rsid w:val="001F68A2"/>
    <w:rsid w:val="001F6D4D"/>
    <w:rsid w:val="001F7733"/>
    <w:rsid w:val="00202941"/>
    <w:rsid w:val="00202B96"/>
    <w:rsid w:val="00203184"/>
    <w:rsid w:val="00203C48"/>
    <w:rsid w:val="002069BA"/>
    <w:rsid w:val="00207119"/>
    <w:rsid w:val="0020733D"/>
    <w:rsid w:val="002100EB"/>
    <w:rsid w:val="002136B5"/>
    <w:rsid w:val="00215688"/>
    <w:rsid w:val="00216156"/>
    <w:rsid w:val="002161C7"/>
    <w:rsid w:val="002169CE"/>
    <w:rsid w:val="00221BBC"/>
    <w:rsid w:val="00222056"/>
    <w:rsid w:val="002228D9"/>
    <w:rsid w:val="00223FC2"/>
    <w:rsid w:val="00226ED8"/>
    <w:rsid w:val="0023097F"/>
    <w:rsid w:val="0023605F"/>
    <w:rsid w:val="002377E5"/>
    <w:rsid w:val="00240D6A"/>
    <w:rsid w:val="002416D0"/>
    <w:rsid w:val="00242B3C"/>
    <w:rsid w:val="00242FF7"/>
    <w:rsid w:val="002438C7"/>
    <w:rsid w:val="0024403E"/>
    <w:rsid w:val="002452CE"/>
    <w:rsid w:val="00245B39"/>
    <w:rsid w:val="002476B7"/>
    <w:rsid w:val="002476EF"/>
    <w:rsid w:val="00250524"/>
    <w:rsid w:val="00250AAA"/>
    <w:rsid w:val="00251EBB"/>
    <w:rsid w:val="00255E71"/>
    <w:rsid w:val="00256F30"/>
    <w:rsid w:val="00257A92"/>
    <w:rsid w:val="002612C7"/>
    <w:rsid w:val="00261BE3"/>
    <w:rsid w:val="00262111"/>
    <w:rsid w:val="00263C68"/>
    <w:rsid w:val="002719F7"/>
    <w:rsid w:val="00274305"/>
    <w:rsid w:val="00274CA4"/>
    <w:rsid w:val="00275CA5"/>
    <w:rsid w:val="00275F89"/>
    <w:rsid w:val="0027683B"/>
    <w:rsid w:val="002774B3"/>
    <w:rsid w:val="00280F74"/>
    <w:rsid w:val="0028471A"/>
    <w:rsid w:val="002850CD"/>
    <w:rsid w:val="00285B02"/>
    <w:rsid w:val="00287B34"/>
    <w:rsid w:val="002916CC"/>
    <w:rsid w:val="00291C21"/>
    <w:rsid w:val="00292B10"/>
    <w:rsid w:val="00292BD6"/>
    <w:rsid w:val="002A05DF"/>
    <w:rsid w:val="002A2990"/>
    <w:rsid w:val="002B0BEB"/>
    <w:rsid w:val="002B4272"/>
    <w:rsid w:val="002C434C"/>
    <w:rsid w:val="002C444C"/>
    <w:rsid w:val="002C5129"/>
    <w:rsid w:val="002D4B17"/>
    <w:rsid w:val="002D4D35"/>
    <w:rsid w:val="002D4F83"/>
    <w:rsid w:val="002D629C"/>
    <w:rsid w:val="002D65FE"/>
    <w:rsid w:val="002D6E4D"/>
    <w:rsid w:val="002D7F65"/>
    <w:rsid w:val="002E3C3E"/>
    <w:rsid w:val="002E443D"/>
    <w:rsid w:val="002E5045"/>
    <w:rsid w:val="002E7C0B"/>
    <w:rsid w:val="002F6712"/>
    <w:rsid w:val="002F6C78"/>
    <w:rsid w:val="00300DCF"/>
    <w:rsid w:val="00301381"/>
    <w:rsid w:val="00301716"/>
    <w:rsid w:val="00304589"/>
    <w:rsid w:val="00307B81"/>
    <w:rsid w:val="00310575"/>
    <w:rsid w:val="00310D4E"/>
    <w:rsid w:val="003118BA"/>
    <w:rsid w:val="0031213D"/>
    <w:rsid w:val="003123D9"/>
    <w:rsid w:val="00313278"/>
    <w:rsid w:val="003137C7"/>
    <w:rsid w:val="003137F4"/>
    <w:rsid w:val="00314BDA"/>
    <w:rsid w:val="00315C7E"/>
    <w:rsid w:val="00316481"/>
    <w:rsid w:val="00316608"/>
    <w:rsid w:val="0031687A"/>
    <w:rsid w:val="003203AB"/>
    <w:rsid w:val="003205D1"/>
    <w:rsid w:val="00320FBB"/>
    <w:rsid w:val="00321751"/>
    <w:rsid w:val="00323B2C"/>
    <w:rsid w:val="00323F50"/>
    <w:rsid w:val="003241CB"/>
    <w:rsid w:val="0032681A"/>
    <w:rsid w:val="003274CD"/>
    <w:rsid w:val="00331881"/>
    <w:rsid w:val="00334121"/>
    <w:rsid w:val="0033512C"/>
    <w:rsid w:val="00340773"/>
    <w:rsid w:val="0034156E"/>
    <w:rsid w:val="00342BC3"/>
    <w:rsid w:val="00343350"/>
    <w:rsid w:val="00345322"/>
    <w:rsid w:val="00346090"/>
    <w:rsid w:val="0034674B"/>
    <w:rsid w:val="0034729D"/>
    <w:rsid w:val="00351576"/>
    <w:rsid w:val="003549EF"/>
    <w:rsid w:val="00354E1A"/>
    <w:rsid w:val="00361AE1"/>
    <w:rsid w:val="0036287A"/>
    <w:rsid w:val="00364818"/>
    <w:rsid w:val="00364C49"/>
    <w:rsid w:val="00365BB5"/>
    <w:rsid w:val="00365DDA"/>
    <w:rsid w:val="00370ACD"/>
    <w:rsid w:val="00373BA6"/>
    <w:rsid w:val="003766A6"/>
    <w:rsid w:val="00376BDC"/>
    <w:rsid w:val="0037734E"/>
    <w:rsid w:val="003803D2"/>
    <w:rsid w:val="00383065"/>
    <w:rsid w:val="0038323A"/>
    <w:rsid w:val="00387EA6"/>
    <w:rsid w:val="00390A17"/>
    <w:rsid w:val="00391498"/>
    <w:rsid w:val="0039375F"/>
    <w:rsid w:val="00394875"/>
    <w:rsid w:val="003956B6"/>
    <w:rsid w:val="0039773B"/>
    <w:rsid w:val="003A153D"/>
    <w:rsid w:val="003A5731"/>
    <w:rsid w:val="003A575C"/>
    <w:rsid w:val="003A68AA"/>
    <w:rsid w:val="003A73A1"/>
    <w:rsid w:val="003B168E"/>
    <w:rsid w:val="003B1E1E"/>
    <w:rsid w:val="003B283F"/>
    <w:rsid w:val="003B44CA"/>
    <w:rsid w:val="003B7FB0"/>
    <w:rsid w:val="003C0C98"/>
    <w:rsid w:val="003C164E"/>
    <w:rsid w:val="003C30B9"/>
    <w:rsid w:val="003C3CB7"/>
    <w:rsid w:val="003C656E"/>
    <w:rsid w:val="003D0182"/>
    <w:rsid w:val="003D0CEB"/>
    <w:rsid w:val="003D48A5"/>
    <w:rsid w:val="003D6293"/>
    <w:rsid w:val="003D7EF3"/>
    <w:rsid w:val="003E2654"/>
    <w:rsid w:val="003F100F"/>
    <w:rsid w:val="003F16CD"/>
    <w:rsid w:val="003F2680"/>
    <w:rsid w:val="003F3DE5"/>
    <w:rsid w:val="003F40B3"/>
    <w:rsid w:val="003F40FE"/>
    <w:rsid w:val="003F719B"/>
    <w:rsid w:val="004026FD"/>
    <w:rsid w:val="00403C2E"/>
    <w:rsid w:val="004066D5"/>
    <w:rsid w:val="00406D3B"/>
    <w:rsid w:val="00407A47"/>
    <w:rsid w:val="004101F1"/>
    <w:rsid w:val="004117B6"/>
    <w:rsid w:val="00411DEE"/>
    <w:rsid w:val="00412F7D"/>
    <w:rsid w:val="004138D5"/>
    <w:rsid w:val="0041476D"/>
    <w:rsid w:val="00415861"/>
    <w:rsid w:val="00417AE0"/>
    <w:rsid w:val="00420169"/>
    <w:rsid w:val="004209A6"/>
    <w:rsid w:val="00422C24"/>
    <w:rsid w:val="00423978"/>
    <w:rsid w:val="0042652A"/>
    <w:rsid w:val="004273C5"/>
    <w:rsid w:val="00427D18"/>
    <w:rsid w:val="00430B68"/>
    <w:rsid w:val="00430F99"/>
    <w:rsid w:val="0043105C"/>
    <w:rsid w:val="00431286"/>
    <w:rsid w:val="00432F47"/>
    <w:rsid w:val="00436774"/>
    <w:rsid w:val="00437C99"/>
    <w:rsid w:val="004414BF"/>
    <w:rsid w:val="00442442"/>
    <w:rsid w:val="00446BE9"/>
    <w:rsid w:val="00446D58"/>
    <w:rsid w:val="00446EA3"/>
    <w:rsid w:val="0045190B"/>
    <w:rsid w:val="0045366E"/>
    <w:rsid w:val="00454AB8"/>
    <w:rsid w:val="00454E82"/>
    <w:rsid w:val="004557DF"/>
    <w:rsid w:val="0045641F"/>
    <w:rsid w:val="00456487"/>
    <w:rsid w:val="00456566"/>
    <w:rsid w:val="00460616"/>
    <w:rsid w:val="0046098C"/>
    <w:rsid w:val="00462523"/>
    <w:rsid w:val="0046285E"/>
    <w:rsid w:val="0046447B"/>
    <w:rsid w:val="004650D2"/>
    <w:rsid w:val="00465BBE"/>
    <w:rsid w:val="00466EA4"/>
    <w:rsid w:val="00470129"/>
    <w:rsid w:val="004702FB"/>
    <w:rsid w:val="00470F25"/>
    <w:rsid w:val="0047353E"/>
    <w:rsid w:val="00476EF7"/>
    <w:rsid w:val="00477307"/>
    <w:rsid w:val="00477CC6"/>
    <w:rsid w:val="00477F4A"/>
    <w:rsid w:val="004835A3"/>
    <w:rsid w:val="0048425F"/>
    <w:rsid w:val="00490A1D"/>
    <w:rsid w:val="00490D68"/>
    <w:rsid w:val="0049125E"/>
    <w:rsid w:val="00492231"/>
    <w:rsid w:val="00492F72"/>
    <w:rsid w:val="004932FE"/>
    <w:rsid w:val="00493953"/>
    <w:rsid w:val="004956DA"/>
    <w:rsid w:val="00497051"/>
    <w:rsid w:val="004A1FFE"/>
    <w:rsid w:val="004A2BA1"/>
    <w:rsid w:val="004A3534"/>
    <w:rsid w:val="004A440C"/>
    <w:rsid w:val="004A544A"/>
    <w:rsid w:val="004A6F9E"/>
    <w:rsid w:val="004B160C"/>
    <w:rsid w:val="004B3543"/>
    <w:rsid w:val="004B5591"/>
    <w:rsid w:val="004B607C"/>
    <w:rsid w:val="004C1622"/>
    <w:rsid w:val="004C18C1"/>
    <w:rsid w:val="004C2188"/>
    <w:rsid w:val="004C2452"/>
    <w:rsid w:val="004C3E62"/>
    <w:rsid w:val="004C4202"/>
    <w:rsid w:val="004C4374"/>
    <w:rsid w:val="004C4AD5"/>
    <w:rsid w:val="004C4AEB"/>
    <w:rsid w:val="004C5462"/>
    <w:rsid w:val="004C65C6"/>
    <w:rsid w:val="004C75DC"/>
    <w:rsid w:val="004D1E7E"/>
    <w:rsid w:val="004D269D"/>
    <w:rsid w:val="004D38F1"/>
    <w:rsid w:val="004D5CA1"/>
    <w:rsid w:val="004D5EE3"/>
    <w:rsid w:val="004D6648"/>
    <w:rsid w:val="004E1982"/>
    <w:rsid w:val="004E57A3"/>
    <w:rsid w:val="004F19AD"/>
    <w:rsid w:val="004F4CB9"/>
    <w:rsid w:val="004F6655"/>
    <w:rsid w:val="004F76DD"/>
    <w:rsid w:val="00500EFF"/>
    <w:rsid w:val="00501358"/>
    <w:rsid w:val="005073F6"/>
    <w:rsid w:val="005102FC"/>
    <w:rsid w:val="005121EC"/>
    <w:rsid w:val="005134DA"/>
    <w:rsid w:val="00515C30"/>
    <w:rsid w:val="00517B17"/>
    <w:rsid w:val="00520D23"/>
    <w:rsid w:val="00521F60"/>
    <w:rsid w:val="005226A2"/>
    <w:rsid w:val="005235F2"/>
    <w:rsid w:val="0052662E"/>
    <w:rsid w:val="00527770"/>
    <w:rsid w:val="00527F6A"/>
    <w:rsid w:val="0053195F"/>
    <w:rsid w:val="00534FB6"/>
    <w:rsid w:val="00535A2D"/>
    <w:rsid w:val="00536A4E"/>
    <w:rsid w:val="00536D24"/>
    <w:rsid w:val="005438EA"/>
    <w:rsid w:val="00545FEB"/>
    <w:rsid w:val="005502A9"/>
    <w:rsid w:val="0055042C"/>
    <w:rsid w:val="00551EB9"/>
    <w:rsid w:val="0055246A"/>
    <w:rsid w:val="00553562"/>
    <w:rsid w:val="00557434"/>
    <w:rsid w:val="00562FEB"/>
    <w:rsid w:val="00563AB1"/>
    <w:rsid w:val="00565EE8"/>
    <w:rsid w:val="005662A5"/>
    <w:rsid w:val="005737BD"/>
    <w:rsid w:val="00574D00"/>
    <w:rsid w:val="005769DB"/>
    <w:rsid w:val="00580F33"/>
    <w:rsid w:val="00582652"/>
    <w:rsid w:val="00584E89"/>
    <w:rsid w:val="00584F4B"/>
    <w:rsid w:val="0058690E"/>
    <w:rsid w:val="00590111"/>
    <w:rsid w:val="0059153F"/>
    <w:rsid w:val="00595FA8"/>
    <w:rsid w:val="00596A4B"/>
    <w:rsid w:val="00597446"/>
    <w:rsid w:val="00597FAC"/>
    <w:rsid w:val="005A0A30"/>
    <w:rsid w:val="005A268F"/>
    <w:rsid w:val="005A2B5F"/>
    <w:rsid w:val="005A3DEA"/>
    <w:rsid w:val="005A4A04"/>
    <w:rsid w:val="005B0558"/>
    <w:rsid w:val="005B0666"/>
    <w:rsid w:val="005B2FC9"/>
    <w:rsid w:val="005B2FF8"/>
    <w:rsid w:val="005B3BDC"/>
    <w:rsid w:val="005B4DF4"/>
    <w:rsid w:val="005B509C"/>
    <w:rsid w:val="005B58C0"/>
    <w:rsid w:val="005C041E"/>
    <w:rsid w:val="005C1093"/>
    <w:rsid w:val="005C2AA2"/>
    <w:rsid w:val="005C3D23"/>
    <w:rsid w:val="005C46EF"/>
    <w:rsid w:val="005C5F12"/>
    <w:rsid w:val="005C658D"/>
    <w:rsid w:val="005D21D2"/>
    <w:rsid w:val="005D251B"/>
    <w:rsid w:val="005D292F"/>
    <w:rsid w:val="005D2E4E"/>
    <w:rsid w:val="005D3E0E"/>
    <w:rsid w:val="005D5529"/>
    <w:rsid w:val="005D6463"/>
    <w:rsid w:val="005D6986"/>
    <w:rsid w:val="005D71DC"/>
    <w:rsid w:val="005E1B98"/>
    <w:rsid w:val="005E2055"/>
    <w:rsid w:val="005E3B33"/>
    <w:rsid w:val="005E42A6"/>
    <w:rsid w:val="005E4FC8"/>
    <w:rsid w:val="005F09E5"/>
    <w:rsid w:val="005F18B6"/>
    <w:rsid w:val="005F1DA5"/>
    <w:rsid w:val="005F3C36"/>
    <w:rsid w:val="005F505B"/>
    <w:rsid w:val="005F7E97"/>
    <w:rsid w:val="00601EAA"/>
    <w:rsid w:val="00602502"/>
    <w:rsid w:val="00603C6B"/>
    <w:rsid w:val="0060465F"/>
    <w:rsid w:val="00604FF1"/>
    <w:rsid w:val="00606989"/>
    <w:rsid w:val="00607C49"/>
    <w:rsid w:val="006102AE"/>
    <w:rsid w:val="00610C92"/>
    <w:rsid w:val="00611418"/>
    <w:rsid w:val="00611F9F"/>
    <w:rsid w:val="0061464C"/>
    <w:rsid w:val="006178C2"/>
    <w:rsid w:val="006257A4"/>
    <w:rsid w:val="006267E7"/>
    <w:rsid w:val="0063104B"/>
    <w:rsid w:val="00631ED0"/>
    <w:rsid w:val="00632186"/>
    <w:rsid w:val="00634705"/>
    <w:rsid w:val="00636F28"/>
    <w:rsid w:val="00637412"/>
    <w:rsid w:val="00637A90"/>
    <w:rsid w:val="00642A38"/>
    <w:rsid w:val="00643F23"/>
    <w:rsid w:val="006451E7"/>
    <w:rsid w:val="00650464"/>
    <w:rsid w:val="00651551"/>
    <w:rsid w:val="006515E6"/>
    <w:rsid w:val="0065260F"/>
    <w:rsid w:val="0065361F"/>
    <w:rsid w:val="0065413B"/>
    <w:rsid w:val="006557F7"/>
    <w:rsid w:val="00655ABE"/>
    <w:rsid w:val="00656031"/>
    <w:rsid w:val="00656EC6"/>
    <w:rsid w:val="006613F0"/>
    <w:rsid w:val="006661C5"/>
    <w:rsid w:val="0067075E"/>
    <w:rsid w:val="00670AFB"/>
    <w:rsid w:val="00673174"/>
    <w:rsid w:val="00673599"/>
    <w:rsid w:val="00674C51"/>
    <w:rsid w:val="00676C81"/>
    <w:rsid w:val="00677C85"/>
    <w:rsid w:val="00681F34"/>
    <w:rsid w:val="006866B1"/>
    <w:rsid w:val="00687A76"/>
    <w:rsid w:val="006910EE"/>
    <w:rsid w:val="0069163E"/>
    <w:rsid w:val="006933B7"/>
    <w:rsid w:val="00693CF8"/>
    <w:rsid w:val="00693FE7"/>
    <w:rsid w:val="00694ED5"/>
    <w:rsid w:val="00695D08"/>
    <w:rsid w:val="00696F63"/>
    <w:rsid w:val="006A1502"/>
    <w:rsid w:val="006A216D"/>
    <w:rsid w:val="006A295F"/>
    <w:rsid w:val="006A2D8E"/>
    <w:rsid w:val="006A4B22"/>
    <w:rsid w:val="006A529E"/>
    <w:rsid w:val="006A5A98"/>
    <w:rsid w:val="006A5E5F"/>
    <w:rsid w:val="006A6D88"/>
    <w:rsid w:val="006A7F23"/>
    <w:rsid w:val="006B0103"/>
    <w:rsid w:val="006B0F91"/>
    <w:rsid w:val="006B2287"/>
    <w:rsid w:val="006B3126"/>
    <w:rsid w:val="006B3661"/>
    <w:rsid w:val="006B416A"/>
    <w:rsid w:val="006B6F78"/>
    <w:rsid w:val="006C0A68"/>
    <w:rsid w:val="006C1819"/>
    <w:rsid w:val="006C1CE3"/>
    <w:rsid w:val="006C7560"/>
    <w:rsid w:val="006C7F27"/>
    <w:rsid w:val="006D0F14"/>
    <w:rsid w:val="006D468E"/>
    <w:rsid w:val="006D66DC"/>
    <w:rsid w:val="006D70CB"/>
    <w:rsid w:val="006E0B78"/>
    <w:rsid w:val="006E4A89"/>
    <w:rsid w:val="006E7AAB"/>
    <w:rsid w:val="006F0404"/>
    <w:rsid w:val="006F0C86"/>
    <w:rsid w:val="006F1144"/>
    <w:rsid w:val="006F29D6"/>
    <w:rsid w:val="006F2DDD"/>
    <w:rsid w:val="006F320D"/>
    <w:rsid w:val="006F503F"/>
    <w:rsid w:val="006F5C84"/>
    <w:rsid w:val="006F7CF5"/>
    <w:rsid w:val="0070127D"/>
    <w:rsid w:val="00703A92"/>
    <w:rsid w:val="0070587C"/>
    <w:rsid w:val="0070724A"/>
    <w:rsid w:val="007079EA"/>
    <w:rsid w:val="00707EA1"/>
    <w:rsid w:val="00710FD5"/>
    <w:rsid w:val="007138A8"/>
    <w:rsid w:val="0071401A"/>
    <w:rsid w:val="00716741"/>
    <w:rsid w:val="00716F16"/>
    <w:rsid w:val="00721CBE"/>
    <w:rsid w:val="00724442"/>
    <w:rsid w:val="007255D1"/>
    <w:rsid w:val="00726020"/>
    <w:rsid w:val="00726804"/>
    <w:rsid w:val="00731022"/>
    <w:rsid w:val="00731C53"/>
    <w:rsid w:val="0073207F"/>
    <w:rsid w:val="0073323A"/>
    <w:rsid w:val="00735056"/>
    <w:rsid w:val="00736DDA"/>
    <w:rsid w:val="00741A0E"/>
    <w:rsid w:val="00742252"/>
    <w:rsid w:val="00742D4D"/>
    <w:rsid w:val="00747B10"/>
    <w:rsid w:val="00750123"/>
    <w:rsid w:val="0075028A"/>
    <w:rsid w:val="007510F2"/>
    <w:rsid w:val="007517FA"/>
    <w:rsid w:val="00751DD5"/>
    <w:rsid w:val="00753CE1"/>
    <w:rsid w:val="00754246"/>
    <w:rsid w:val="007543FC"/>
    <w:rsid w:val="0075489E"/>
    <w:rsid w:val="00754A96"/>
    <w:rsid w:val="007642D8"/>
    <w:rsid w:val="007657F9"/>
    <w:rsid w:val="007661A6"/>
    <w:rsid w:val="00766562"/>
    <w:rsid w:val="00772F46"/>
    <w:rsid w:val="00774E7F"/>
    <w:rsid w:val="007766EA"/>
    <w:rsid w:val="0078170B"/>
    <w:rsid w:val="00786350"/>
    <w:rsid w:val="00786C86"/>
    <w:rsid w:val="00786EFE"/>
    <w:rsid w:val="00795142"/>
    <w:rsid w:val="0079666A"/>
    <w:rsid w:val="007A0838"/>
    <w:rsid w:val="007A1088"/>
    <w:rsid w:val="007A2042"/>
    <w:rsid w:val="007A3231"/>
    <w:rsid w:val="007A4A87"/>
    <w:rsid w:val="007A65C3"/>
    <w:rsid w:val="007B6CBA"/>
    <w:rsid w:val="007C39BE"/>
    <w:rsid w:val="007C5A58"/>
    <w:rsid w:val="007D0E0D"/>
    <w:rsid w:val="007D11C0"/>
    <w:rsid w:val="007D4F87"/>
    <w:rsid w:val="007D74BE"/>
    <w:rsid w:val="007D799D"/>
    <w:rsid w:val="007E591A"/>
    <w:rsid w:val="007E5D83"/>
    <w:rsid w:val="007E7A8A"/>
    <w:rsid w:val="007E7B78"/>
    <w:rsid w:val="007F0CA1"/>
    <w:rsid w:val="007F3717"/>
    <w:rsid w:val="007F37B0"/>
    <w:rsid w:val="007F527A"/>
    <w:rsid w:val="00800205"/>
    <w:rsid w:val="00801604"/>
    <w:rsid w:val="0080219B"/>
    <w:rsid w:val="008038F6"/>
    <w:rsid w:val="00804810"/>
    <w:rsid w:val="0080554B"/>
    <w:rsid w:val="00805B27"/>
    <w:rsid w:val="00807A49"/>
    <w:rsid w:val="00811D2A"/>
    <w:rsid w:val="008139A4"/>
    <w:rsid w:val="008142B3"/>
    <w:rsid w:val="00814B2C"/>
    <w:rsid w:val="00821B46"/>
    <w:rsid w:val="00822356"/>
    <w:rsid w:val="0082282F"/>
    <w:rsid w:val="0082459A"/>
    <w:rsid w:val="00824993"/>
    <w:rsid w:val="00825E4C"/>
    <w:rsid w:val="00826C1D"/>
    <w:rsid w:val="00830D10"/>
    <w:rsid w:val="00831029"/>
    <w:rsid w:val="0083204D"/>
    <w:rsid w:val="00833112"/>
    <w:rsid w:val="008350CD"/>
    <w:rsid w:val="008414B7"/>
    <w:rsid w:val="00841D03"/>
    <w:rsid w:val="008430F5"/>
    <w:rsid w:val="00844415"/>
    <w:rsid w:val="0084616E"/>
    <w:rsid w:val="00847FCA"/>
    <w:rsid w:val="0085080E"/>
    <w:rsid w:val="008519DE"/>
    <w:rsid w:val="00851EA7"/>
    <w:rsid w:val="00851EAA"/>
    <w:rsid w:val="008524CA"/>
    <w:rsid w:val="00854B85"/>
    <w:rsid w:val="00854DAC"/>
    <w:rsid w:val="0085544E"/>
    <w:rsid w:val="00855B40"/>
    <w:rsid w:val="008575DC"/>
    <w:rsid w:val="00857FA7"/>
    <w:rsid w:val="008614F6"/>
    <w:rsid w:val="00862FBE"/>
    <w:rsid w:val="00863B0F"/>
    <w:rsid w:val="00864BE3"/>
    <w:rsid w:val="00866D0D"/>
    <w:rsid w:val="00867090"/>
    <w:rsid w:val="00871E00"/>
    <w:rsid w:val="008723C0"/>
    <w:rsid w:val="00872708"/>
    <w:rsid w:val="008728C4"/>
    <w:rsid w:val="00874C7E"/>
    <w:rsid w:val="00875B27"/>
    <w:rsid w:val="00880BEC"/>
    <w:rsid w:val="00882580"/>
    <w:rsid w:val="008825A0"/>
    <w:rsid w:val="00883689"/>
    <w:rsid w:val="00884A7A"/>
    <w:rsid w:val="00885C53"/>
    <w:rsid w:val="00885CBC"/>
    <w:rsid w:val="0088660A"/>
    <w:rsid w:val="008875A2"/>
    <w:rsid w:val="008925DF"/>
    <w:rsid w:val="00892B92"/>
    <w:rsid w:val="00893EB0"/>
    <w:rsid w:val="008963B7"/>
    <w:rsid w:val="008A088A"/>
    <w:rsid w:val="008A1A5D"/>
    <w:rsid w:val="008A4272"/>
    <w:rsid w:val="008A4274"/>
    <w:rsid w:val="008A5AF5"/>
    <w:rsid w:val="008A65D7"/>
    <w:rsid w:val="008A6D27"/>
    <w:rsid w:val="008A7249"/>
    <w:rsid w:val="008A7FC5"/>
    <w:rsid w:val="008B1C55"/>
    <w:rsid w:val="008B2324"/>
    <w:rsid w:val="008B2778"/>
    <w:rsid w:val="008B38D6"/>
    <w:rsid w:val="008B40DB"/>
    <w:rsid w:val="008B5153"/>
    <w:rsid w:val="008B5192"/>
    <w:rsid w:val="008B6398"/>
    <w:rsid w:val="008B7596"/>
    <w:rsid w:val="008C037E"/>
    <w:rsid w:val="008C0EB8"/>
    <w:rsid w:val="008C13C5"/>
    <w:rsid w:val="008C1B0A"/>
    <w:rsid w:val="008C2A56"/>
    <w:rsid w:val="008C3642"/>
    <w:rsid w:val="008C3BB9"/>
    <w:rsid w:val="008C41FF"/>
    <w:rsid w:val="008C6101"/>
    <w:rsid w:val="008C6107"/>
    <w:rsid w:val="008C621D"/>
    <w:rsid w:val="008C7A37"/>
    <w:rsid w:val="008D1024"/>
    <w:rsid w:val="008D3351"/>
    <w:rsid w:val="008D4F18"/>
    <w:rsid w:val="008D4F9F"/>
    <w:rsid w:val="008E0067"/>
    <w:rsid w:val="008E1628"/>
    <w:rsid w:val="008E1C15"/>
    <w:rsid w:val="008E4239"/>
    <w:rsid w:val="008E4D33"/>
    <w:rsid w:val="008E55F2"/>
    <w:rsid w:val="008E5773"/>
    <w:rsid w:val="008E641E"/>
    <w:rsid w:val="008E6CEA"/>
    <w:rsid w:val="008F1371"/>
    <w:rsid w:val="008F1AE9"/>
    <w:rsid w:val="008F50F8"/>
    <w:rsid w:val="00901177"/>
    <w:rsid w:val="009030A9"/>
    <w:rsid w:val="00904B57"/>
    <w:rsid w:val="00904F50"/>
    <w:rsid w:val="009072CB"/>
    <w:rsid w:val="00910EA8"/>
    <w:rsid w:val="00911218"/>
    <w:rsid w:val="00916044"/>
    <w:rsid w:val="00916689"/>
    <w:rsid w:val="00916CDB"/>
    <w:rsid w:val="00917A41"/>
    <w:rsid w:val="00921A8B"/>
    <w:rsid w:val="0092368D"/>
    <w:rsid w:val="00924F77"/>
    <w:rsid w:val="00925E06"/>
    <w:rsid w:val="0092721E"/>
    <w:rsid w:val="00930177"/>
    <w:rsid w:val="009321F1"/>
    <w:rsid w:val="009326D2"/>
    <w:rsid w:val="00933252"/>
    <w:rsid w:val="00933816"/>
    <w:rsid w:val="00936EAB"/>
    <w:rsid w:val="00937869"/>
    <w:rsid w:val="00940ADF"/>
    <w:rsid w:val="00940D91"/>
    <w:rsid w:val="009414E6"/>
    <w:rsid w:val="00942D52"/>
    <w:rsid w:val="009462EF"/>
    <w:rsid w:val="009514DD"/>
    <w:rsid w:val="00955ED5"/>
    <w:rsid w:val="0096087F"/>
    <w:rsid w:val="00960B12"/>
    <w:rsid w:val="00970AE6"/>
    <w:rsid w:val="0097247C"/>
    <w:rsid w:val="0097372E"/>
    <w:rsid w:val="00974560"/>
    <w:rsid w:val="00976A89"/>
    <w:rsid w:val="00980050"/>
    <w:rsid w:val="00983936"/>
    <w:rsid w:val="009843D3"/>
    <w:rsid w:val="00985B9D"/>
    <w:rsid w:val="0098688C"/>
    <w:rsid w:val="00987B78"/>
    <w:rsid w:val="00987F98"/>
    <w:rsid w:val="009911C0"/>
    <w:rsid w:val="00992330"/>
    <w:rsid w:val="009926B6"/>
    <w:rsid w:val="009928F3"/>
    <w:rsid w:val="00993941"/>
    <w:rsid w:val="00993A89"/>
    <w:rsid w:val="00994761"/>
    <w:rsid w:val="00995D3C"/>
    <w:rsid w:val="009964A0"/>
    <w:rsid w:val="00997D5F"/>
    <w:rsid w:val="009A05DD"/>
    <w:rsid w:val="009A10B8"/>
    <w:rsid w:val="009A19BB"/>
    <w:rsid w:val="009A3543"/>
    <w:rsid w:val="009A4153"/>
    <w:rsid w:val="009A5007"/>
    <w:rsid w:val="009A5847"/>
    <w:rsid w:val="009A6C5E"/>
    <w:rsid w:val="009B081A"/>
    <w:rsid w:val="009B0ABE"/>
    <w:rsid w:val="009B218F"/>
    <w:rsid w:val="009B3728"/>
    <w:rsid w:val="009B59A8"/>
    <w:rsid w:val="009C124F"/>
    <w:rsid w:val="009C1CE6"/>
    <w:rsid w:val="009C7829"/>
    <w:rsid w:val="009D1DA7"/>
    <w:rsid w:val="009D31EE"/>
    <w:rsid w:val="009D324A"/>
    <w:rsid w:val="009D4BDB"/>
    <w:rsid w:val="009D5D0E"/>
    <w:rsid w:val="009D67DA"/>
    <w:rsid w:val="009D78BB"/>
    <w:rsid w:val="009D7A3F"/>
    <w:rsid w:val="009E1306"/>
    <w:rsid w:val="009E476A"/>
    <w:rsid w:val="009E4EFD"/>
    <w:rsid w:val="009E54D4"/>
    <w:rsid w:val="009E63BC"/>
    <w:rsid w:val="009E71D7"/>
    <w:rsid w:val="009F3C1E"/>
    <w:rsid w:val="009F3FBE"/>
    <w:rsid w:val="009F4A17"/>
    <w:rsid w:val="009F4CDC"/>
    <w:rsid w:val="009F4DD0"/>
    <w:rsid w:val="009F5061"/>
    <w:rsid w:val="00A0189E"/>
    <w:rsid w:val="00A01FA1"/>
    <w:rsid w:val="00A02379"/>
    <w:rsid w:val="00A05CA5"/>
    <w:rsid w:val="00A066E7"/>
    <w:rsid w:val="00A115E0"/>
    <w:rsid w:val="00A11EB2"/>
    <w:rsid w:val="00A1214E"/>
    <w:rsid w:val="00A122D3"/>
    <w:rsid w:val="00A12635"/>
    <w:rsid w:val="00A15625"/>
    <w:rsid w:val="00A15E6B"/>
    <w:rsid w:val="00A201D5"/>
    <w:rsid w:val="00A2031C"/>
    <w:rsid w:val="00A20725"/>
    <w:rsid w:val="00A22CCB"/>
    <w:rsid w:val="00A22F82"/>
    <w:rsid w:val="00A2311D"/>
    <w:rsid w:val="00A23A65"/>
    <w:rsid w:val="00A27600"/>
    <w:rsid w:val="00A3073E"/>
    <w:rsid w:val="00A309D0"/>
    <w:rsid w:val="00A30C6C"/>
    <w:rsid w:val="00A31187"/>
    <w:rsid w:val="00A3167A"/>
    <w:rsid w:val="00A3189C"/>
    <w:rsid w:val="00A32239"/>
    <w:rsid w:val="00A32463"/>
    <w:rsid w:val="00A34164"/>
    <w:rsid w:val="00A3443F"/>
    <w:rsid w:val="00A34C6A"/>
    <w:rsid w:val="00A37226"/>
    <w:rsid w:val="00A37664"/>
    <w:rsid w:val="00A37756"/>
    <w:rsid w:val="00A40F7D"/>
    <w:rsid w:val="00A412A4"/>
    <w:rsid w:val="00A43235"/>
    <w:rsid w:val="00A45903"/>
    <w:rsid w:val="00A46279"/>
    <w:rsid w:val="00A53DD1"/>
    <w:rsid w:val="00A548B9"/>
    <w:rsid w:val="00A56A08"/>
    <w:rsid w:val="00A576B7"/>
    <w:rsid w:val="00A577DC"/>
    <w:rsid w:val="00A57FB4"/>
    <w:rsid w:val="00A60435"/>
    <w:rsid w:val="00A60682"/>
    <w:rsid w:val="00A60BBD"/>
    <w:rsid w:val="00A61171"/>
    <w:rsid w:val="00A62221"/>
    <w:rsid w:val="00A64CD5"/>
    <w:rsid w:val="00A65D74"/>
    <w:rsid w:val="00A7218D"/>
    <w:rsid w:val="00A748C5"/>
    <w:rsid w:val="00A75A64"/>
    <w:rsid w:val="00A81671"/>
    <w:rsid w:val="00A8179C"/>
    <w:rsid w:val="00A8342E"/>
    <w:rsid w:val="00A84822"/>
    <w:rsid w:val="00A87FB8"/>
    <w:rsid w:val="00A91655"/>
    <w:rsid w:val="00A91D4E"/>
    <w:rsid w:val="00A91EAD"/>
    <w:rsid w:val="00A9332C"/>
    <w:rsid w:val="00A93597"/>
    <w:rsid w:val="00A94868"/>
    <w:rsid w:val="00A948A1"/>
    <w:rsid w:val="00A94ED1"/>
    <w:rsid w:val="00A95B15"/>
    <w:rsid w:val="00A9671E"/>
    <w:rsid w:val="00A979F9"/>
    <w:rsid w:val="00A97A6C"/>
    <w:rsid w:val="00AA0CA8"/>
    <w:rsid w:val="00AA6138"/>
    <w:rsid w:val="00AA6D93"/>
    <w:rsid w:val="00AA6F0B"/>
    <w:rsid w:val="00AA6F9E"/>
    <w:rsid w:val="00AA743B"/>
    <w:rsid w:val="00AA76A3"/>
    <w:rsid w:val="00AA7884"/>
    <w:rsid w:val="00AB18D7"/>
    <w:rsid w:val="00AB20B2"/>
    <w:rsid w:val="00AB2E6B"/>
    <w:rsid w:val="00AB30D0"/>
    <w:rsid w:val="00AB3FAC"/>
    <w:rsid w:val="00AB7447"/>
    <w:rsid w:val="00AC01A4"/>
    <w:rsid w:val="00AC03A0"/>
    <w:rsid w:val="00AC0A0B"/>
    <w:rsid w:val="00AC0B58"/>
    <w:rsid w:val="00AC30D8"/>
    <w:rsid w:val="00AC4923"/>
    <w:rsid w:val="00AC5619"/>
    <w:rsid w:val="00AC6421"/>
    <w:rsid w:val="00AD3D9B"/>
    <w:rsid w:val="00AD451D"/>
    <w:rsid w:val="00AE1070"/>
    <w:rsid w:val="00AE3321"/>
    <w:rsid w:val="00AE3E08"/>
    <w:rsid w:val="00AE7640"/>
    <w:rsid w:val="00AE765B"/>
    <w:rsid w:val="00AF2CB4"/>
    <w:rsid w:val="00AF4A54"/>
    <w:rsid w:val="00AF59E5"/>
    <w:rsid w:val="00AF5CF7"/>
    <w:rsid w:val="00AF7DA4"/>
    <w:rsid w:val="00B00251"/>
    <w:rsid w:val="00B01099"/>
    <w:rsid w:val="00B012C8"/>
    <w:rsid w:val="00B0267F"/>
    <w:rsid w:val="00B03611"/>
    <w:rsid w:val="00B04FD2"/>
    <w:rsid w:val="00B1054F"/>
    <w:rsid w:val="00B10E66"/>
    <w:rsid w:val="00B13136"/>
    <w:rsid w:val="00B13525"/>
    <w:rsid w:val="00B1680B"/>
    <w:rsid w:val="00B16B34"/>
    <w:rsid w:val="00B20579"/>
    <w:rsid w:val="00B21223"/>
    <w:rsid w:val="00B21282"/>
    <w:rsid w:val="00B25EB3"/>
    <w:rsid w:val="00B26397"/>
    <w:rsid w:val="00B26504"/>
    <w:rsid w:val="00B26FDE"/>
    <w:rsid w:val="00B3096F"/>
    <w:rsid w:val="00B31BE6"/>
    <w:rsid w:val="00B31DA1"/>
    <w:rsid w:val="00B32BA3"/>
    <w:rsid w:val="00B3423E"/>
    <w:rsid w:val="00B40372"/>
    <w:rsid w:val="00B42242"/>
    <w:rsid w:val="00B429BF"/>
    <w:rsid w:val="00B45B44"/>
    <w:rsid w:val="00B45D65"/>
    <w:rsid w:val="00B5415E"/>
    <w:rsid w:val="00B541F9"/>
    <w:rsid w:val="00B54B10"/>
    <w:rsid w:val="00B553FD"/>
    <w:rsid w:val="00B62750"/>
    <w:rsid w:val="00B64230"/>
    <w:rsid w:val="00B642B3"/>
    <w:rsid w:val="00B65355"/>
    <w:rsid w:val="00B65540"/>
    <w:rsid w:val="00B66806"/>
    <w:rsid w:val="00B710F7"/>
    <w:rsid w:val="00B711BD"/>
    <w:rsid w:val="00B72472"/>
    <w:rsid w:val="00B732FF"/>
    <w:rsid w:val="00B7462D"/>
    <w:rsid w:val="00B75651"/>
    <w:rsid w:val="00B77B9A"/>
    <w:rsid w:val="00B8022E"/>
    <w:rsid w:val="00B82115"/>
    <w:rsid w:val="00B8231D"/>
    <w:rsid w:val="00B834BF"/>
    <w:rsid w:val="00B8490B"/>
    <w:rsid w:val="00B9083E"/>
    <w:rsid w:val="00B91065"/>
    <w:rsid w:val="00B917DD"/>
    <w:rsid w:val="00B92975"/>
    <w:rsid w:val="00B95AB4"/>
    <w:rsid w:val="00B95BCC"/>
    <w:rsid w:val="00B97B30"/>
    <w:rsid w:val="00BA3D08"/>
    <w:rsid w:val="00BA472E"/>
    <w:rsid w:val="00BA486E"/>
    <w:rsid w:val="00BA66C1"/>
    <w:rsid w:val="00BA68E6"/>
    <w:rsid w:val="00BA766A"/>
    <w:rsid w:val="00BA7708"/>
    <w:rsid w:val="00BA7977"/>
    <w:rsid w:val="00BA7FBB"/>
    <w:rsid w:val="00BB0B79"/>
    <w:rsid w:val="00BB4A7D"/>
    <w:rsid w:val="00BB5CE4"/>
    <w:rsid w:val="00BB7FFC"/>
    <w:rsid w:val="00BC2149"/>
    <w:rsid w:val="00BC2CA9"/>
    <w:rsid w:val="00BC4C91"/>
    <w:rsid w:val="00BD2BBE"/>
    <w:rsid w:val="00BD375F"/>
    <w:rsid w:val="00BD3DFA"/>
    <w:rsid w:val="00BD4CCB"/>
    <w:rsid w:val="00BD66F8"/>
    <w:rsid w:val="00BD68BA"/>
    <w:rsid w:val="00BD76A2"/>
    <w:rsid w:val="00BE50D1"/>
    <w:rsid w:val="00BF0503"/>
    <w:rsid w:val="00BF11D2"/>
    <w:rsid w:val="00BF16F9"/>
    <w:rsid w:val="00BF1E3B"/>
    <w:rsid w:val="00BF3A04"/>
    <w:rsid w:val="00BF62B0"/>
    <w:rsid w:val="00BF674D"/>
    <w:rsid w:val="00BF6817"/>
    <w:rsid w:val="00BF6F9A"/>
    <w:rsid w:val="00BF72BC"/>
    <w:rsid w:val="00C038AB"/>
    <w:rsid w:val="00C06C7B"/>
    <w:rsid w:val="00C1331E"/>
    <w:rsid w:val="00C14AF0"/>
    <w:rsid w:val="00C1710D"/>
    <w:rsid w:val="00C2055F"/>
    <w:rsid w:val="00C2100B"/>
    <w:rsid w:val="00C2191A"/>
    <w:rsid w:val="00C2252B"/>
    <w:rsid w:val="00C2285F"/>
    <w:rsid w:val="00C23B49"/>
    <w:rsid w:val="00C24B61"/>
    <w:rsid w:val="00C25823"/>
    <w:rsid w:val="00C3290B"/>
    <w:rsid w:val="00C3447E"/>
    <w:rsid w:val="00C35DD3"/>
    <w:rsid w:val="00C42A5C"/>
    <w:rsid w:val="00C45959"/>
    <w:rsid w:val="00C47060"/>
    <w:rsid w:val="00C4757D"/>
    <w:rsid w:val="00C47630"/>
    <w:rsid w:val="00C47C1C"/>
    <w:rsid w:val="00C502A7"/>
    <w:rsid w:val="00C51C2A"/>
    <w:rsid w:val="00C536D9"/>
    <w:rsid w:val="00C555FB"/>
    <w:rsid w:val="00C5575C"/>
    <w:rsid w:val="00C56D59"/>
    <w:rsid w:val="00C57A6D"/>
    <w:rsid w:val="00C616D5"/>
    <w:rsid w:val="00C641AE"/>
    <w:rsid w:val="00C663D8"/>
    <w:rsid w:val="00C719F5"/>
    <w:rsid w:val="00C7204D"/>
    <w:rsid w:val="00C73644"/>
    <w:rsid w:val="00C75981"/>
    <w:rsid w:val="00C76665"/>
    <w:rsid w:val="00C76D6E"/>
    <w:rsid w:val="00C770DA"/>
    <w:rsid w:val="00C77604"/>
    <w:rsid w:val="00C7777C"/>
    <w:rsid w:val="00C8252A"/>
    <w:rsid w:val="00C86518"/>
    <w:rsid w:val="00C90609"/>
    <w:rsid w:val="00C90AC1"/>
    <w:rsid w:val="00C91854"/>
    <w:rsid w:val="00C92C9F"/>
    <w:rsid w:val="00C92EBB"/>
    <w:rsid w:val="00C9367C"/>
    <w:rsid w:val="00C93D3A"/>
    <w:rsid w:val="00C94B6A"/>
    <w:rsid w:val="00CA08AE"/>
    <w:rsid w:val="00CA17D9"/>
    <w:rsid w:val="00CA1831"/>
    <w:rsid w:val="00CA2882"/>
    <w:rsid w:val="00CA5F3A"/>
    <w:rsid w:val="00CA6640"/>
    <w:rsid w:val="00CA6AA3"/>
    <w:rsid w:val="00CA7B66"/>
    <w:rsid w:val="00CA7CBD"/>
    <w:rsid w:val="00CC2786"/>
    <w:rsid w:val="00CC3547"/>
    <w:rsid w:val="00CC4F9F"/>
    <w:rsid w:val="00CC5E48"/>
    <w:rsid w:val="00CC6154"/>
    <w:rsid w:val="00CD0765"/>
    <w:rsid w:val="00CD07DE"/>
    <w:rsid w:val="00CD0849"/>
    <w:rsid w:val="00CD357A"/>
    <w:rsid w:val="00CD3B7C"/>
    <w:rsid w:val="00CD79ED"/>
    <w:rsid w:val="00CD7ABD"/>
    <w:rsid w:val="00CE004E"/>
    <w:rsid w:val="00CE04A8"/>
    <w:rsid w:val="00CE1D53"/>
    <w:rsid w:val="00CE3022"/>
    <w:rsid w:val="00CE498C"/>
    <w:rsid w:val="00CE4A3A"/>
    <w:rsid w:val="00CE5A55"/>
    <w:rsid w:val="00CE64AC"/>
    <w:rsid w:val="00CF27B3"/>
    <w:rsid w:val="00CF2AEA"/>
    <w:rsid w:val="00CF2F48"/>
    <w:rsid w:val="00CF2F8F"/>
    <w:rsid w:val="00CF3851"/>
    <w:rsid w:val="00CF536E"/>
    <w:rsid w:val="00CF545D"/>
    <w:rsid w:val="00CF60E7"/>
    <w:rsid w:val="00CF6F40"/>
    <w:rsid w:val="00CF6F8D"/>
    <w:rsid w:val="00D02DC9"/>
    <w:rsid w:val="00D043E3"/>
    <w:rsid w:val="00D05521"/>
    <w:rsid w:val="00D06783"/>
    <w:rsid w:val="00D069FE"/>
    <w:rsid w:val="00D1009F"/>
    <w:rsid w:val="00D105DC"/>
    <w:rsid w:val="00D11445"/>
    <w:rsid w:val="00D1164E"/>
    <w:rsid w:val="00D1399C"/>
    <w:rsid w:val="00D15A2C"/>
    <w:rsid w:val="00D15E81"/>
    <w:rsid w:val="00D17C10"/>
    <w:rsid w:val="00D17F10"/>
    <w:rsid w:val="00D2054F"/>
    <w:rsid w:val="00D25C44"/>
    <w:rsid w:val="00D26870"/>
    <w:rsid w:val="00D31C5B"/>
    <w:rsid w:val="00D326BB"/>
    <w:rsid w:val="00D338DA"/>
    <w:rsid w:val="00D33DC0"/>
    <w:rsid w:val="00D3706B"/>
    <w:rsid w:val="00D400BD"/>
    <w:rsid w:val="00D40365"/>
    <w:rsid w:val="00D405EB"/>
    <w:rsid w:val="00D40ABC"/>
    <w:rsid w:val="00D431FB"/>
    <w:rsid w:val="00D43CED"/>
    <w:rsid w:val="00D43FFB"/>
    <w:rsid w:val="00D45445"/>
    <w:rsid w:val="00D46398"/>
    <w:rsid w:val="00D46402"/>
    <w:rsid w:val="00D47BD6"/>
    <w:rsid w:val="00D50084"/>
    <w:rsid w:val="00D5178A"/>
    <w:rsid w:val="00D51F9F"/>
    <w:rsid w:val="00D53EDE"/>
    <w:rsid w:val="00D5565F"/>
    <w:rsid w:val="00D5743B"/>
    <w:rsid w:val="00D57B2D"/>
    <w:rsid w:val="00D62011"/>
    <w:rsid w:val="00D62FBE"/>
    <w:rsid w:val="00D66585"/>
    <w:rsid w:val="00D722B8"/>
    <w:rsid w:val="00D74E9B"/>
    <w:rsid w:val="00D76699"/>
    <w:rsid w:val="00D767F4"/>
    <w:rsid w:val="00D8272C"/>
    <w:rsid w:val="00D831EF"/>
    <w:rsid w:val="00D83894"/>
    <w:rsid w:val="00D87222"/>
    <w:rsid w:val="00D87249"/>
    <w:rsid w:val="00D87E05"/>
    <w:rsid w:val="00D91A2A"/>
    <w:rsid w:val="00D929D4"/>
    <w:rsid w:val="00D92A23"/>
    <w:rsid w:val="00D94060"/>
    <w:rsid w:val="00D94E05"/>
    <w:rsid w:val="00D96607"/>
    <w:rsid w:val="00D97002"/>
    <w:rsid w:val="00DA1C4D"/>
    <w:rsid w:val="00DA1EA6"/>
    <w:rsid w:val="00DA2B52"/>
    <w:rsid w:val="00DA3791"/>
    <w:rsid w:val="00DA4850"/>
    <w:rsid w:val="00DA4BC4"/>
    <w:rsid w:val="00DB0004"/>
    <w:rsid w:val="00DB0FDC"/>
    <w:rsid w:val="00DB22C8"/>
    <w:rsid w:val="00DB3AC7"/>
    <w:rsid w:val="00DB411D"/>
    <w:rsid w:val="00DB48AB"/>
    <w:rsid w:val="00DB5839"/>
    <w:rsid w:val="00DC4A2F"/>
    <w:rsid w:val="00DC4D8E"/>
    <w:rsid w:val="00DC5FC5"/>
    <w:rsid w:val="00DC6A46"/>
    <w:rsid w:val="00DD0144"/>
    <w:rsid w:val="00DD06C5"/>
    <w:rsid w:val="00DD2A8B"/>
    <w:rsid w:val="00DD31C7"/>
    <w:rsid w:val="00DD5B4D"/>
    <w:rsid w:val="00DE04AD"/>
    <w:rsid w:val="00DE050F"/>
    <w:rsid w:val="00DE16DA"/>
    <w:rsid w:val="00DE222F"/>
    <w:rsid w:val="00DE434F"/>
    <w:rsid w:val="00DE43A9"/>
    <w:rsid w:val="00DE5B5D"/>
    <w:rsid w:val="00DE5D81"/>
    <w:rsid w:val="00DE630C"/>
    <w:rsid w:val="00DE6CE1"/>
    <w:rsid w:val="00DE71E0"/>
    <w:rsid w:val="00DE7309"/>
    <w:rsid w:val="00DF15B4"/>
    <w:rsid w:val="00DF1E59"/>
    <w:rsid w:val="00DF3599"/>
    <w:rsid w:val="00DF3905"/>
    <w:rsid w:val="00DF5687"/>
    <w:rsid w:val="00DF799D"/>
    <w:rsid w:val="00E00E48"/>
    <w:rsid w:val="00E01781"/>
    <w:rsid w:val="00E02377"/>
    <w:rsid w:val="00E02E6D"/>
    <w:rsid w:val="00E02F76"/>
    <w:rsid w:val="00E03054"/>
    <w:rsid w:val="00E03EE8"/>
    <w:rsid w:val="00E0628F"/>
    <w:rsid w:val="00E11E27"/>
    <w:rsid w:val="00E14ED2"/>
    <w:rsid w:val="00E15438"/>
    <w:rsid w:val="00E20F6D"/>
    <w:rsid w:val="00E23514"/>
    <w:rsid w:val="00E23D6A"/>
    <w:rsid w:val="00E23D98"/>
    <w:rsid w:val="00E26A9F"/>
    <w:rsid w:val="00E27761"/>
    <w:rsid w:val="00E30BBD"/>
    <w:rsid w:val="00E331EA"/>
    <w:rsid w:val="00E3369D"/>
    <w:rsid w:val="00E33A1A"/>
    <w:rsid w:val="00E35B37"/>
    <w:rsid w:val="00E35D76"/>
    <w:rsid w:val="00E364E7"/>
    <w:rsid w:val="00E37EC0"/>
    <w:rsid w:val="00E403A1"/>
    <w:rsid w:val="00E403B2"/>
    <w:rsid w:val="00E445E0"/>
    <w:rsid w:val="00E560C5"/>
    <w:rsid w:val="00E610E8"/>
    <w:rsid w:val="00E614D1"/>
    <w:rsid w:val="00E61862"/>
    <w:rsid w:val="00E61DE9"/>
    <w:rsid w:val="00E61FED"/>
    <w:rsid w:val="00E64DCE"/>
    <w:rsid w:val="00E6598C"/>
    <w:rsid w:val="00E67E2E"/>
    <w:rsid w:val="00E70312"/>
    <w:rsid w:val="00E708F7"/>
    <w:rsid w:val="00E70962"/>
    <w:rsid w:val="00E710F7"/>
    <w:rsid w:val="00E724FF"/>
    <w:rsid w:val="00E763BA"/>
    <w:rsid w:val="00E76C59"/>
    <w:rsid w:val="00E76D75"/>
    <w:rsid w:val="00E8107F"/>
    <w:rsid w:val="00E81D8D"/>
    <w:rsid w:val="00E81FE6"/>
    <w:rsid w:val="00E84311"/>
    <w:rsid w:val="00E856D0"/>
    <w:rsid w:val="00E861DA"/>
    <w:rsid w:val="00E8621D"/>
    <w:rsid w:val="00E865FF"/>
    <w:rsid w:val="00E9130C"/>
    <w:rsid w:val="00E92340"/>
    <w:rsid w:val="00E92556"/>
    <w:rsid w:val="00E9391B"/>
    <w:rsid w:val="00E97307"/>
    <w:rsid w:val="00E9765C"/>
    <w:rsid w:val="00EA1745"/>
    <w:rsid w:val="00EA2F04"/>
    <w:rsid w:val="00EA3941"/>
    <w:rsid w:val="00EA5561"/>
    <w:rsid w:val="00EA64A0"/>
    <w:rsid w:val="00EA6FCF"/>
    <w:rsid w:val="00EB09B9"/>
    <w:rsid w:val="00EB1443"/>
    <w:rsid w:val="00EB1579"/>
    <w:rsid w:val="00EB1B7C"/>
    <w:rsid w:val="00EB469C"/>
    <w:rsid w:val="00EC05FF"/>
    <w:rsid w:val="00EC3353"/>
    <w:rsid w:val="00EC3D8A"/>
    <w:rsid w:val="00EC3ECE"/>
    <w:rsid w:val="00EC4681"/>
    <w:rsid w:val="00EC4C13"/>
    <w:rsid w:val="00EC74A5"/>
    <w:rsid w:val="00ED1D72"/>
    <w:rsid w:val="00ED2B1D"/>
    <w:rsid w:val="00ED2C50"/>
    <w:rsid w:val="00ED56FD"/>
    <w:rsid w:val="00EE0AC5"/>
    <w:rsid w:val="00EE2512"/>
    <w:rsid w:val="00EE4F2A"/>
    <w:rsid w:val="00EE5097"/>
    <w:rsid w:val="00EF0567"/>
    <w:rsid w:val="00EF471B"/>
    <w:rsid w:val="00EF6F6D"/>
    <w:rsid w:val="00EF7770"/>
    <w:rsid w:val="00EF7773"/>
    <w:rsid w:val="00EF7BCF"/>
    <w:rsid w:val="00EF7E72"/>
    <w:rsid w:val="00F045F7"/>
    <w:rsid w:val="00F049A4"/>
    <w:rsid w:val="00F04CBE"/>
    <w:rsid w:val="00F04FF5"/>
    <w:rsid w:val="00F06393"/>
    <w:rsid w:val="00F1147A"/>
    <w:rsid w:val="00F137DA"/>
    <w:rsid w:val="00F22447"/>
    <w:rsid w:val="00F22C1D"/>
    <w:rsid w:val="00F22FEF"/>
    <w:rsid w:val="00F2427E"/>
    <w:rsid w:val="00F245E5"/>
    <w:rsid w:val="00F2549B"/>
    <w:rsid w:val="00F30212"/>
    <w:rsid w:val="00F3071C"/>
    <w:rsid w:val="00F329B6"/>
    <w:rsid w:val="00F32F88"/>
    <w:rsid w:val="00F33D23"/>
    <w:rsid w:val="00F34919"/>
    <w:rsid w:val="00F367F9"/>
    <w:rsid w:val="00F40132"/>
    <w:rsid w:val="00F4125C"/>
    <w:rsid w:val="00F41DE2"/>
    <w:rsid w:val="00F42ECE"/>
    <w:rsid w:val="00F42FB7"/>
    <w:rsid w:val="00F4477A"/>
    <w:rsid w:val="00F44CDE"/>
    <w:rsid w:val="00F504E4"/>
    <w:rsid w:val="00F50766"/>
    <w:rsid w:val="00F54687"/>
    <w:rsid w:val="00F54DCE"/>
    <w:rsid w:val="00F55542"/>
    <w:rsid w:val="00F564F7"/>
    <w:rsid w:val="00F56DC6"/>
    <w:rsid w:val="00F5775F"/>
    <w:rsid w:val="00F62534"/>
    <w:rsid w:val="00F62A71"/>
    <w:rsid w:val="00F63BDD"/>
    <w:rsid w:val="00F705B0"/>
    <w:rsid w:val="00F719BC"/>
    <w:rsid w:val="00F71C9D"/>
    <w:rsid w:val="00F71ED4"/>
    <w:rsid w:val="00F7387B"/>
    <w:rsid w:val="00F74544"/>
    <w:rsid w:val="00F766A6"/>
    <w:rsid w:val="00F775E9"/>
    <w:rsid w:val="00F81011"/>
    <w:rsid w:val="00F82A76"/>
    <w:rsid w:val="00F83B94"/>
    <w:rsid w:val="00F85464"/>
    <w:rsid w:val="00F86D12"/>
    <w:rsid w:val="00F87AE2"/>
    <w:rsid w:val="00F90A62"/>
    <w:rsid w:val="00F9445A"/>
    <w:rsid w:val="00F94E93"/>
    <w:rsid w:val="00F95AC6"/>
    <w:rsid w:val="00F96832"/>
    <w:rsid w:val="00FA0934"/>
    <w:rsid w:val="00FA14C8"/>
    <w:rsid w:val="00FA16A3"/>
    <w:rsid w:val="00FA26E1"/>
    <w:rsid w:val="00FA3730"/>
    <w:rsid w:val="00FA663C"/>
    <w:rsid w:val="00FB1CDB"/>
    <w:rsid w:val="00FB2067"/>
    <w:rsid w:val="00FB20AB"/>
    <w:rsid w:val="00FB5258"/>
    <w:rsid w:val="00FC2051"/>
    <w:rsid w:val="00FC4E8C"/>
    <w:rsid w:val="00FC577D"/>
    <w:rsid w:val="00FD0DFE"/>
    <w:rsid w:val="00FD1187"/>
    <w:rsid w:val="00FD1D02"/>
    <w:rsid w:val="00FD2801"/>
    <w:rsid w:val="00FD2D48"/>
    <w:rsid w:val="00FE1216"/>
    <w:rsid w:val="00FE1275"/>
    <w:rsid w:val="00FE1E00"/>
    <w:rsid w:val="00FE302A"/>
    <w:rsid w:val="00FE5502"/>
    <w:rsid w:val="00FE6FAD"/>
    <w:rsid w:val="00FE7283"/>
    <w:rsid w:val="00FF0001"/>
    <w:rsid w:val="00FF1346"/>
    <w:rsid w:val="00FF1A93"/>
    <w:rsid w:val="00FF4B1F"/>
    <w:rsid w:val="00FF66BC"/>
    <w:rsid w:val="00FF7B1C"/>
    <w:rsid w:val="00FF7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2FB7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8E641E"/>
    <w:pPr>
      <w:keepNext/>
      <w:outlineLvl w:val="0"/>
    </w:pPr>
    <w:rPr>
      <w:rFonts w:asciiTheme="majorHAnsi" w:eastAsiaTheme="majorEastAsia" w:hAnsiTheme="majorHAnsi" w:cstheme="majorBidi"/>
      <w:sz w:val="24"/>
      <w:szCs w:val="24"/>
    </w:rPr>
  </w:style>
  <w:style w:type="paragraph" w:styleId="Heading3">
    <w:name w:val="heading 3"/>
    <w:basedOn w:val="Normal"/>
    <w:link w:val="Heading3Char"/>
    <w:uiPriority w:val="9"/>
    <w:qFormat/>
    <w:rsid w:val="008F50F8"/>
    <w:pPr>
      <w:widowControl/>
      <w:spacing w:before="100" w:beforeAutospacing="1" w:after="100" w:afterAutospacing="1"/>
      <w:jc w:val="left"/>
      <w:outlineLvl w:val="2"/>
    </w:pPr>
    <w:rPr>
      <w:rFonts w:ascii="MS PGothic" w:eastAsia="MS PGothic" w:hAnsi="MS PGothic" w:cs="MS PGothic"/>
      <w:b/>
      <w:bCs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0"/>
    <w:rsid w:val="00250AAA"/>
    <w:pPr>
      <w:jc w:val="center"/>
    </w:pPr>
    <w:rPr>
      <w:rFonts w:ascii="Book Antiqua" w:hAnsi="Book Antiqua"/>
      <w:noProof/>
      <w:sz w:val="24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250AAA"/>
    <w:rPr>
      <w:rFonts w:ascii="Book Antiqua" w:hAnsi="Book Antiqua"/>
      <w:noProof/>
      <w:sz w:val="24"/>
    </w:rPr>
  </w:style>
  <w:style w:type="paragraph" w:customStyle="1" w:styleId="EndNoteBibliography">
    <w:name w:val="EndNote Bibliography"/>
    <w:basedOn w:val="Normal"/>
    <w:link w:val="EndNoteBibliography0"/>
    <w:rsid w:val="00250AAA"/>
    <w:rPr>
      <w:rFonts w:ascii="Book Antiqua" w:hAnsi="Book Antiqua"/>
      <w:noProof/>
      <w:sz w:val="24"/>
    </w:rPr>
  </w:style>
  <w:style w:type="character" w:customStyle="1" w:styleId="EndNoteBibliography0">
    <w:name w:val="EndNote Bibliography (文字)"/>
    <w:basedOn w:val="DefaultParagraphFont"/>
    <w:link w:val="EndNoteBibliography"/>
    <w:rsid w:val="00250AAA"/>
    <w:rPr>
      <w:rFonts w:ascii="Book Antiqua" w:hAnsi="Book Antiqua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250AAA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250AAA"/>
  </w:style>
  <w:style w:type="paragraph" w:styleId="Footer">
    <w:name w:val="footer"/>
    <w:basedOn w:val="Normal"/>
    <w:link w:val="FooterChar"/>
    <w:uiPriority w:val="99"/>
    <w:unhideWhenUsed/>
    <w:rsid w:val="00250AAA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250AAA"/>
  </w:style>
  <w:style w:type="paragraph" w:styleId="BalloonText">
    <w:name w:val="Balloon Text"/>
    <w:basedOn w:val="Normal"/>
    <w:link w:val="BalloonTextChar"/>
    <w:uiPriority w:val="99"/>
    <w:semiHidden/>
    <w:unhideWhenUsed/>
    <w:rsid w:val="00250AAA"/>
    <w:pPr>
      <w:jc w:val="left"/>
    </w:pPr>
    <w:rPr>
      <w:rFonts w:ascii="Tahoma" w:eastAsiaTheme="majorEastAsia" w:hAnsi="Tahoma" w:cstheme="majorBidi"/>
      <w:sz w:val="16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0AAA"/>
    <w:rPr>
      <w:rFonts w:ascii="Tahoma" w:eastAsiaTheme="majorEastAsia" w:hAnsi="Tahoma" w:cstheme="majorBidi"/>
      <w:sz w:val="16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50AA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50AAA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50AAA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0AA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0AA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50AAA"/>
  </w:style>
  <w:style w:type="table" w:styleId="TableGrid">
    <w:name w:val="Table Grid"/>
    <w:basedOn w:val="TableNormal"/>
    <w:uiPriority w:val="39"/>
    <w:rsid w:val="00CE1D5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2438C7"/>
  </w:style>
  <w:style w:type="character" w:customStyle="1" w:styleId="mb">
    <w:name w:val="mb"/>
    <w:basedOn w:val="DefaultParagraphFont"/>
    <w:rsid w:val="00C90AC1"/>
  </w:style>
  <w:style w:type="character" w:customStyle="1" w:styleId="highlight2">
    <w:name w:val="highlight2"/>
    <w:basedOn w:val="DefaultParagraphFont"/>
    <w:rsid w:val="009A5847"/>
  </w:style>
  <w:style w:type="character" w:styleId="Hyperlink">
    <w:name w:val="Hyperlink"/>
    <w:basedOn w:val="DefaultParagraphFont"/>
    <w:uiPriority w:val="99"/>
    <w:unhideWhenUsed/>
    <w:rsid w:val="000D286C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9F4DD0"/>
    <w:rPr>
      <w:i/>
      <w:iCs/>
    </w:rPr>
  </w:style>
  <w:style w:type="character" w:customStyle="1" w:styleId="highlight">
    <w:name w:val="highlight"/>
    <w:basedOn w:val="DefaultParagraphFont"/>
    <w:rsid w:val="00BF6F9A"/>
  </w:style>
  <w:style w:type="character" w:customStyle="1" w:styleId="current-selection">
    <w:name w:val="current-selection"/>
    <w:basedOn w:val="DefaultParagraphFont"/>
    <w:rsid w:val="00DD2A8B"/>
  </w:style>
  <w:style w:type="character" w:customStyle="1" w:styleId="a">
    <w:name w:val="_"/>
    <w:basedOn w:val="DefaultParagraphFont"/>
    <w:rsid w:val="00DD2A8B"/>
  </w:style>
  <w:style w:type="character" w:customStyle="1" w:styleId="Heading3Char">
    <w:name w:val="Heading 3 Char"/>
    <w:basedOn w:val="DefaultParagraphFont"/>
    <w:link w:val="Heading3"/>
    <w:uiPriority w:val="9"/>
    <w:rsid w:val="008F50F8"/>
    <w:rPr>
      <w:rFonts w:ascii="MS PGothic" w:eastAsia="MS PGothic" w:hAnsi="MS PGothic" w:cs="MS PGothic"/>
      <w:b/>
      <w:bCs/>
      <w:kern w:val="0"/>
      <w:sz w:val="27"/>
      <w:szCs w:val="27"/>
    </w:rPr>
  </w:style>
  <w:style w:type="paragraph" w:styleId="NormalWeb">
    <w:name w:val="Normal (Web)"/>
    <w:basedOn w:val="Normal"/>
    <w:uiPriority w:val="99"/>
    <w:unhideWhenUsed/>
    <w:rsid w:val="008F50F8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customStyle="1" w:styleId="small-caps">
    <w:name w:val="small-caps"/>
    <w:basedOn w:val="DefaultParagraphFont"/>
    <w:rsid w:val="006D468E"/>
  </w:style>
  <w:style w:type="character" w:customStyle="1" w:styleId="scrollrefelements">
    <w:name w:val="scrollrefelements"/>
    <w:basedOn w:val="DefaultParagraphFont"/>
    <w:rsid w:val="000D6815"/>
  </w:style>
  <w:style w:type="character" w:customStyle="1" w:styleId="Heading1Char">
    <w:name w:val="Heading 1 Char"/>
    <w:basedOn w:val="DefaultParagraphFont"/>
    <w:link w:val="Heading1"/>
    <w:uiPriority w:val="9"/>
    <w:rsid w:val="008E641E"/>
    <w:rPr>
      <w:rFonts w:asciiTheme="majorHAnsi" w:eastAsiaTheme="majorEastAsia" w:hAnsiTheme="majorHAnsi" w:cstheme="majorBidi"/>
      <w:sz w:val="24"/>
      <w:szCs w:val="24"/>
    </w:rPr>
  </w:style>
  <w:style w:type="character" w:customStyle="1" w:styleId="bibref-numbered">
    <w:name w:val="bibref-numbered"/>
    <w:basedOn w:val="DefaultParagraphFont"/>
    <w:rsid w:val="008A7249"/>
  </w:style>
  <w:style w:type="character" w:customStyle="1" w:styleId="citationref">
    <w:name w:val="citationref"/>
    <w:basedOn w:val="DefaultParagraphFont"/>
    <w:rsid w:val="00497051"/>
  </w:style>
  <w:style w:type="character" w:customStyle="1" w:styleId="figurelink">
    <w:name w:val="figurelink"/>
    <w:basedOn w:val="DefaultParagraphFont"/>
    <w:rsid w:val="004066D5"/>
  </w:style>
  <w:style w:type="character" w:styleId="FollowedHyperlink">
    <w:name w:val="FollowedHyperlink"/>
    <w:basedOn w:val="DefaultParagraphFont"/>
    <w:uiPriority w:val="99"/>
    <w:semiHidden/>
    <w:unhideWhenUsed/>
    <w:rsid w:val="00B72472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2FB7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8E641E"/>
    <w:pPr>
      <w:keepNext/>
      <w:outlineLvl w:val="0"/>
    </w:pPr>
    <w:rPr>
      <w:rFonts w:asciiTheme="majorHAnsi" w:eastAsiaTheme="majorEastAsia" w:hAnsiTheme="majorHAnsi" w:cstheme="majorBidi"/>
      <w:sz w:val="24"/>
      <w:szCs w:val="24"/>
    </w:rPr>
  </w:style>
  <w:style w:type="paragraph" w:styleId="Heading3">
    <w:name w:val="heading 3"/>
    <w:basedOn w:val="Normal"/>
    <w:link w:val="Heading3Char"/>
    <w:uiPriority w:val="9"/>
    <w:qFormat/>
    <w:rsid w:val="008F50F8"/>
    <w:pPr>
      <w:widowControl/>
      <w:spacing w:before="100" w:beforeAutospacing="1" w:after="100" w:afterAutospacing="1"/>
      <w:jc w:val="left"/>
      <w:outlineLvl w:val="2"/>
    </w:pPr>
    <w:rPr>
      <w:rFonts w:ascii="MS PGothic" w:eastAsia="MS PGothic" w:hAnsi="MS PGothic" w:cs="MS PGothic"/>
      <w:b/>
      <w:bCs/>
      <w:kern w:val="0"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0"/>
    <w:rsid w:val="00250AAA"/>
    <w:pPr>
      <w:jc w:val="center"/>
    </w:pPr>
    <w:rPr>
      <w:rFonts w:ascii="Book Antiqua" w:hAnsi="Book Antiqua"/>
      <w:noProof/>
      <w:sz w:val="24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250AAA"/>
    <w:rPr>
      <w:rFonts w:ascii="Book Antiqua" w:hAnsi="Book Antiqua"/>
      <w:noProof/>
      <w:sz w:val="24"/>
    </w:rPr>
  </w:style>
  <w:style w:type="paragraph" w:customStyle="1" w:styleId="EndNoteBibliography">
    <w:name w:val="EndNote Bibliography"/>
    <w:basedOn w:val="Normal"/>
    <w:link w:val="EndNoteBibliography0"/>
    <w:rsid w:val="00250AAA"/>
    <w:rPr>
      <w:rFonts w:ascii="Book Antiqua" w:hAnsi="Book Antiqua"/>
      <w:noProof/>
      <w:sz w:val="24"/>
    </w:rPr>
  </w:style>
  <w:style w:type="character" w:customStyle="1" w:styleId="EndNoteBibliography0">
    <w:name w:val="EndNote Bibliography (文字)"/>
    <w:basedOn w:val="DefaultParagraphFont"/>
    <w:link w:val="EndNoteBibliography"/>
    <w:rsid w:val="00250AAA"/>
    <w:rPr>
      <w:rFonts w:ascii="Book Antiqua" w:hAnsi="Book Antiqua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250AAA"/>
    <w:pPr>
      <w:tabs>
        <w:tab w:val="center" w:pos="4252"/>
        <w:tab w:val="right" w:pos="8504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250AAA"/>
  </w:style>
  <w:style w:type="paragraph" w:styleId="Footer">
    <w:name w:val="footer"/>
    <w:basedOn w:val="Normal"/>
    <w:link w:val="FooterChar"/>
    <w:uiPriority w:val="99"/>
    <w:unhideWhenUsed/>
    <w:rsid w:val="00250AAA"/>
    <w:pPr>
      <w:tabs>
        <w:tab w:val="center" w:pos="4252"/>
        <w:tab w:val="right" w:pos="8504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250AAA"/>
  </w:style>
  <w:style w:type="paragraph" w:styleId="BalloonText">
    <w:name w:val="Balloon Text"/>
    <w:basedOn w:val="Normal"/>
    <w:link w:val="BalloonTextChar"/>
    <w:uiPriority w:val="99"/>
    <w:semiHidden/>
    <w:unhideWhenUsed/>
    <w:rsid w:val="00250AAA"/>
    <w:pPr>
      <w:jc w:val="left"/>
    </w:pPr>
    <w:rPr>
      <w:rFonts w:ascii="Tahoma" w:eastAsiaTheme="majorEastAsia" w:hAnsi="Tahoma" w:cstheme="majorBidi"/>
      <w:sz w:val="16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50AAA"/>
    <w:rPr>
      <w:rFonts w:ascii="Tahoma" w:eastAsiaTheme="majorEastAsia" w:hAnsi="Tahoma" w:cstheme="majorBidi"/>
      <w:sz w:val="16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50AA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50AAA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50AAA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0AA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0AA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50AAA"/>
  </w:style>
  <w:style w:type="table" w:styleId="TableGrid">
    <w:name w:val="Table Grid"/>
    <w:basedOn w:val="TableNormal"/>
    <w:uiPriority w:val="39"/>
    <w:rsid w:val="00CE1D5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2438C7"/>
  </w:style>
  <w:style w:type="character" w:customStyle="1" w:styleId="mb">
    <w:name w:val="mb"/>
    <w:basedOn w:val="DefaultParagraphFont"/>
    <w:rsid w:val="00C90AC1"/>
  </w:style>
  <w:style w:type="character" w:customStyle="1" w:styleId="highlight2">
    <w:name w:val="highlight2"/>
    <w:basedOn w:val="DefaultParagraphFont"/>
    <w:rsid w:val="009A5847"/>
  </w:style>
  <w:style w:type="character" w:styleId="Hyperlink">
    <w:name w:val="Hyperlink"/>
    <w:basedOn w:val="DefaultParagraphFont"/>
    <w:uiPriority w:val="99"/>
    <w:unhideWhenUsed/>
    <w:rsid w:val="000D286C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9F4DD0"/>
    <w:rPr>
      <w:i/>
      <w:iCs/>
    </w:rPr>
  </w:style>
  <w:style w:type="character" w:customStyle="1" w:styleId="highlight">
    <w:name w:val="highlight"/>
    <w:basedOn w:val="DefaultParagraphFont"/>
    <w:rsid w:val="00BF6F9A"/>
  </w:style>
  <w:style w:type="character" w:customStyle="1" w:styleId="current-selection">
    <w:name w:val="current-selection"/>
    <w:basedOn w:val="DefaultParagraphFont"/>
    <w:rsid w:val="00DD2A8B"/>
  </w:style>
  <w:style w:type="character" w:customStyle="1" w:styleId="a">
    <w:name w:val="_"/>
    <w:basedOn w:val="DefaultParagraphFont"/>
    <w:rsid w:val="00DD2A8B"/>
  </w:style>
  <w:style w:type="character" w:customStyle="1" w:styleId="Heading3Char">
    <w:name w:val="Heading 3 Char"/>
    <w:basedOn w:val="DefaultParagraphFont"/>
    <w:link w:val="Heading3"/>
    <w:uiPriority w:val="9"/>
    <w:rsid w:val="008F50F8"/>
    <w:rPr>
      <w:rFonts w:ascii="MS PGothic" w:eastAsia="MS PGothic" w:hAnsi="MS PGothic" w:cs="MS PGothic"/>
      <w:b/>
      <w:bCs/>
      <w:kern w:val="0"/>
      <w:sz w:val="27"/>
      <w:szCs w:val="27"/>
    </w:rPr>
  </w:style>
  <w:style w:type="paragraph" w:styleId="NormalWeb">
    <w:name w:val="Normal (Web)"/>
    <w:basedOn w:val="Normal"/>
    <w:uiPriority w:val="99"/>
    <w:unhideWhenUsed/>
    <w:rsid w:val="008F50F8"/>
    <w:pPr>
      <w:widowControl/>
      <w:spacing w:before="100" w:beforeAutospacing="1" w:after="100" w:afterAutospacing="1"/>
      <w:jc w:val="left"/>
    </w:pPr>
    <w:rPr>
      <w:rFonts w:ascii="MS PGothic" w:eastAsia="MS PGothic" w:hAnsi="MS PGothic" w:cs="MS PGothic"/>
      <w:kern w:val="0"/>
      <w:sz w:val="24"/>
      <w:szCs w:val="24"/>
    </w:rPr>
  </w:style>
  <w:style w:type="character" w:customStyle="1" w:styleId="small-caps">
    <w:name w:val="small-caps"/>
    <w:basedOn w:val="DefaultParagraphFont"/>
    <w:rsid w:val="006D468E"/>
  </w:style>
  <w:style w:type="character" w:customStyle="1" w:styleId="scrollrefelements">
    <w:name w:val="scrollrefelements"/>
    <w:basedOn w:val="DefaultParagraphFont"/>
    <w:rsid w:val="000D6815"/>
  </w:style>
  <w:style w:type="character" w:customStyle="1" w:styleId="Heading1Char">
    <w:name w:val="Heading 1 Char"/>
    <w:basedOn w:val="DefaultParagraphFont"/>
    <w:link w:val="Heading1"/>
    <w:uiPriority w:val="9"/>
    <w:rsid w:val="008E641E"/>
    <w:rPr>
      <w:rFonts w:asciiTheme="majorHAnsi" w:eastAsiaTheme="majorEastAsia" w:hAnsiTheme="majorHAnsi" w:cstheme="majorBidi"/>
      <w:sz w:val="24"/>
      <w:szCs w:val="24"/>
    </w:rPr>
  </w:style>
  <w:style w:type="character" w:customStyle="1" w:styleId="bibref-numbered">
    <w:name w:val="bibref-numbered"/>
    <w:basedOn w:val="DefaultParagraphFont"/>
    <w:rsid w:val="008A7249"/>
  </w:style>
  <w:style w:type="character" w:customStyle="1" w:styleId="citationref">
    <w:name w:val="citationref"/>
    <w:basedOn w:val="DefaultParagraphFont"/>
    <w:rsid w:val="00497051"/>
  </w:style>
  <w:style w:type="character" w:customStyle="1" w:styleId="figurelink">
    <w:name w:val="figurelink"/>
    <w:basedOn w:val="DefaultParagraphFont"/>
    <w:rsid w:val="004066D5"/>
  </w:style>
  <w:style w:type="character" w:styleId="FollowedHyperlink">
    <w:name w:val="FollowedHyperlink"/>
    <w:basedOn w:val="DefaultParagraphFont"/>
    <w:uiPriority w:val="99"/>
    <w:semiHidden/>
    <w:unhideWhenUsed/>
    <w:rsid w:val="00B7247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46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7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39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787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594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978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139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490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725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448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004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994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339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4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7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61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232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76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96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355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276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226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826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09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01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355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658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552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127421">
          <w:marLeft w:val="0"/>
          <w:marRight w:val="0"/>
          <w:marTop w:val="24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1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1712996">
          <w:marLeft w:val="0"/>
          <w:marRight w:val="0"/>
          <w:marTop w:val="26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959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3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024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26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42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3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593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788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868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97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93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8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3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73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35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83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69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024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876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13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67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73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37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581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1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50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8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48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77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299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07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26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43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2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386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91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00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22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03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80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01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605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88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116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545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714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271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6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56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53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86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6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03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14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86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5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268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38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76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333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66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839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62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8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9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48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85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2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3188087">
          <w:marLeft w:val="0"/>
          <w:marRight w:val="0"/>
          <w:marTop w:val="0"/>
          <w:marBottom w:val="0"/>
          <w:divBdr>
            <w:top w:val="none" w:sz="0" w:space="0" w:color="auto"/>
            <w:left w:val="single" w:sz="6" w:space="0" w:color="CCCCCC"/>
            <w:bottom w:val="none" w:sz="0" w:space="0" w:color="auto"/>
            <w:right w:val="single" w:sz="6" w:space="0" w:color="CCCCCC"/>
          </w:divBdr>
          <w:divsChild>
            <w:div w:id="15324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776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2571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502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65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7112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599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46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tiff"/><Relationship Id="rId12" Type="http://schemas.openxmlformats.org/officeDocument/2006/relationships/footer" Target="footer1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creativecommons.org/licenses/by-nc/4.0/" TargetMode="External"/><Relationship Id="rId9" Type="http://schemas.openxmlformats.org/officeDocument/2006/relationships/hyperlink" Target="mailto:nosatou-tky@umin.ac.jp" TargetMode="External"/><Relationship Id="rId10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C8AA36-A6BC-0941-90B9-B8BCA210E3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6</Pages>
  <Words>9439</Words>
  <Characters>53806</Characters>
  <Application>Microsoft Macintosh Word</Application>
  <DocSecurity>0</DocSecurity>
  <Lines>448</Lines>
  <Paragraphs>126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31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17研</dc:creator>
  <cp:lastModifiedBy>Na Ma</cp:lastModifiedBy>
  <cp:revision>2</cp:revision>
  <cp:lastPrinted>2016-09-30T10:18:00Z</cp:lastPrinted>
  <dcterms:created xsi:type="dcterms:W3CDTF">2016-11-02T00:00:00Z</dcterms:created>
  <dcterms:modified xsi:type="dcterms:W3CDTF">2016-11-02T00:00:00Z</dcterms:modified>
</cp:coreProperties>
</file>